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3F19" w:rsidRPr="00072112" w:rsidRDefault="00063D5E" w:rsidP="00063D5E">
      <w:pPr>
        <w:jc w:val="center"/>
        <w:rPr>
          <w:b/>
          <w:bCs/>
          <w:sz w:val="32"/>
          <w:szCs w:val="32"/>
        </w:rPr>
      </w:pPr>
      <w:r w:rsidRPr="00072112">
        <w:rPr>
          <w:b/>
          <w:bCs/>
          <w:sz w:val="32"/>
          <w:szCs w:val="32"/>
        </w:rPr>
        <w:t>Department of Electrical and Computer Engineering</w:t>
      </w:r>
    </w:p>
    <w:p w:rsidR="00063D5E" w:rsidRPr="00072112" w:rsidRDefault="00063D5E" w:rsidP="00063D5E">
      <w:pPr>
        <w:jc w:val="center"/>
        <w:rPr>
          <w:b/>
          <w:bCs/>
          <w:sz w:val="32"/>
          <w:szCs w:val="32"/>
        </w:rPr>
      </w:pPr>
      <w:r w:rsidRPr="00072112">
        <w:rPr>
          <w:b/>
          <w:bCs/>
          <w:noProof/>
          <w:sz w:val="32"/>
          <w:szCs w:val="32"/>
          <w:lang w:bidi="bn-BD"/>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426085</wp:posOffset>
                </wp:positionV>
                <wp:extent cx="548640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5486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3D6D346" id="Straight Connector 1" o:spid="_x0000_s1026" style="position:absolute;z-index:2516592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33.55pt" to="6in,3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" strokecolor="black [3200]" strokeweight=".5pt">
                <v:stroke joinstyle="miter"/>
                <w10:wrap anchorx="margin"/>
              </v:line>
            </w:pict>
          </mc:Fallback>
        </mc:AlternateContent>
      </w:r>
      <w:r w:rsidRPr="00072112">
        <w:rPr>
          <w:b/>
          <w:bCs/>
          <w:sz w:val="32"/>
          <w:szCs w:val="32"/>
        </w:rPr>
        <w:t>North South University</w:t>
      </w:r>
    </w:p>
    <w:p w:rsidR="00063D5E" w:rsidRDefault="00063D5E" w:rsidP="00063D5E">
      <w:pPr>
        <w:jc w:val="center"/>
        <w:rPr>
          <w:b/>
          <w:bCs/>
          <w:sz w:val="28"/>
          <w:szCs w:val="28"/>
        </w:rPr>
      </w:pPr>
    </w:p>
    <w:p w:rsidR="00063D5E" w:rsidRDefault="00063D5E" w:rsidP="00063D5E">
      <w:pPr>
        <w:jc w:val="center"/>
        <w:rPr>
          <w:b/>
          <w:bCs/>
          <w:sz w:val="28"/>
          <w:szCs w:val="28"/>
        </w:rPr>
      </w:pPr>
      <w:r>
        <w:rPr>
          <w:b/>
          <w:bCs/>
          <w:noProof/>
          <w:sz w:val="28"/>
          <w:szCs w:val="28"/>
          <w:lang w:bidi="bn-BD"/>
        </w:rPr>
        <w:drawing>
          <wp:inline distT="0" distB="0" distL="0" distR="0">
            <wp:extent cx="2019300" cy="2452592"/>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orth-south-university-logo-0CA3A4611D-seeklogo.com.png"/>
                    <pic:cNvPicPr/>
                  </pic:nvPicPr>
                  <pic:blipFill>
                    <a:blip r:embed="rId6">
                      <a:extLst>
                        <a:ext uri="{28A0092B-C50C-407E-A947-70E740481C1C}">
                          <a14:useLocalDpi xmlns:a14="http://schemas.microsoft.com/office/drawing/2010/main" val="0"/>
                        </a:ext>
                      </a:extLst>
                    </a:blip>
                    <a:stretch>
                      <a:fillRect/>
                    </a:stretch>
                  </pic:blipFill>
                  <pic:spPr>
                    <a:xfrm>
                      <a:off x="0" y="0"/>
                      <a:ext cx="2026489" cy="2461324"/>
                    </a:xfrm>
                    <a:prstGeom prst="rect">
                      <a:avLst/>
                    </a:prstGeom>
                  </pic:spPr>
                </pic:pic>
              </a:graphicData>
            </a:graphic>
          </wp:inline>
        </w:drawing>
      </w:r>
    </w:p>
    <w:p w:rsidR="00072112" w:rsidRDefault="00072112" w:rsidP="00063D5E">
      <w:pPr>
        <w:jc w:val="center"/>
        <w:rPr>
          <w:rFonts w:cs="Times New Roman"/>
          <w:b/>
          <w:bCs/>
          <w:sz w:val="40"/>
          <w:szCs w:val="40"/>
        </w:rPr>
      </w:pPr>
      <w:r w:rsidRPr="00072112">
        <w:rPr>
          <w:rFonts w:cs="Times New Roman"/>
          <w:b/>
          <w:bCs/>
          <w:sz w:val="40"/>
          <w:szCs w:val="40"/>
        </w:rPr>
        <w:t>Senior Design Project</w:t>
      </w:r>
    </w:p>
    <w:p w:rsidR="00072112" w:rsidRDefault="00072112" w:rsidP="00063D5E">
      <w:pPr>
        <w:jc w:val="center"/>
        <w:rPr>
          <w:rFonts w:cs="Times New Roman"/>
          <w:b/>
          <w:bCs/>
          <w:sz w:val="40"/>
          <w:szCs w:val="40"/>
        </w:rPr>
      </w:pPr>
    </w:p>
    <w:p w:rsidR="00072112" w:rsidRDefault="00072112" w:rsidP="00063D5E">
      <w:pPr>
        <w:jc w:val="center"/>
        <w:rPr>
          <w:rFonts w:cs="Times New Roman"/>
          <w:b/>
          <w:bCs/>
          <w:sz w:val="40"/>
          <w:szCs w:val="40"/>
        </w:rPr>
      </w:pPr>
      <w:r w:rsidRPr="00072112">
        <w:rPr>
          <w:rFonts w:cs="Times New Roman"/>
          <w:b/>
          <w:bCs/>
          <w:sz w:val="40"/>
          <w:szCs w:val="40"/>
        </w:rPr>
        <w:t>Unsupervised Graph Network Discrimination</w:t>
      </w:r>
    </w:p>
    <w:p w:rsidR="00072112" w:rsidRDefault="00072112" w:rsidP="00063D5E">
      <w:pPr>
        <w:jc w:val="center"/>
        <w:rPr>
          <w:rFonts w:cs="Times New Roman"/>
          <w:b/>
          <w:bCs/>
          <w:sz w:val="40"/>
          <w:szCs w:val="40"/>
        </w:rPr>
      </w:pPr>
    </w:p>
    <w:p w:rsidR="00072112" w:rsidRDefault="00072112" w:rsidP="00B633A1">
      <w:pPr>
        <w:jc w:val="center"/>
        <w:rPr>
          <w:rFonts w:cs="Times New Roman"/>
          <w:b/>
          <w:bCs/>
          <w:sz w:val="40"/>
          <w:szCs w:val="40"/>
        </w:rPr>
      </w:pPr>
      <w:r>
        <w:rPr>
          <w:rFonts w:cs="Times New Roman"/>
          <w:b/>
          <w:bCs/>
          <w:sz w:val="40"/>
          <w:szCs w:val="40"/>
        </w:rPr>
        <w:t xml:space="preserve">Name: </w:t>
      </w:r>
      <w:proofErr w:type="spellStart"/>
      <w:r>
        <w:rPr>
          <w:rFonts w:cs="Times New Roman"/>
          <w:b/>
          <w:bCs/>
          <w:sz w:val="40"/>
          <w:szCs w:val="40"/>
        </w:rPr>
        <w:t>Zahin</w:t>
      </w:r>
      <w:proofErr w:type="spellEnd"/>
      <w:r>
        <w:rPr>
          <w:rFonts w:cs="Times New Roman"/>
          <w:b/>
          <w:bCs/>
          <w:sz w:val="40"/>
          <w:szCs w:val="40"/>
        </w:rPr>
        <w:t xml:space="preserve"> Ahmed</w:t>
      </w:r>
      <w:r>
        <w:rPr>
          <w:rFonts w:cs="Times New Roman"/>
          <w:b/>
          <w:bCs/>
          <w:sz w:val="40"/>
          <w:szCs w:val="40"/>
        </w:rPr>
        <w:tab/>
      </w:r>
      <w:r>
        <w:rPr>
          <w:rFonts w:cs="Times New Roman"/>
          <w:b/>
          <w:bCs/>
          <w:sz w:val="40"/>
          <w:szCs w:val="40"/>
        </w:rPr>
        <w:tab/>
      </w:r>
      <w:r>
        <w:rPr>
          <w:rFonts w:cs="Times New Roman"/>
          <w:b/>
          <w:bCs/>
          <w:sz w:val="40"/>
          <w:szCs w:val="40"/>
        </w:rPr>
        <w:tab/>
        <w:t>ID # 1711020042</w:t>
      </w:r>
    </w:p>
    <w:p w:rsidR="00072112" w:rsidRDefault="00072112" w:rsidP="00B633A1">
      <w:pPr>
        <w:jc w:val="center"/>
        <w:rPr>
          <w:rFonts w:cs="Times New Roman"/>
          <w:b/>
          <w:bCs/>
          <w:sz w:val="40"/>
          <w:szCs w:val="40"/>
        </w:rPr>
      </w:pPr>
      <w:r>
        <w:rPr>
          <w:rFonts w:cs="Times New Roman"/>
          <w:b/>
          <w:bCs/>
          <w:sz w:val="40"/>
          <w:szCs w:val="40"/>
        </w:rPr>
        <w:t xml:space="preserve">Name: </w:t>
      </w:r>
      <w:r w:rsidRPr="00072112">
        <w:rPr>
          <w:rFonts w:cs="Times New Roman"/>
          <w:b/>
          <w:bCs/>
          <w:sz w:val="40"/>
          <w:szCs w:val="40"/>
        </w:rPr>
        <w:t xml:space="preserve">Mahmud </w:t>
      </w:r>
      <w:proofErr w:type="spellStart"/>
      <w:r w:rsidRPr="00072112">
        <w:rPr>
          <w:rFonts w:cs="Times New Roman"/>
          <w:b/>
          <w:bCs/>
          <w:sz w:val="40"/>
          <w:szCs w:val="40"/>
        </w:rPr>
        <w:t>Elahi</w:t>
      </w:r>
      <w:proofErr w:type="spellEnd"/>
      <w:r w:rsidRPr="00072112">
        <w:rPr>
          <w:rFonts w:cs="Times New Roman"/>
          <w:b/>
          <w:bCs/>
          <w:sz w:val="40"/>
          <w:szCs w:val="40"/>
        </w:rPr>
        <w:t xml:space="preserve"> Akhter</w:t>
      </w:r>
      <w:r>
        <w:rPr>
          <w:rFonts w:cs="Times New Roman"/>
          <w:b/>
          <w:bCs/>
          <w:sz w:val="40"/>
          <w:szCs w:val="40"/>
        </w:rPr>
        <w:tab/>
        <w:t>ID # 1721498042</w:t>
      </w:r>
    </w:p>
    <w:p w:rsidR="00072112" w:rsidRDefault="00072112" w:rsidP="00072112">
      <w:pPr>
        <w:jc w:val="center"/>
        <w:rPr>
          <w:rFonts w:cs="Times New Roman"/>
          <w:b/>
          <w:bCs/>
          <w:sz w:val="40"/>
          <w:szCs w:val="40"/>
        </w:rPr>
      </w:pPr>
    </w:p>
    <w:p w:rsidR="00072112" w:rsidRDefault="00072112" w:rsidP="00072112">
      <w:pPr>
        <w:jc w:val="center"/>
        <w:rPr>
          <w:rFonts w:cs="Times New Roman"/>
          <w:b/>
          <w:bCs/>
          <w:sz w:val="32"/>
          <w:szCs w:val="32"/>
        </w:rPr>
      </w:pPr>
      <w:r>
        <w:rPr>
          <w:rFonts w:cs="Times New Roman"/>
          <w:b/>
          <w:bCs/>
          <w:sz w:val="32"/>
          <w:szCs w:val="32"/>
        </w:rPr>
        <w:t>Faculty Advisor:</w:t>
      </w:r>
    </w:p>
    <w:p w:rsidR="00072112" w:rsidRDefault="00072112" w:rsidP="00072112">
      <w:pPr>
        <w:jc w:val="center"/>
        <w:rPr>
          <w:rFonts w:cs="Times New Roman"/>
          <w:b/>
          <w:bCs/>
          <w:sz w:val="32"/>
          <w:szCs w:val="32"/>
        </w:rPr>
      </w:pPr>
      <w:r>
        <w:rPr>
          <w:rFonts w:cs="Times New Roman"/>
          <w:b/>
          <w:bCs/>
          <w:sz w:val="32"/>
          <w:szCs w:val="32"/>
        </w:rPr>
        <w:t xml:space="preserve">Dr. </w:t>
      </w:r>
      <w:r w:rsidRPr="00072112">
        <w:rPr>
          <w:rFonts w:cs="Times New Roman"/>
          <w:b/>
          <w:bCs/>
          <w:sz w:val="32"/>
          <w:szCs w:val="32"/>
        </w:rPr>
        <w:t xml:space="preserve">Mohammad </w:t>
      </w:r>
      <w:proofErr w:type="spellStart"/>
      <w:r w:rsidRPr="00072112">
        <w:rPr>
          <w:rFonts w:cs="Times New Roman"/>
          <w:b/>
          <w:bCs/>
          <w:sz w:val="32"/>
          <w:szCs w:val="32"/>
        </w:rPr>
        <w:t>Ashrafuzzaman</w:t>
      </w:r>
      <w:proofErr w:type="spellEnd"/>
      <w:r w:rsidRPr="00072112">
        <w:rPr>
          <w:rFonts w:cs="Times New Roman"/>
          <w:b/>
          <w:bCs/>
          <w:sz w:val="32"/>
          <w:szCs w:val="32"/>
        </w:rPr>
        <w:t xml:space="preserve"> Khan</w:t>
      </w:r>
    </w:p>
    <w:p w:rsidR="00072112" w:rsidRDefault="00072112" w:rsidP="00072112">
      <w:pPr>
        <w:jc w:val="center"/>
        <w:rPr>
          <w:rFonts w:cs="Times New Roman"/>
          <w:b/>
          <w:bCs/>
          <w:sz w:val="32"/>
          <w:szCs w:val="32"/>
        </w:rPr>
      </w:pPr>
      <w:r>
        <w:rPr>
          <w:rFonts w:cs="Times New Roman"/>
          <w:b/>
          <w:bCs/>
          <w:sz w:val="32"/>
          <w:szCs w:val="32"/>
        </w:rPr>
        <w:t>Assistant Professor</w:t>
      </w:r>
    </w:p>
    <w:p w:rsidR="00072112" w:rsidRDefault="00072112" w:rsidP="00072112">
      <w:pPr>
        <w:jc w:val="center"/>
        <w:rPr>
          <w:rFonts w:cs="Times New Roman"/>
          <w:b/>
          <w:bCs/>
          <w:sz w:val="32"/>
          <w:szCs w:val="32"/>
        </w:rPr>
      </w:pPr>
      <w:r>
        <w:rPr>
          <w:rFonts w:cs="Times New Roman"/>
          <w:b/>
          <w:bCs/>
          <w:sz w:val="32"/>
          <w:szCs w:val="32"/>
        </w:rPr>
        <w:t>Department of ECE</w:t>
      </w:r>
    </w:p>
    <w:p w:rsidR="00072112" w:rsidRDefault="00072112" w:rsidP="00072112">
      <w:pPr>
        <w:jc w:val="center"/>
        <w:rPr>
          <w:rFonts w:cs="Times New Roman"/>
          <w:b/>
          <w:bCs/>
          <w:sz w:val="32"/>
          <w:szCs w:val="32"/>
        </w:rPr>
      </w:pPr>
      <w:r>
        <w:rPr>
          <w:rFonts w:cs="Times New Roman"/>
          <w:b/>
          <w:bCs/>
          <w:sz w:val="32"/>
          <w:szCs w:val="32"/>
        </w:rPr>
        <w:t>Summer 2020</w:t>
      </w:r>
    </w:p>
    <w:p w:rsidR="00072112" w:rsidRPr="00072112" w:rsidRDefault="00072112" w:rsidP="00072112">
      <w:pPr>
        <w:jc w:val="center"/>
        <w:rPr>
          <w:rFonts w:cs="Times New Roman"/>
          <w:b/>
          <w:bCs/>
          <w:sz w:val="40"/>
          <w:szCs w:val="40"/>
        </w:rPr>
      </w:pPr>
      <w:r w:rsidRPr="00072112">
        <w:rPr>
          <w:rFonts w:cs="Times New Roman"/>
          <w:b/>
          <w:bCs/>
          <w:sz w:val="40"/>
          <w:szCs w:val="40"/>
        </w:rPr>
        <w:lastRenderedPageBreak/>
        <w:t>LETTER OF TRANSMITTAL</w:t>
      </w:r>
    </w:p>
    <w:p w:rsidR="00072112" w:rsidRDefault="00072112">
      <w:pPr>
        <w:rPr>
          <w:rFonts w:cs="Times New Roman"/>
          <w:b/>
          <w:bCs/>
          <w:sz w:val="32"/>
          <w:szCs w:val="32"/>
        </w:rPr>
      </w:pPr>
      <w:r>
        <w:rPr>
          <w:rFonts w:cs="Times New Roman"/>
          <w:b/>
          <w:bCs/>
          <w:sz w:val="32"/>
          <w:szCs w:val="32"/>
        </w:rPr>
        <w:br w:type="page"/>
      </w:r>
    </w:p>
    <w:p w:rsidR="00072112" w:rsidRDefault="00072112" w:rsidP="00072112">
      <w:pPr>
        <w:jc w:val="center"/>
        <w:rPr>
          <w:rFonts w:cs="Times New Roman"/>
          <w:b/>
          <w:bCs/>
          <w:sz w:val="32"/>
          <w:szCs w:val="32"/>
        </w:rPr>
      </w:pPr>
    </w:p>
    <w:p w:rsidR="00072112" w:rsidRDefault="00072112">
      <w:pPr>
        <w:rPr>
          <w:rFonts w:cs="Times New Roman"/>
          <w:b/>
          <w:bCs/>
          <w:sz w:val="32"/>
          <w:szCs w:val="32"/>
        </w:rPr>
      </w:pPr>
      <w:r>
        <w:rPr>
          <w:rFonts w:cs="Times New Roman"/>
          <w:b/>
          <w:bCs/>
          <w:sz w:val="32"/>
          <w:szCs w:val="32"/>
        </w:rPr>
        <w:br w:type="page"/>
      </w:r>
    </w:p>
    <w:p w:rsidR="00072112" w:rsidRDefault="00072112" w:rsidP="00072112">
      <w:pPr>
        <w:jc w:val="center"/>
        <w:rPr>
          <w:rFonts w:cs="Times New Roman"/>
          <w:b/>
          <w:bCs/>
          <w:sz w:val="40"/>
          <w:szCs w:val="40"/>
        </w:rPr>
      </w:pPr>
      <w:r w:rsidRPr="00072112">
        <w:rPr>
          <w:rFonts w:cs="Times New Roman"/>
          <w:b/>
          <w:bCs/>
          <w:sz w:val="40"/>
          <w:szCs w:val="40"/>
        </w:rPr>
        <w:lastRenderedPageBreak/>
        <w:t>APPROVAL</w:t>
      </w:r>
    </w:p>
    <w:p w:rsidR="00072112" w:rsidRDefault="00072112">
      <w:pPr>
        <w:rPr>
          <w:rFonts w:cs="Times New Roman"/>
          <w:b/>
          <w:bCs/>
          <w:sz w:val="40"/>
          <w:szCs w:val="40"/>
        </w:rPr>
      </w:pPr>
      <w:r>
        <w:rPr>
          <w:rFonts w:cs="Times New Roman"/>
          <w:b/>
          <w:bCs/>
          <w:sz w:val="40"/>
          <w:szCs w:val="40"/>
        </w:rPr>
        <w:br w:type="page"/>
      </w:r>
    </w:p>
    <w:p w:rsidR="00FC5CA7" w:rsidRDefault="00072112" w:rsidP="00072112">
      <w:pPr>
        <w:jc w:val="center"/>
        <w:rPr>
          <w:rFonts w:cs="Times New Roman"/>
          <w:b/>
          <w:bCs/>
          <w:sz w:val="40"/>
          <w:szCs w:val="40"/>
        </w:rPr>
      </w:pPr>
      <w:r>
        <w:rPr>
          <w:rFonts w:cs="Times New Roman"/>
          <w:b/>
          <w:bCs/>
          <w:sz w:val="40"/>
          <w:szCs w:val="40"/>
        </w:rPr>
        <w:lastRenderedPageBreak/>
        <w:t>DECLARATION</w:t>
      </w:r>
    </w:p>
    <w:p w:rsidR="00FC5CA7" w:rsidRDefault="00FC5CA7">
      <w:pPr>
        <w:rPr>
          <w:rFonts w:cs="Times New Roman"/>
          <w:b/>
          <w:bCs/>
          <w:sz w:val="40"/>
          <w:szCs w:val="40"/>
        </w:rPr>
      </w:pPr>
      <w:r>
        <w:rPr>
          <w:rFonts w:cs="Times New Roman"/>
          <w:b/>
          <w:bCs/>
          <w:sz w:val="40"/>
          <w:szCs w:val="40"/>
        </w:rPr>
        <w:br w:type="page"/>
      </w:r>
    </w:p>
    <w:p w:rsidR="00FC5CA7" w:rsidRDefault="00FC5CA7" w:rsidP="00FC5CA7">
      <w:pPr>
        <w:jc w:val="center"/>
        <w:rPr>
          <w:rFonts w:cs="Times New Roman"/>
          <w:b/>
          <w:bCs/>
          <w:sz w:val="40"/>
          <w:szCs w:val="40"/>
        </w:rPr>
      </w:pPr>
      <w:r>
        <w:rPr>
          <w:rFonts w:cs="Times New Roman"/>
          <w:b/>
          <w:bCs/>
          <w:sz w:val="40"/>
          <w:szCs w:val="40"/>
        </w:rPr>
        <w:lastRenderedPageBreak/>
        <w:t>ACKNOWLEDGEMENT</w:t>
      </w:r>
    </w:p>
    <w:p w:rsidR="00FC5CA7" w:rsidRDefault="00FC5CA7">
      <w:pPr>
        <w:rPr>
          <w:rFonts w:cs="Times New Roman"/>
          <w:b/>
          <w:bCs/>
          <w:sz w:val="40"/>
          <w:szCs w:val="40"/>
        </w:rPr>
      </w:pPr>
      <w:r>
        <w:rPr>
          <w:rFonts w:cs="Times New Roman"/>
          <w:b/>
          <w:bCs/>
          <w:sz w:val="40"/>
          <w:szCs w:val="40"/>
        </w:rPr>
        <w:br w:type="page"/>
      </w:r>
    </w:p>
    <w:p w:rsidR="00FC5CA7" w:rsidRDefault="00FC5CA7" w:rsidP="00FC5CA7">
      <w:pPr>
        <w:jc w:val="center"/>
        <w:rPr>
          <w:rFonts w:cs="Times New Roman"/>
          <w:b/>
          <w:bCs/>
          <w:sz w:val="40"/>
          <w:szCs w:val="40"/>
        </w:rPr>
      </w:pPr>
      <w:r>
        <w:rPr>
          <w:rFonts w:cs="Times New Roman"/>
          <w:b/>
          <w:bCs/>
          <w:sz w:val="40"/>
          <w:szCs w:val="40"/>
        </w:rPr>
        <w:lastRenderedPageBreak/>
        <w:t>ABSTRACT</w:t>
      </w:r>
    </w:p>
    <w:p w:rsidR="00FC5CA7" w:rsidRDefault="00FC5CA7">
      <w:pPr>
        <w:rPr>
          <w:rFonts w:cs="Times New Roman"/>
          <w:b/>
          <w:bCs/>
          <w:sz w:val="40"/>
          <w:szCs w:val="40"/>
        </w:rPr>
      </w:pPr>
      <w:r>
        <w:rPr>
          <w:rFonts w:cs="Times New Roman"/>
          <w:b/>
          <w:bCs/>
          <w:sz w:val="40"/>
          <w:szCs w:val="40"/>
        </w:rPr>
        <w:br w:type="page"/>
      </w:r>
    </w:p>
    <w:sdt>
      <w:sdtPr>
        <w:rPr>
          <w:b/>
        </w:rPr>
        <w:id w:val="1099453980"/>
        <w:docPartObj>
          <w:docPartGallery w:val="Table of Contents"/>
          <w:docPartUnique/>
        </w:docPartObj>
      </w:sdtPr>
      <w:sdtEndPr>
        <w:rPr>
          <w:b w:val="0"/>
          <w:bCs/>
          <w:noProof/>
        </w:rPr>
      </w:sdtEndPr>
      <w:sdtContent>
        <w:p w:rsidR="00A2677C" w:rsidRPr="00DB0C4A" w:rsidRDefault="00A2677C" w:rsidP="00DB0C4A">
          <w:pPr>
            <w:jc w:val="center"/>
            <w:rPr>
              <w:b/>
              <w:bCs/>
              <w:sz w:val="32"/>
              <w:szCs w:val="28"/>
            </w:rPr>
          </w:pPr>
          <w:r w:rsidRPr="00DB0C4A">
            <w:rPr>
              <w:b/>
              <w:bCs/>
              <w:sz w:val="32"/>
              <w:szCs w:val="28"/>
            </w:rPr>
            <w:t>Table of Contents</w:t>
          </w:r>
          <w:bookmarkStart w:id="0" w:name="_GoBack"/>
          <w:bookmarkEnd w:id="0"/>
        </w:p>
        <w:p w:rsidR="00DB0C4A" w:rsidRDefault="00A2677C">
          <w:pPr>
            <w:pStyle w:val="TOC1"/>
            <w:tabs>
              <w:tab w:val="right" w:leader="dot" w:pos="9350"/>
            </w:tabs>
            <w:rPr>
              <w:rFonts w:asciiTheme="minorHAnsi" w:hAnsiTheme="minorHAnsi" w:cstheme="minorBidi"/>
              <w:noProof/>
              <w:sz w:val="22"/>
              <w:szCs w:val="28"/>
              <w:lang w:bidi="bn-BD"/>
            </w:rPr>
          </w:pPr>
          <w:r>
            <w:fldChar w:fldCharType="begin"/>
          </w:r>
          <w:r>
            <w:instrText xml:space="preserve"> TOC \o "1-3" \h \z \u </w:instrText>
          </w:r>
          <w:r>
            <w:fldChar w:fldCharType="separate"/>
          </w:r>
          <w:hyperlink w:anchor="_Toc52291295" w:history="1">
            <w:r w:rsidR="00DB0C4A" w:rsidRPr="004457A8">
              <w:rPr>
                <w:rStyle w:val="Hyperlink"/>
                <w:noProof/>
              </w:rPr>
              <w:t>CHAPTER 1: INTRODUCTION</w:t>
            </w:r>
            <w:r w:rsidR="00DB0C4A">
              <w:rPr>
                <w:noProof/>
                <w:webHidden/>
              </w:rPr>
              <w:tab/>
            </w:r>
            <w:r w:rsidR="00DB0C4A">
              <w:rPr>
                <w:noProof/>
                <w:webHidden/>
              </w:rPr>
              <w:fldChar w:fldCharType="begin"/>
            </w:r>
            <w:r w:rsidR="00DB0C4A">
              <w:rPr>
                <w:noProof/>
                <w:webHidden/>
              </w:rPr>
              <w:instrText xml:space="preserve"> PAGEREF _Toc52291295 \h </w:instrText>
            </w:r>
            <w:r w:rsidR="00DB0C4A">
              <w:rPr>
                <w:noProof/>
                <w:webHidden/>
              </w:rPr>
            </w:r>
            <w:r w:rsidR="00DB0C4A">
              <w:rPr>
                <w:noProof/>
                <w:webHidden/>
              </w:rPr>
              <w:fldChar w:fldCharType="separate"/>
            </w:r>
            <w:r w:rsidR="00DB0C4A">
              <w:rPr>
                <w:noProof/>
                <w:webHidden/>
              </w:rPr>
              <w:t>10</w:t>
            </w:r>
            <w:r w:rsidR="00DB0C4A">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296" w:history="1">
            <w:r w:rsidRPr="004457A8">
              <w:rPr>
                <w:rStyle w:val="Hyperlink"/>
                <w:noProof/>
              </w:rPr>
              <w:t>1.1</w:t>
            </w:r>
            <w:r>
              <w:rPr>
                <w:rFonts w:asciiTheme="minorHAnsi" w:hAnsiTheme="minorHAnsi" w:cstheme="minorBidi"/>
                <w:noProof/>
                <w:sz w:val="22"/>
                <w:szCs w:val="28"/>
                <w:lang w:bidi="bn-BD"/>
              </w:rPr>
              <w:tab/>
            </w:r>
            <w:r w:rsidRPr="004457A8">
              <w:rPr>
                <w:rStyle w:val="Hyperlink"/>
                <w:noProof/>
              </w:rPr>
              <w:t>Scope of this Article</w:t>
            </w:r>
            <w:r>
              <w:rPr>
                <w:noProof/>
                <w:webHidden/>
              </w:rPr>
              <w:tab/>
            </w:r>
            <w:r>
              <w:rPr>
                <w:noProof/>
                <w:webHidden/>
              </w:rPr>
              <w:fldChar w:fldCharType="begin"/>
            </w:r>
            <w:r>
              <w:rPr>
                <w:noProof/>
                <w:webHidden/>
              </w:rPr>
              <w:instrText xml:space="preserve"> PAGEREF _Toc52291296 \h </w:instrText>
            </w:r>
            <w:r>
              <w:rPr>
                <w:noProof/>
                <w:webHidden/>
              </w:rPr>
            </w:r>
            <w:r>
              <w:rPr>
                <w:noProof/>
                <w:webHidden/>
              </w:rPr>
              <w:fldChar w:fldCharType="separate"/>
            </w:r>
            <w:r>
              <w:rPr>
                <w:noProof/>
                <w:webHidden/>
              </w:rPr>
              <w:t>11</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297" w:history="1">
            <w:r w:rsidRPr="004457A8">
              <w:rPr>
                <w:rStyle w:val="Hyperlink"/>
                <w:noProof/>
              </w:rPr>
              <w:t>1.2</w:t>
            </w:r>
            <w:r>
              <w:rPr>
                <w:rFonts w:asciiTheme="minorHAnsi" w:hAnsiTheme="minorHAnsi" w:cstheme="minorBidi"/>
                <w:noProof/>
                <w:sz w:val="22"/>
                <w:szCs w:val="28"/>
                <w:lang w:bidi="bn-BD"/>
              </w:rPr>
              <w:tab/>
            </w:r>
            <w:r w:rsidRPr="004457A8">
              <w:rPr>
                <w:rStyle w:val="Hyperlink"/>
                <w:noProof/>
              </w:rPr>
              <w:t>Organization of article</w:t>
            </w:r>
            <w:r>
              <w:rPr>
                <w:noProof/>
                <w:webHidden/>
              </w:rPr>
              <w:tab/>
            </w:r>
            <w:r>
              <w:rPr>
                <w:noProof/>
                <w:webHidden/>
              </w:rPr>
              <w:fldChar w:fldCharType="begin"/>
            </w:r>
            <w:r>
              <w:rPr>
                <w:noProof/>
                <w:webHidden/>
              </w:rPr>
              <w:instrText xml:space="preserve"> PAGEREF _Toc52291297 \h </w:instrText>
            </w:r>
            <w:r>
              <w:rPr>
                <w:noProof/>
                <w:webHidden/>
              </w:rPr>
            </w:r>
            <w:r>
              <w:rPr>
                <w:noProof/>
                <w:webHidden/>
              </w:rPr>
              <w:fldChar w:fldCharType="separate"/>
            </w:r>
            <w:r>
              <w:rPr>
                <w:noProof/>
                <w:webHidden/>
              </w:rPr>
              <w:t>11</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298" w:history="1">
            <w:r w:rsidRPr="004457A8">
              <w:rPr>
                <w:rStyle w:val="Hyperlink"/>
                <w:noProof/>
              </w:rPr>
              <w:t>1.3</w:t>
            </w:r>
            <w:r>
              <w:rPr>
                <w:rFonts w:asciiTheme="minorHAnsi" w:hAnsiTheme="minorHAnsi" w:cstheme="minorBidi"/>
                <w:noProof/>
                <w:sz w:val="22"/>
                <w:szCs w:val="28"/>
                <w:lang w:bidi="bn-BD"/>
              </w:rPr>
              <w:tab/>
            </w:r>
            <w:r w:rsidRPr="004457A8">
              <w:rPr>
                <w:rStyle w:val="Hyperlink"/>
                <w:noProof/>
              </w:rPr>
              <w:t>Motivation</w:t>
            </w:r>
            <w:r>
              <w:rPr>
                <w:noProof/>
                <w:webHidden/>
              </w:rPr>
              <w:tab/>
            </w:r>
            <w:r>
              <w:rPr>
                <w:noProof/>
                <w:webHidden/>
              </w:rPr>
              <w:fldChar w:fldCharType="begin"/>
            </w:r>
            <w:r>
              <w:rPr>
                <w:noProof/>
                <w:webHidden/>
              </w:rPr>
              <w:instrText xml:space="preserve"> PAGEREF _Toc52291298 \h </w:instrText>
            </w:r>
            <w:r>
              <w:rPr>
                <w:noProof/>
                <w:webHidden/>
              </w:rPr>
            </w:r>
            <w:r>
              <w:rPr>
                <w:noProof/>
                <w:webHidden/>
              </w:rPr>
              <w:fldChar w:fldCharType="separate"/>
            </w:r>
            <w:r>
              <w:rPr>
                <w:noProof/>
                <w:webHidden/>
              </w:rPr>
              <w:t>11</w:t>
            </w:r>
            <w:r>
              <w:rPr>
                <w:noProof/>
                <w:webHidden/>
              </w:rPr>
              <w:fldChar w:fldCharType="end"/>
            </w:r>
          </w:hyperlink>
        </w:p>
        <w:p w:rsidR="00DB0C4A" w:rsidRDefault="00DB0C4A">
          <w:pPr>
            <w:pStyle w:val="TOC1"/>
            <w:tabs>
              <w:tab w:val="right" w:leader="dot" w:pos="9350"/>
            </w:tabs>
            <w:rPr>
              <w:rFonts w:asciiTheme="minorHAnsi" w:hAnsiTheme="minorHAnsi" w:cstheme="minorBidi"/>
              <w:noProof/>
              <w:sz w:val="22"/>
              <w:szCs w:val="28"/>
              <w:lang w:bidi="bn-BD"/>
            </w:rPr>
          </w:pPr>
          <w:hyperlink w:anchor="_Toc52291299" w:history="1">
            <w:r w:rsidRPr="004457A8">
              <w:rPr>
                <w:rStyle w:val="Hyperlink"/>
                <w:noProof/>
              </w:rPr>
              <w:t>CHAPTER 2: LITERATURE REVIEW</w:t>
            </w:r>
            <w:r>
              <w:rPr>
                <w:noProof/>
                <w:webHidden/>
              </w:rPr>
              <w:tab/>
            </w:r>
            <w:r>
              <w:rPr>
                <w:noProof/>
                <w:webHidden/>
              </w:rPr>
              <w:fldChar w:fldCharType="begin"/>
            </w:r>
            <w:r>
              <w:rPr>
                <w:noProof/>
                <w:webHidden/>
              </w:rPr>
              <w:instrText xml:space="preserve"> PAGEREF _Toc52291299 \h </w:instrText>
            </w:r>
            <w:r>
              <w:rPr>
                <w:noProof/>
                <w:webHidden/>
              </w:rPr>
            </w:r>
            <w:r>
              <w:rPr>
                <w:noProof/>
                <w:webHidden/>
              </w:rPr>
              <w:fldChar w:fldCharType="separate"/>
            </w:r>
            <w:r>
              <w:rPr>
                <w:noProof/>
                <w:webHidden/>
              </w:rPr>
              <w:t>13</w:t>
            </w:r>
            <w:r>
              <w:rPr>
                <w:noProof/>
                <w:webHidden/>
              </w:rPr>
              <w:fldChar w:fldCharType="end"/>
            </w:r>
          </w:hyperlink>
        </w:p>
        <w:p w:rsidR="00DB0C4A" w:rsidRDefault="00DB0C4A">
          <w:pPr>
            <w:pStyle w:val="TOC1"/>
            <w:tabs>
              <w:tab w:val="right" w:leader="dot" w:pos="9350"/>
            </w:tabs>
            <w:rPr>
              <w:rFonts w:asciiTheme="minorHAnsi" w:hAnsiTheme="minorHAnsi" w:cstheme="minorBidi"/>
              <w:noProof/>
              <w:sz w:val="22"/>
              <w:szCs w:val="28"/>
              <w:lang w:bidi="bn-BD"/>
            </w:rPr>
          </w:pPr>
          <w:hyperlink w:anchor="_Toc52291300" w:history="1">
            <w:r w:rsidRPr="004457A8">
              <w:rPr>
                <w:rStyle w:val="Hyperlink"/>
                <w:noProof/>
              </w:rPr>
              <w:t>CHAPTER 3: DATASETS</w:t>
            </w:r>
            <w:r>
              <w:rPr>
                <w:noProof/>
                <w:webHidden/>
              </w:rPr>
              <w:tab/>
            </w:r>
            <w:r>
              <w:rPr>
                <w:noProof/>
                <w:webHidden/>
              </w:rPr>
              <w:fldChar w:fldCharType="begin"/>
            </w:r>
            <w:r>
              <w:rPr>
                <w:noProof/>
                <w:webHidden/>
              </w:rPr>
              <w:instrText xml:space="preserve"> PAGEREF _Toc52291300 \h </w:instrText>
            </w:r>
            <w:r>
              <w:rPr>
                <w:noProof/>
                <w:webHidden/>
              </w:rPr>
            </w:r>
            <w:r>
              <w:rPr>
                <w:noProof/>
                <w:webHidden/>
              </w:rPr>
              <w:fldChar w:fldCharType="separate"/>
            </w:r>
            <w:r>
              <w:rPr>
                <w:noProof/>
                <w:webHidden/>
              </w:rPr>
              <w:t>15</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301" w:history="1">
            <w:r w:rsidRPr="004457A8">
              <w:rPr>
                <w:rStyle w:val="Hyperlink"/>
                <w:noProof/>
              </w:rPr>
              <w:t>3.1</w:t>
            </w:r>
            <w:r>
              <w:rPr>
                <w:rFonts w:asciiTheme="minorHAnsi" w:hAnsiTheme="minorHAnsi" w:cstheme="minorBidi"/>
                <w:noProof/>
                <w:sz w:val="22"/>
                <w:szCs w:val="28"/>
                <w:lang w:bidi="bn-BD"/>
              </w:rPr>
              <w:tab/>
            </w:r>
            <w:r w:rsidRPr="004457A8">
              <w:rPr>
                <w:rStyle w:val="Hyperlink"/>
                <w:noProof/>
              </w:rPr>
              <w:t>Social Networks</w:t>
            </w:r>
            <w:r>
              <w:rPr>
                <w:noProof/>
                <w:webHidden/>
              </w:rPr>
              <w:tab/>
            </w:r>
            <w:r>
              <w:rPr>
                <w:noProof/>
                <w:webHidden/>
              </w:rPr>
              <w:fldChar w:fldCharType="begin"/>
            </w:r>
            <w:r>
              <w:rPr>
                <w:noProof/>
                <w:webHidden/>
              </w:rPr>
              <w:instrText xml:space="preserve"> PAGEREF _Toc52291301 \h </w:instrText>
            </w:r>
            <w:r>
              <w:rPr>
                <w:noProof/>
                <w:webHidden/>
              </w:rPr>
            </w:r>
            <w:r>
              <w:rPr>
                <w:noProof/>
                <w:webHidden/>
              </w:rPr>
              <w:fldChar w:fldCharType="separate"/>
            </w:r>
            <w:r>
              <w:rPr>
                <w:noProof/>
                <w:webHidden/>
              </w:rPr>
              <w:t>16</w:t>
            </w:r>
            <w:r>
              <w:rPr>
                <w:noProof/>
                <w:webHidden/>
              </w:rPr>
              <w:fldChar w:fldCharType="end"/>
            </w:r>
          </w:hyperlink>
        </w:p>
        <w:p w:rsidR="00DB0C4A" w:rsidRDefault="00DB0C4A">
          <w:pPr>
            <w:pStyle w:val="TOC3"/>
            <w:tabs>
              <w:tab w:val="left" w:pos="1320"/>
              <w:tab w:val="right" w:leader="dot" w:pos="9350"/>
            </w:tabs>
            <w:rPr>
              <w:rFonts w:asciiTheme="minorHAnsi" w:hAnsiTheme="minorHAnsi" w:cstheme="minorBidi"/>
              <w:noProof/>
              <w:sz w:val="22"/>
              <w:szCs w:val="28"/>
              <w:lang w:bidi="bn-BD"/>
            </w:rPr>
          </w:pPr>
          <w:hyperlink w:anchor="_Toc52291302" w:history="1">
            <w:r w:rsidRPr="004457A8">
              <w:rPr>
                <w:rStyle w:val="Hyperlink"/>
                <w:noProof/>
              </w:rPr>
              <w:t>3.1.1</w:t>
            </w:r>
            <w:r>
              <w:rPr>
                <w:rFonts w:asciiTheme="minorHAnsi" w:hAnsiTheme="minorHAnsi" w:cstheme="minorBidi"/>
                <w:noProof/>
                <w:sz w:val="22"/>
                <w:szCs w:val="28"/>
                <w:lang w:bidi="bn-BD"/>
              </w:rPr>
              <w:tab/>
            </w:r>
            <w:r w:rsidRPr="004457A8">
              <w:rPr>
                <w:rStyle w:val="Hyperlink"/>
                <w:noProof/>
              </w:rPr>
              <w:t>Ego Networks (Facebook and Twitter)</w:t>
            </w:r>
            <w:r>
              <w:rPr>
                <w:noProof/>
                <w:webHidden/>
              </w:rPr>
              <w:tab/>
            </w:r>
            <w:r>
              <w:rPr>
                <w:noProof/>
                <w:webHidden/>
              </w:rPr>
              <w:fldChar w:fldCharType="begin"/>
            </w:r>
            <w:r>
              <w:rPr>
                <w:noProof/>
                <w:webHidden/>
              </w:rPr>
              <w:instrText xml:space="preserve"> PAGEREF _Toc52291302 \h </w:instrText>
            </w:r>
            <w:r>
              <w:rPr>
                <w:noProof/>
                <w:webHidden/>
              </w:rPr>
            </w:r>
            <w:r>
              <w:rPr>
                <w:noProof/>
                <w:webHidden/>
              </w:rPr>
              <w:fldChar w:fldCharType="separate"/>
            </w:r>
            <w:r>
              <w:rPr>
                <w:noProof/>
                <w:webHidden/>
              </w:rPr>
              <w:t>16</w:t>
            </w:r>
            <w:r>
              <w:rPr>
                <w:noProof/>
                <w:webHidden/>
              </w:rPr>
              <w:fldChar w:fldCharType="end"/>
            </w:r>
          </w:hyperlink>
        </w:p>
        <w:p w:rsidR="00DB0C4A" w:rsidRDefault="00DB0C4A">
          <w:pPr>
            <w:pStyle w:val="TOC3"/>
            <w:tabs>
              <w:tab w:val="left" w:pos="1320"/>
              <w:tab w:val="right" w:leader="dot" w:pos="9350"/>
            </w:tabs>
            <w:rPr>
              <w:rFonts w:asciiTheme="minorHAnsi" w:hAnsiTheme="minorHAnsi" w:cstheme="minorBidi"/>
              <w:noProof/>
              <w:sz w:val="22"/>
              <w:szCs w:val="28"/>
              <w:lang w:bidi="bn-BD"/>
            </w:rPr>
          </w:pPr>
          <w:hyperlink w:anchor="_Toc52291303" w:history="1">
            <w:r w:rsidRPr="004457A8">
              <w:rPr>
                <w:rStyle w:val="Hyperlink"/>
                <w:noProof/>
              </w:rPr>
              <w:t>3.1.2</w:t>
            </w:r>
            <w:r>
              <w:rPr>
                <w:rFonts w:asciiTheme="minorHAnsi" w:hAnsiTheme="minorHAnsi" w:cstheme="minorBidi"/>
                <w:noProof/>
                <w:sz w:val="22"/>
                <w:szCs w:val="28"/>
                <w:lang w:bidi="bn-BD"/>
              </w:rPr>
              <w:tab/>
            </w:r>
            <w:r w:rsidRPr="004457A8">
              <w:rPr>
                <w:rStyle w:val="Hyperlink"/>
                <w:noProof/>
              </w:rPr>
              <w:t>Page to Page Networks (Facebook)</w:t>
            </w:r>
            <w:r>
              <w:rPr>
                <w:noProof/>
                <w:webHidden/>
              </w:rPr>
              <w:tab/>
            </w:r>
            <w:r>
              <w:rPr>
                <w:noProof/>
                <w:webHidden/>
              </w:rPr>
              <w:fldChar w:fldCharType="begin"/>
            </w:r>
            <w:r>
              <w:rPr>
                <w:noProof/>
                <w:webHidden/>
              </w:rPr>
              <w:instrText xml:space="preserve"> PAGEREF _Toc52291303 \h </w:instrText>
            </w:r>
            <w:r>
              <w:rPr>
                <w:noProof/>
                <w:webHidden/>
              </w:rPr>
            </w:r>
            <w:r>
              <w:rPr>
                <w:noProof/>
                <w:webHidden/>
              </w:rPr>
              <w:fldChar w:fldCharType="separate"/>
            </w:r>
            <w:r>
              <w:rPr>
                <w:noProof/>
                <w:webHidden/>
              </w:rPr>
              <w:t>16</w:t>
            </w:r>
            <w:r>
              <w:rPr>
                <w:noProof/>
                <w:webHidden/>
              </w:rPr>
              <w:fldChar w:fldCharType="end"/>
            </w:r>
          </w:hyperlink>
        </w:p>
        <w:p w:rsidR="00DB0C4A" w:rsidRDefault="00DB0C4A">
          <w:pPr>
            <w:pStyle w:val="TOC3"/>
            <w:tabs>
              <w:tab w:val="left" w:pos="1320"/>
              <w:tab w:val="right" w:leader="dot" w:pos="9350"/>
            </w:tabs>
            <w:rPr>
              <w:rFonts w:asciiTheme="minorHAnsi" w:hAnsiTheme="minorHAnsi" w:cstheme="minorBidi"/>
              <w:noProof/>
              <w:sz w:val="22"/>
              <w:szCs w:val="28"/>
              <w:lang w:bidi="bn-BD"/>
            </w:rPr>
          </w:pPr>
          <w:hyperlink w:anchor="_Toc52291304" w:history="1">
            <w:r w:rsidRPr="004457A8">
              <w:rPr>
                <w:rStyle w:val="Hyperlink"/>
                <w:noProof/>
              </w:rPr>
              <w:t>3.1.3</w:t>
            </w:r>
            <w:r>
              <w:rPr>
                <w:rFonts w:asciiTheme="minorHAnsi" w:hAnsiTheme="minorHAnsi" w:cstheme="minorBidi"/>
                <w:noProof/>
                <w:sz w:val="22"/>
                <w:szCs w:val="28"/>
                <w:lang w:bidi="bn-BD"/>
              </w:rPr>
              <w:tab/>
            </w:r>
            <w:r w:rsidRPr="004457A8">
              <w:rPr>
                <w:rStyle w:val="Hyperlink"/>
                <w:noProof/>
              </w:rPr>
              <w:t>Twitch</w:t>
            </w:r>
            <w:r>
              <w:rPr>
                <w:noProof/>
                <w:webHidden/>
              </w:rPr>
              <w:tab/>
            </w:r>
            <w:r>
              <w:rPr>
                <w:noProof/>
                <w:webHidden/>
              </w:rPr>
              <w:fldChar w:fldCharType="begin"/>
            </w:r>
            <w:r>
              <w:rPr>
                <w:noProof/>
                <w:webHidden/>
              </w:rPr>
              <w:instrText xml:space="preserve"> PAGEREF _Toc52291304 \h </w:instrText>
            </w:r>
            <w:r>
              <w:rPr>
                <w:noProof/>
                <w:webHidden/>
              </w:rPr>
            </w:r>
            <w:r>
              <w:rPr>
                <w:noProof/>
                <w:webHidden/>
              </w:rPr>
              <w:fldChar w:fldCharType="separate"/>
            </w:r>
            <w:r>
              <w:rPr>
                <w:noProof/>
                <w:webHidden/>
              </w:rPr>
              <w:t>16</w:t>
            </w:r>
            <w:r>
              <w:rPr>
                <w:noProof/>
                <w:webHidden/>
              </w:rPr>
              <w:fldChar w:fldCharType="end"/>
            </w:r>
          </w:hyperlink>
        </w:p>
        <w:p w:rsidR="00DB0C4A" w:rsidRDefault="00DB0C4A">
          <w:pPr>
            <w:pStyle w:val="TOC3"/>
            <w:tabs>
              <w:tab w:val="left" w:pos="1320"/>
              <w:tab w:val="right" w:leader="dot" w:pos="9350"/>
            </w:tabs>
            <w:rPr>
              <w:rFonts w:asciiTheme="minorHAnsi" w:hAnsiTheme="minorHAnsi" w:cstheme="minorBidi"/>
              <w:noProof/>
              <w:sz w:val="22"/>
              <w:szCs w:val="28"/>
              <w:lang w:bidi="bn-BD"/>
            </w:rPr>
          </w:pPr>
          <w:hyperlink w:anchor="_Toc52291305" w:history="1">
            <w:r w:rsidRPr="004457A8">
              <w:rPr>
                <w:rStyle w:val="Hyperlink"/>
                <w:noProof/>
              </w:rPr>
              <w:t>3.1.4</w:t>
            </w:r>
            <w:r>
              <w:rPr>
                <w:rFonts w:asciiTheme="minorHAnsi" w:hAnsiTheme="minorHAnsi" w:cstheme="minorBidi"/>
                <w:noProof/>
                <w:sz w:val="22"/>
                <w:szCs w:val="28"/>
                <w:lang w:bidi="bn-BD"/>
              </w:rPr>
              <w:tab/>
            </w:r>
            <w:r w:rsidRPr="004457A8">
              <w:rPr>
                <w:rStyle w:val="Hyperlink"/>
                <w:noProof/>
              </w:rPr>
              <w:t>Last.fm</w:t>
            </w:r>
            <w:r>
              <w:rPr>
                <w:noProof/>
                <w:webHidden/>
              </w:rPr>
              <w:tab/>
            </w:r>
            <w:r>
              <w:rPr>
                <w:noProof/>
                <w:webHidden/>
              </w:rPr>
              <w:fldChar w:fldCharType="begin"/>
            </w:r>
            <w:r>
              <w:rPr>
                <w:noProof/>
                <w:webHidden/>
              </w:rPr>
              <w:instrText xml:space="preserve"> PAGEREF _Toc52291305 \h </w:instrText>
            </w:r>
            <w:r>
              <w:rPr>
                <w:noProof/>
                <w:webHidden/>
              </w:rPr>
            </w:r>
            <w:r>
              <w:rPr>
                <w:noProof/>
                <w:webHidden/>
              </w:rPr>
              <w:fldChar w:fldCharType="separate"/>
            </w:r>
            <w:r>
              <w:rPr>
                <w:noProof/>
                <w:webHidden/>
              </w:rPr>
              <w:t>16</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306" w:history="1">
            <w:r w:rsidRPr="004457A8">
              <w:rPr>
                <w:rStyle w:val="Hyperlink"/>
                <w:noProof/>
              </w:rPr>
              <w:t>3.2</w:t>
            </w:r>
            <w:r>
              <w:rPr>
                <w:rFonts w:asciiTheme="minorHAnsi" w:hAnsiTheme="minorHAnsi" w:cstheme="minorBidi"/>
                <w:noProof/>
                <w:sz w:val="22"/>
                <w:szCs w:val="28"/>
                <w:lang w:bidi="bn-BD"/>
              </w:rPr>
              <w:tab/>
            </w:r>
            <w:r w:rsidRPr="004457A8">
              <w:rPr>
                <w:rStyle w:val="Hyperlink"/>
                <w:noProof/>
              </w:rPr>
              <w:t>Collaboration Networks</w:t>
            </w:r>
            <w:r>
              <w:rPr>
                <w:noProof/>
                <w:webHidden/>
              </w:rPr>
              <w:tab/>
            </w:r>
            <w:r>
              <w:rPr>
                <w:noProof/>
                <w:webHidden/>
              </w:rPr>
              <w:fldChar w:fldCharType="begin"/>
            </w:r>
            <w:r>
              <w:rPr>
                <w:noProof/>
                <w:webHidden/>
              </w:rPr>
              <w:instrText xml:space="preserve"> PAGEREF _Toc52291306 \h </w:instrText>
            </w:r>
            <w:r>
              <w:rPr>
                <w:noProof/>
                <w:webHidden/>
              </w:rPr>
            </w:r>
            <w:r>
              <w:rPr>
                <w:noProof/>
                <w:webHidden/>
              </w:rPr>
              <w:fldChar w:fldCharType="separate"/>
            </w:r>
            <w:r>
              <w:rPr>
                <w:noProof/>
                <w:webHidden/>
              </w:rPr>
              <w:t>17</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307" w:history="1">
            <w:r w:rsidRPr="004457A8">
              <w:rPr>
                <w:rStyle w:val="Hyperlink"/>
                <w:noProof/>
              </w:rPr>
              <w:t>3.3</w:t>
            </w:r>
            <w:r>
              <w:rPr>
                <w:rFonts w:asciiTheme="minorHAnsi" w:hAnsiTheme="minorHAnsi" w:cstheme="minorBidi"/>
                <w:noProof/>
                <w:sz w:val="22"/>
                <w:szCs w:val="28"/>
                <w:lang w:bidi="bn-BD"/>
              </w:rPr>
              <w:tab/>
            </w:r>
            <w:r w:rsidRPr="004457A8">
              <w:rPr>
                <w:rStyle w:val="Hyperlink"/>
                <w:noProof/>
              </w:rPr>
              <w:t>Citation Networks</w:t>
            </w:r>
            <w:r>
              <w:rPr>
                <w:noProof/>
                <w:webHidden/>
              </w:rPr>
              <w:tab/>
            </w:r>
            <w:r>
              <w:rPr>
                <w:noProof/>
                <w:webHidden/>
              </w:rPr>
              <w:fldChar w:fldCharType="begin"/>
            </w:r>
            <w:r>
              <w:rPr>
                <w:noProof/>
                <w:webHidden/>
              </w:rPr>
              <w:instrText xml:space="preserve"> PAGEREF _Toc52291307 \h </w:instrText>
            </w:r>
            <w:r>
              <w:rPr>
                <w:noProof/>
                <w:webHidden/>
              </w:rPr>
            </w:r>
            <w:r>
              <w:rPr>
                <w:noProof/>
                <w:webHidden/>
              </w:rPr>
              <w:fldChar w:fldCharType="separate"/>
            </w:r>
            <w:r>
              <w:rPr>
                <w:noProof/>
                <w:webHidden/>
              </w:rPr>
              <w:t>17</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308" w:history="1">
            <w:r w:rsidRPr="004457A8">
              <w:rPr>
                <w:rStyle w:val="Hyperlink"/>
                <w:noProof/>
              </w:rPr>
              <w:t>3.4</w:t>
            </w:r>
            <w:r>
              <w:rPr>
                <w:rFonts w:asciiTheme="minorHAnsi" w:hAnsiTheme="minorHAnsi" w:cstheme="minorBidi"/>
                <w:noProof/>
                <w:sz w:val="22"/>
                <w:szCs w:val="28"/>
                <w:lang w:bidi="bn-BD"/>
              </w:rPr>
              <w:tab/>
            </w:r>
            <w:r w:rsidRPr="004457A8">
              <w:rPr>
                <w:rStyle w:val="Hyperlink"/>
                <w:noProof/>
              </w:rPr>
              <w:t>Co-purchase Networks</w:t>
            </w:r>
            <w:r>
              <w:rPr>
                <w:noProof/>
                <w:webHidden/>
              </w:rPr>
              <w:tab/>
            </w:r>
            <w:r>
              <w:rPr>
                <w:noProof/>
                <w:webHidden/>
              </w:rPr>
              <w:fldChar w:fldCharType="begin"/>
            </w:r>
            <w:r>
              <w:rPr>
                <w:noProof/>
                <w:webHidden/>
              </w:rPr>
              <w:instrText xml:space="preserve"> PAGEREF _Toc52291308 \h </w:instrText>
            </w:r>
            <w:r>
              <w:rPr>
                <w:noProof/>
                <w:webHidden/>
              </w:rPr>
            </w:r>
            <w:r>
              <w:rPr>
                <w:noProof/>
                <w:webHidden/>
              </w:rPr>
              <w:fldChar w:fldCharType="separate"/>
            </w:r>
            <w:r>
              <w:rPr>
                <w:noProof/>
                <w:webHidden/>
              </w:rPr>
              <w:t>17</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309" w:history="1">
            <w:r w:rsidRPr="004457A8">
              <w:rPr>
                <w:rStyle w:val="Hyperlink"/>
                <w:noProof/>
              </w:rPr>
              <w:t>3.5</w:t>
            </w:r>
            <w:r>
              <w:rPr>
                <w:rFonts w:asciiTheme="minorHAnsi" w:hAnsiTheme="minorHAnsi" w:cstheme="minorBidi"/>
                <w:noProof/>
                <w:sz w:val="22"/>
                <w:szCs w:val="28"/>
                <w:lang w:bidi="bn-BD"/>
              </w:rPr>
              <w:tab/>
            </w:r>
            <w:r w:rsidRPr="004457A8">
              <w:rPr>
                <w:rStyle w:val="Hyperlink"/>
                <w:noProof/>
              </w:rPr>
              <w:t>Communication Networks</w:t>
            </w:r>
            <w:r>
              <w:rPr>
                <w:noProof/>
                <w:webHidden/>
              </w:rPr>
              <w:tab/>
            </w:r>
            <w:r>
              <w:rPr>
                <w:noProof/>
                <w:webHidden/>
              </w:rPr>
              <w:fldChar w:fldCharType="begin"/>
            </w:r>
            <w:r>
              <w:rPr>
                <w:noProof/>
                <w:webHidden/>
              </w:rPr>
              <w:instrText xml:space="preserve"> PAGEREF _Toc52291309 \h </w:instrText>
            </w:r>
            <w:r>
              <w:rPr>
                <w:noProof/>
                <w:webHidden/>
              </w:rPr>
            </w:r>
            <w:r>
              <w:rPr>
                <w:noProof/>
                <w:webHidden/>
              </w:rPr>
              <w:fldChar w:fldCharType="separate"/>
            </w:r>
            <w:r>
              <w:rPr>
                <w:noProof/>
                <w:webHidden/>
              </w:rPr>
              <w:t>17</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310" w:history="1">
            <w:r w:rsidRPr="004457A8">
              <w:rPr>
                <w:rStyle w:val="Hyperlink"/>
                <w:noProof/>
              </w:rPr>
              <w:t>3.6</w:t>
            </w:r>
            <w:r>
              <w:rPr>
                <w:rFonts w:asciiTheme="minorHAnsi" w:hAnsiTheme="minorHAnsi" w:cstheme="minorBidi"/>
                <w:noProof/>
                <w:sz w:val="22"/>
                <w:szCs w:val="28"/>
                <w:lang w:bidi="bn-BD"/>
              </w:rPr>
              <w:tab/>
            </w:r>
            <w:r w:rsidRPr="004457A8">
              <w:rPr>
                <w:rStyle w:val="Hyperlink"/>
                <w:noProof/>
              </w:rPr>
              <w:t>Internet P2P Networks</w:t>
            </w:r>
            <w:r>
              <w:rPr>
                <w:noProof/>
                <w:webHidden/>
              </w:rPr>
              <w:tab/>
            </w:r>
            <w:r>
              <w:rPr>
                <w:noProof/>
                <w:webHidden/>
              </w:rPr>
              <w:fldChar w:fldCharType="begin"/>
            </w:r>
            <w:r>
              <w:rPr>
                <w:noProof/>
                <w:webHidden/>
              </w:rPr>
              <w:instrText xml:space="preserve"> PAGEREF _Toc52291310 \h </w:instrText>
            </w:r>
            <w:r>
              <w:rPr>
                <w:noProof/>
                <w:webHidden/>
              </w:rPr>
            </w:r>
            <w:r>
              <w:rPr>
                <w:noProof/>
                <w:webHidden/>
              </w:rPr>
              <w:fldChar w:fldCharType="separate"/>
            </w:r>
            <w:r>
              <w:rPr>
                <w:noProof/>
                <w:webHidden/>
              </w:rPr>
              <w:t>18</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311" w:history="1">
            <w:r w:rsidRPr="004457A8">
              <w:rPr>
                <w:rStyle w:val="Hyperlink"/>
                <w:noProof/>
              </w:rPr>
              <w:t>3.7</w:t>
            </w:r>
            <w:r>
              <w:rPr>
                <w:rFonts w:asciiTheme="minorHAnsi" w:hAnsiTheme="minorHAnsi" w:cstheme="minorBidi"/>
                <w:noProof/>
                <w:sz w:val="22"/>
                <w:szCs w:val="28"/>
                <w:lang w:bidi="bn-BD"/>
              </w:rPr>
              <w:tab/>
            </w:r>
            <w:r w:rsidRPr="004457A8">
              <w:rPr>
                <w:rStyle w:val="Hyperlink"/>
                <w:noProof/>
              </w:rPr>
              <w:t>Ground Truth Networks</w:t>
            </w:r>
            <w:r>
              <w:rPr>
                <w:noProof/>
                <w:webHidden/>
              </w:rPr>
              <w:tab/>
            </w:r>
            <w:r>
              <w:rPr>
                <w:noProof/>
                <w:webHidden/>
              </w:rPr>
              <w:fldChar w:fldCharType="begin"/>
            </w:r>
            <w:r>
              <w:rPr>
                <w:noProof/>
                <w:webHidden/>
              </w:rPr>
              <w:instrText xml:space="preserve"> PAGEREF _Toc52291311 \h </w:instrText>
            </w:r>
            <w:r>
              <w:rPr>
                <w:noProof/>
                <w:webHidden/>
              </w:rPr>
            </w:r>
            <w:r>
              <w:rPr>
                <w:noProof/>
                <w:webHidden/>
              </w:rPr>
              <w:fldChar w:fldCharType="separate"/>
            </w:r>
            <w:r>
              <w:rPr>
                <w:noProof/>
                <w:webHidden/>
              </w:rPr>
              <w:t>18</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312" w:history="1">
            <w:r w:rsidRPr="004457A8">
              <w:rPr>
                <w:rStyle w:val="Hyperlink"/>
                <w:noProof/>
              </w:rPr>
              <w:t>3.8</w:t>
            </w:r>
            <w:r>
              <w:rPr>
                <w:rFonts w:asciiTheme="minorHAnsi" w:hAnsiTheme="minorHAnsi" w:cstheme="minorBidi"/>
                <w:noProof/>
                <w:sz w:val="22"/>
                <w:szCs w:val="28"/>
                <w:lang w:bidi="bn-BD"/>
              </w:rPr>
              <w:tab/>
            </w:r>
            <w:r w:rsidRPr="004457A8">
              <w:rPr>
                <w:rStyle w:val="Hyperlink"/>
                <w:noProof/>
              </w:rPr>
              <w:t>Signed Networks</w:t>
            </w:r>
            <w:r>
              <w:rPr>
                <w:noProof/>
                <w:webHidden/>
              </w:rPr>
              <w:tab/>
            </w:r>
            <w:r>
              <w:rPr>
                <w:noProof/>
                <w:webHidden/>
              </w:rPr>
              <w:fldChar w:fldCharType="begin"/>
            </w:r>
            <w:r>
              <w:rPr>
                <w:noProof/>
                <w:webHidden/>
              </w:rPr>
              <w:instrText xml:space="preserve"> PAGEREF _Toc52291312 \h </w:instrText>
            </w:r>
            <w:r>
              <w:rPr>
                <w:noProof/>
                <w:webHidden/>
              </w:rPr>
            </w:r>
            <w:r>
              <w:rPr>
                <w:noProof/>
                <w:webHidden/>
              </w:rPr>
              <w:fldChar w:fldCharType="separate"/>
            </w:r>
            <w:r>
              <w:rPr>
                <w:noProof/>
                <w:webHidden/>
              </w:rPr>
              <w:t>18</w:t>
            </w:r>
            <w:r>
              <w:rPr>
                <w:noProof/>
                <w:webHidden/>
              </w:rPr>
              <w:fldChar w:fldCharType="end"/>
            </w:r>
          </w:hyperlink>
        </w:p>
        <w:p w:rsidR="00DB0C4A" w:rsidRDefault="00DB0C4A">
          <w:pPr>
            <w:pStyle w:val="TOC1"/>
            <w:tabs>
              <w:tab w:val="right" w:leader="dot" w:pos="9350"/>
            </w:tabs>
            <w:rPr>
              <w:rFonts w:asciiTheme="minorHAnsi" w:hAnsiTheme="minorHAnsi" w:cstheme="minorBidi"/>
              <w:noProof/>
              <w:sz w:val="22"/>
              <w:szCs w:val="28"/>
              <w:lang w:bidi="bn-BD"/>
            </w:rPr>
          </w:pPr>
          <w:hyperlink w:anchor="_Toc52291313" w:history="1">
            <w:r w:rsidRPr="004457A8">
              <w:rPr>
                <w:rStyle w:val="Hyperlink"/>
                <w:noProof/>
              </w:rPr>
              <w:t>CHAPTER 4: CENTRALITIES</w:t>
            </w:r>
            <w:r>
              <w:rPr>
                <w:noProof/>
                <w:webHidden/>
              </w:rPr>
              <w:tab/>
            </w:r>
            <w:r>
              <w:rPr>
                <w:noProof/>
                <w:webHidden/>
              </w:rPr>
              <w:fldChar w:fldCharType="begin"/>
            </w:r>
            <w:r>
              <w:rPr>
                <w:noProof/>
                <w:webHidden/>
              </w:rPr>
              <w:instrText xml:space="preserve"> PAGEREF _Toc52291313 \h </w:instrText>
            </w:r>
            <w:r>
              <w:rPr>
                <w:noProof/>
                <w:webHidden/>
              </w:rPr>
            </w:r>
            <w:r>
              <w:rPr>
                <w:noProof/>
                <w:webHidden/>
              </w:rPr>
              <w:fldChar w:fldCharType="separate"/>
            </w:r>
            <w:r>
              <w:rPr>
                <w:noProof/>
                <w:webHidden/>
              </w:rPr>
              <w:t>20</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314" w:history="1">
            <w:r w:rsidRPr="004457A8">
              <w:rPr>
                <w:rStyle w:val="Hyperlink"/>
                <w:noProof/>
              </w:rPr>
              <w:t>4.1</w:t>
            </w:r>
            <w:r>
              <w:rPr>
                <w:rFonts w:asciiTheme="minorHAnsi" w:hAnsiTheme="minorHAnsi" w:cstheme="minorBidi"/>
                <w:noProof/>
                <w:sz w:val="22"/>
                <w:szCs w:val="28"/>
                <w:lang w:bidi="bn-BD"/>
              </w:rPr>
              <w:tab/>
            </w:r>
            <w:r w:rsidRPr="004457A8">
              <w:rPr>
                <w:rStyle w:val="Hyperlink"/>
                <w:noProof/>
              </w:rPr>
              <w:t>Initial Analysis</w:t>
            </w:r>
            <w:r>
              <w:rPr>
                <w:noProof/>
                <w:webHidden/>
              </w:rPr>
              <w:tab/>
            </w:r>
            <w:r>
              <w:rPr>
                <w:noProof/>
                <w:webHidden/>
              </w:rPr>
              <w:fldChar w:fldCharType="begin"/>
            </w:r>
            <w:r>
              <w:rPr>
                <w:noProof/>
                <w:webHidden/>
              </w:rPr>
              <w:instrText xml:space="preserve"> PAGEREF _Toc52291314 \h </w:instrText>
            </w:r>
            <w:r>
              <w:rPr>
                <w:noProof/>
                <w:webHidden/>
              </w:rPr>
            </w:r>
            <w:r>
              <w:rPr>
                <w:noProof/>
                <w:webHidden/>
              </w:rPr>
              <w:fldChar w:fldCharType="separate"/>
            </w:r>
            <w:r>
              <w:rPr>
                <w:noProof/>
                <w:webHidden/>
              </w:rPr>
              <w:t>21</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315" w:history="1">
            <w:r w:rsidRPr="004457A8">
              <w:rPr>
                <w:rStyle w:val="Hyperlink"/>
                <w:noProof/>
              </w:rPr>
              <w:t>4.2</w:t>
            </w:r>
            <w:r>
              <w:rPr>
                <w:rFonts w:asciiTheme="minorHAnsi" w:hAnsiTheme="minorHAnsi" w:cstheme="minorBidi"/>
                <w:noProof/>
                <w:sz w:val="22"/>
                <w:szCs w:val="28"/>
                <w:lang w:bidi="bn-BD"/>
              </w:rPr>
              <w:tab/>
            </w:r>
            <w:r w:rsidRPr="004457A8">
              <w:rPr>
                <w:rStyle w:val="Hyperlink"/>
                <w:noProof/>
              </w:rPr>
              <w:t>Final Centralities</w:t>
            </w:r>
            <w:r>
              <w:rPr>
                <w:noProof/>
                <w:webHidden/>
              </w:rPr>
              <w:tab/>
            </w:r>
            <w:r>
              <w:rPr>
                <w:noProof/>
                <w:webHidden/>
              </w:rPr>
              <w:fldChar w:fldCharType="begin"/>
            </w:r>
            <w:r>
              <w:rPr>
                <w:noProof/>
                <w:webHidden/>
              </w:rPr>
              <w:instrText xml:space="preserve"> PAGEREF _Toc52291315 \h </w:instrText>
            </w:r>
            <w:r>
              <w:rPr>
                <w:noProof/>
                <w:webHidden/>
              </w:rPr>
            </w:r>
            <w:r>
              <w:rPr>
                <w:noProof/>
                <w:webHidden/>
              </w:rPr>
              <w:fldChar w:fldCharType="separate"/>
            </w:r>
            <w:r>
              <w:rPr>
                <w:noProof/>
                <w:webHidden/>
              </w:rPr>
              <w:t>22</w:t>
            </w:r>
            <w:r>
              <w:rPr>
                <w:noProof/>
                <w:webHidden/>
              </w:rPr>
              <w:fldChar w:fldCharType="end"/>
            </w:r>
          </w:hyperlink>
        </w:p>
        <w:p w:rsidR="00DB0C4A" w:rsidRDefault="00DB0C4A">
          <w:pPr>
            <w:pStyle w:val="TOC1"/>
            <w:tabs>
              <w:tab w:val="right" w:leader="dot" w:pos="9350"/>
            </w:tabs>
            <w:rPr>
              <w:rFonts w:asciiTheme="minorHAnsi" w:hAnsiTheme="minorHAnsi" w:cstheme="minorBidi"/>
              <w:noProof/>
              <w:sz w:val="22"/>
              <w:szCs w:val="28"/>
              <w:lang w:bidi="bn-BD"/>
            </w:rPr>
          </w:pPr>
          <w:hyperlink w:anchor="_Toc52291316" w:history="1">
            <w:r w:rsidRPr="004457A8">
              <w:rPr>
                <w:rStyle w:val="Hyperlink"/>
                <w:noProof/>
              </w:rPr>
              <w:t>CHAPTER 5: ABLATION STUDY</w:t>
            </w:r>
            <w:r>
              <w:rPr>
                <w:noProof/>
                <w:webHidden/>
              </w:rPr>
              <w:tab/>
            </w:r>
            <w:r>
              <w:rPr>
                <w:noProof/>
                <w:webHidden/>
              </w:rPr>
              <w:fldChar w:fldCharType="begin"/>
            </w:r>
            <w:r>
              <w:rPr>
                <w:noProof/>
                <w:webHidden/>
              </w:rPr>
              <w:instrText xml:space="preserve"> PAGEREF _Toc52291316 \h </w:instrText>
            </w:r>
            <w:r>
              <w:rPr>
                <w:noProof/>
                <w:webHidden/>
              </w:rPr>
            </w:r>
            <w:r>
              <w:rPr>
                <w:noProof/>
                <w:webHidden/>
              </w:rPr>
              <w:fldChar w:fldCharType="separate"/>
            </w:r>
            <w:r>
              <w:rPr>
                <w:noProof/>
                <w:webHidden/>
              </w:rPr>
              <w:t>25</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317" w:history="1">
            <w:r w:rsidRPr="004457A8">
              <w:rPr>
                <w:rStyle w:val="Hyperlink"/>
                <w:noProof/>
              </w:rPr>
              <w:t>5.1</w:t>
            </w:r>
            <w:r>
              <w:rPr>
                <w:rFonts w:asciiTheme="minorHAnsi" w:hAnsiTheme="minorHAnsi" w:cstheme="minorBidi"/>
                <w:noProof/>
                <w:sz w:val="22"/>
                <w:szCs w:val="28"/>
                <w:lang w:bidi="bn-BD"/>
              </w:rPr>
              <w:tab/>
            </w:r>
            <w:r w:rsidRPr="004457A8">
              <w:rPr>
                <w:rStyle w:val="Hyperlink"/>
                <w:noProof/>
              </w:rPr>
              <w:t>Model 1</w:t>
            </w:r>
            <w:r>
              <w:rPr>
                <w:noProof/>
                <w:webHidden/>
              </w:rPr>
              <w:tab/>
            </w:r>
            <w:r>
              <w:rPr>
                <w:noProof/>
                <w:webHidden/>
              </w:rPr>
              <w:fldChar w:fldCharType="begin"/>
            </w:r>
            <w:r>
              <w:rPr>
                <w:noProof/>
                <w:webHidden/>
              </w:rPr>
              <w:instrText xml:space="preserve"> PAGEREF _Toc52291317 \h </w:instrText>
            </w:r>
            <w:r>
              <w:rPr>
                <w:noProof/>
                <w:webHidden/>
              </w:rPr>
            </w:r>
            <w:r>
              <w:rPr>
                <w:noProof/>
                <w:webHidden/>
              </w:rPr>
              <w:fldChar w:fldCharType="separate"/>
            </w:r>
            <w:r>
              <w:rPr>
                <w:noProof/>
                <w:webHidden/>
              </w:rPr>
              <w:t>26</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318" w:history="1">
            <w:r w:rsidRPr="004457A8">
              <w:rPr>
                <w:rStyle w:val="Hyperlink"/>
                <w:noProof/>
              </w:rPr>
              <w:t>5.2</w:t>
            </w:r>
            <w:r>
              <w:rPr>
                <w:rFonts w:asciiTheme="minorHAnsi" w:hAnsiTheme="minorHAnsi" w:cstheme="minorBidi"/>
                <w:noProof/>
                <w:sz w:val="22"/>
                <w:szCs w:val="28"/>
                <w:lang w:bidi="bn-BD"/>
              </w:rPr>
              <w:tab/>
            </w:r>
            <w:r w:rsidRPr="004457A8">
              <w:rPr>
                <w:rStyle w:val="Hyperlink"/>
                <w:noProof/>
              </w:rPr>
              <w:t>Model 2</w:t>
            </w:r>
            <w:r>
              <w:rPr>
                <w:noProof/>
                <w:webHidden/>
              </w:rPr>
              <w:tab/>
            </w:r>
            <w:r>
              <w:rPr>
                <w:noProof/>
                <w:webHidden/>
              </w:rPr>
              <w:fldChar w:fldCharType="begin"/>
            </w:r>
            <w:r>
              <w:rPr>
                <w:noProof/>
                <w:webHidden/>
              </w:rPr>
              <w:instrText xml:space="preserve"> PAGEREF _Toc52291318 \h </w:instrText>
            </w:r>
            <w:r>
              <w:rPr>
                <w:noProof/>
                <w:webHidden/>
              </w:rPr>
            </w:r>
            <w:r>
              <w:rPr>
                <w:noProof/>
                <w:webHidden/>
              </w:rPr>
              <w:fldChar w:fldCharType="separate"/>
            </w:r>
            <w:r>
              <w:rPr>
                <w:noProof/>
                <w:webHidden/>
              </w:rPr>
              <w:t>26</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319" w:history="1">
            <w:r w:rsidRPr="004457A8">
              <w:rPr>
                <w:rStyle w:val="Hyperlink"/>
                <w:noProof/>
              </w:rPr>
              <w:t>5.3</w:t>
            </w:r>
            <w:r>
              <w:rPr>
                <w:rFonts w:asciiTheme="minorHAnsi" w:hAnsiTheme="minorHAnsi" w:cstheme="minorBidi"/>
                <w:noProof/>
                <w:sz w:val="22"/>
                <w:szCs w:val="28"/>
                <w:lang w:bidi="bn-BD"/>
              </w:rPr>
              <w:tab/>
            </w:r>
            <w:r w:rsidRPr="004457A8">
              <w:rPr>
                <w:rStyle w:val="Hyperlink"/>
                <w:noProof/>
              </w:rPr>
              <w:t>Model 3</w:t>
            </w:r>
            <w:r>
              <w:rPr>
                <w:noProof/>
                <w:webHidden/>
              </w:rPr>
              <w:tab/>
            </w:r>
            <w:r>
              <w:rPr>
                <w:noProof/>
                <w:webHidden/>
              </w:rPr>
              <w:fldChar w:fldCharType="begin"/>
            </w:r>
            <w:r>
              <w:rPr>
                <w:noProof/>
                <w:webHidden/>
              </w:rPr>
              <w:instrText xml:space="preserve"> PAGEREF _Toc52291319 \h </w:instrText>
            </w:r>
            <w:r>
              <w:rPr>
                <w:noProof/>
                <w:webHidden/>
              </w:rPr>
            </w:r>
            <w:r>
              <w:rPr>
                <w:noProof/>
                <w:webHidden/>
              </w:rPr>
              <w:fldChar w:fldCharType="separate"/>
            </w:r>
            <w:r>
              <w:rPr>
                <w:noProof/>
                <w:webHidden/>
              </w:rPr>
              <w:t>26</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320" w:history="1">
            <w:r w:rsidRPr="004457A8">
              <w:rPr>
                <w:rStyle w:val="Hyperlink"/>
                <w:noProof/>
              </w:rPr>
              <w:t>5.4</w:t>
            </w:r>
            <w:r>
              <w:rPr>
                <w:rFonts w:asciiTheme="minorHAnsi" w:hAnsiTheme="minorHAnsi" w:cstheme="minorBidi"/>
                <w:noProof/>
                <w:sz w:val="22"/>
                <w:szCs w:val="28"/>
                <w:lang w:bidi="bn-BD"/>
              </w:rPr>
              <w:tab/>
            </w:r>
            <w:r w:rsidRPr="004457A8">
              <w:rPr>
                <w:rStyle w:val="Hyperlink"/>
                <w:noProof/>
              </w:rPr>
              <w:t>Model 4</w:t>
            </w:r>
            <w:r>
              <w:rPr>
                <w:noProof/>
                <w:webHidden/>
              </w:rPr>
              <w:tab/>
            </w:r>
            <w:r>
              <w:rPr>
                <w:noProof/>
                <w:webHidden/>
              </w:rPr>
              <w:fldChar w:fldCharType="begin"/>
            </w:r>
            <w:r>
              <w:rPr>
                <w:noProof/>
                <w:webHidden/>
              </w:rPr>
              <w:instrText xml:space="preserve"> PAGEREF _Toc52291320 \h </w:instrText>
            </w:r>
            <w:r>
              <w:rPr>
                <w:noProof/>
                <w:webHidden/>
              </w:rPr>
            </w:r>
            <w:r>
              <w:rPr>
                <w:noProof/>
                <w:webHidden/>
              </w:rPr>
              <w:fldChar w:fldCharType="separate"/>
            </w:r>
            <w:r>
              <w:rPr>
                <w:noProof/>
                <w:webHidden/>
              </w:rPr>
              <w:t>26</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321" w:history="1">
            <w:r w:rsidRPr="004457A8">
              <w:rPr>
                <w:rStyle w:val="Hyperlink"/>
                <w:noProof/>
              </w:rPr>
              <w:t>5.5</w:t>
            </w:r>
            <w:r>
              <w:rPr>
                <w:rFonts w:asciiTheme="minorHAnsi" w:hAnsiTheme="minorHAnsi" w:cstheme="minorBidi"/>
                <w:noProof/>
                <w:sz w:val="22"/>
                <w:szCs w:val="28"/>
                <w:lang w:bidi="bn-BD"/>
              </w:rPr>
              <w:tab/>
            </w:r>
            <w:r w:rsidRPr="004457A8">
              <w:rPr>
                <w:rStyle w:val="Hyperlink"/>
                <w:noProof/>
              </w:rPr>
              <w:t>Model 5</w:t>
            </w:r>
            <w:r>
              <w:rPr>
                <w:noProof/>
                <w:webHidden/>
              </w:rPr>
              <w:tab/>
            </w:r>
            <w:r>
              <w:rPr>
                <w:noProof/>
                <w:webHidden/>
              </w:rPr>
              <w:fldChar w:fldCharType="begin"/>
            </w:r>
            <w:r>
              <w:rPr>
                <w:noProof/>
                <w:webHidden/>
              </w:rPr>
              <w:instrText xml:space="preserve"> PAGEREF _Toc52291321 \h </w:instrText>
            </w:r>
            <w:r>
              <w:rPr>
                <w:noProof/>
                <w:webHidden/>
              </w:rPr>
            </w:r>
            <w:r>
              <w:rPr>
                <w:noProof/>
                <w:webHidden/>
              </w:rPr>
              <w:fldChar w:fldCharType="separate"/>
            </w:r>
            <w:r>
              <w:rPr>
                <w:noProof/>
                <w:webHidden/>
              </w:rPr>
              <w:t>27</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322" w:history="1">
            <w:r w:rsidRPr="004457A8">
              <w:rPr>
                <w:rStyle w:val="Hyperlink"/>
                <w:noProof/>
              </w:rPr>
              <w:t>5.6</w:t>
            </w:r>
            <w:r>
              <w:rPr>
                <w:rFonts w:asciiTheme="minorHAnsi" w:hAnsiTheme="minorHAnsi" w:cstheme="minorBidi"/>
                <w:noProof/>
                <w:sz w:val="22"/>
                <w:szCs w:val="28"/>
                <w:lang w:bidi="bn-BD"/>
              </w:rPr>
              <w:tab/>
            </w:r>
            <w:r w:rsidRPr="004457A8">
              <w:rPr>
                <w:rStyle w:val="Hyperlink"/>
                <w:noProof/>
              </w:rPr>
              <w:t>Model 6</w:t>
            </w:r>
            <w:r>
              <w:rPr>
                <w:noProof/>
                <w:webHidden/>
              </w:rPr>
              <w:tab/>
            </w:r>
            <w:r>
              <w:rPr>
                <w:noProof/>
                <w:webHidden/>
              </w:rPr>
              <w:fldChar w:fldCharType="begin"/>
            </w:r>
            <w:r>
              <w:rPr>
                <w:noProof/>
                <w:webHidden/>
              </w:rPr>
              <w:instrText xml:space="preserve"> PAGEREF _Toc52291322 \h </w:instrText>
            </w:r>
            <w:r>
              <w:rPr>
                <w:noProof/>
                <w:webHidden/>
              </w:rPr>
            </w:r>
            <w:r>
              <w:rPr>
                <w:noProof/>
                <w:webHidden/>
              </w:rPr>
              <w:fldChar w:fldCharType="separate"/>
            </w:r>
            <w:r>
              <w:rPr>
                <w:noProof/>
                <w:webHidden/>
              </w:rPr>
              <w:t>27</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323" w:history="1">
            <w:r w:rsidRPr="004457A8">
              <w:rPr>
                <w:rStyle w:val="Hyperlink"/>
                <w:noProof/>
              </w:rPr>
              <w:t>5.7</w:t>
            </w:r>
            <w:r>
              <w:rPr>
                <w:rFonts w:asciiTheme="minorHAnsi" w:hAnsiTheme="minorHAnsi" w:cstheme="minorBidi"/>
                <w:noProof/>
                <w:sz w:val="22"/>
                <w:szCs w:val="28"/>
                <w:lang w:bidi="bn-BD"/>
              </w:rPr>
              <w:tab/>
            </w:r>
            <w:r w:rsidRPr="004457A8">
              <w:rPr>
                <w:rStyle w:val="Hyperlink"/>
                <w:noProof/>
              </w:rPr>
              <w:t>Model 7</w:t>
            </w:r>
            <w:r>
              <w:rPr>
                <w:noProof/>
                <w:webHidden/>
              </w:rPr>
              <w:tab/>
            </w:r>
            <w:r>
              <w:rPr>
                <w:noProof/>
                <w:webHidden/>
              </w:rPr>
              <w:fldChar w:fldCharType="begin"/>
            </w:r>
            <w:r>
              <w:rPr>
                <w:noProof/>
                <w:webHidden/>
              </w:rPr>
              <w:instrText xml:space="preserve"> PAGEREF _Toc52291323 \h </w:instrText>
            </w:r>
            <w:r>
              <w:rPr>
                <w:noProof/>
                <w:webHidden/>
              </w:rPr>
            </w:r>
            <w:r>
              <w:rPr>
                <w:noProof/>
                <w:webHidden/>
              </w:rPr>
              <w:fldChar w:fldCharType="separate"/>
            </w:r>
            <w:r>
              <w:rPr>
                <w:noProof/>
                <w:webHidden/>
              </w:rPr>
              <w:t>28</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324" w:history="1">
            <w:r w:rsidRPr="004457A8">
              <w:rPr>
                <w:rStyle w:val="Hyperlink"/>
                <w:noProof/>
              </w:rPr>
              <w:t>5.8</w:t>
            </w:r>
            <w:r>
              <w:rPr>
                <w:rFonts w:asciiTheme="minorHAnsi" w:hAnsiTheme="minorHAnsi" w:cstheme="minorBidi"/>
                <w:noProof/>
                <w:sz w:val="22"/>
                <w:szCs w:val="28"/>
                <w:lang w:bidi="bn-BD"/>
              </w:rPr>
              <w:tab/>
            </w:r>
            <w:r w:rsidRPr="004457A8">
              <w:rPr>
                <w:rStyle w:val="Hyperlink"/>
                <w:noProof/>
              </w:rPr>
              <w:t>Model 8</w:t>
            </w:r>
            <w:r>
              <w:rPr>
                <w:noProof/>
                <w:webHidden/>
              </w:rPr>
              <w:tab/>
            </w:r>
            <w:r>
              <w:rPr>
                <w:noProof/>
                <w:webHidden/>
              </w:rPr>
              <w:fldChar w:fldCharType="begin"/>
            </w:r>
            <w:r>
              <w:rPr>
                <w:noProof/>
                <w:webHidden/>
              </w:rPr>
              <w:instrText xml:space="preserve"> PAGEREF _Toc52291324 \h </w:instrText>
            </w:r>
            <w:r>
              <w:rPr>
                <w:noProof/>
                <w:webHidden/>
              </w:rPr>
            </w:r>
            <w:r>
              <w:rPr>
                <w:noProof/>
                <w:webHidden/>
              </w:rPr>
              <w:fldChar w:fldCharType="separate"/>
            </w:r>
            <w:r>
              <w:rPr>
                <w:noProof/>
                <w:webHidden/>
              </w:rPr>
              <w:t>28</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325" w:history="1">
            <w:r w:rsidRPr="004457A8">
              <w:rPr>
                <w:rStyle w:val="Hyperlink"/>
                <w:noProof/>
              </w:rPr>
              <w:t>5.9</w:t>
            </w:r>
            <w:r>
              <w:rPr>
                <w:rFonts w:asciiTheme="minorHAnsi" w:hAnsiTheme="minorHAnsi" w:cstheme="minorBidi"/>
                <w:noProof/>
                <w:sz w:val="22"/>
                <w:szCs w:val="28"/>
                <w:lang w:bidi="bn-BD"/>
              </w:rPr>
              <w:tab/>
            </w:r>
            <w:r w:rsidRPr="004457A8">
              <w:rPr>
                <w:rStyle w:val="Hyperlink"/>
                <w:noProof/>
              </w:rPr>
              <w:t>Model 9</w:t>
            </w:r>
            <w:r>
              <w:rPr>
                <w:noProof/>
                <w:webHidden/>
              </w:rPr>
              <w:tab/>
            </w:r>
            <w:r>
              <w:rPr>
                <w:noProof/>
                <w:webHidden/>
              </w:rPr>
              <w:fldChar w:fldCharType="begin"/>
            </w:r>
            <w:r>
              <w:rPr>
                <w:noProof/>
                <w:webHidden/>
              </w:rPr>
              <w:instrText xml:space="preserve"> PAGEREF _Toc52291325 \h </w:instrText>
            </w:r>
            <w:r>
              <w:rPr>
                <w:noProof/>
                <w:webHidden/>
              </w:rPr>
            </w:r>
            <w:r>
              <w:rPr>
                <w:noProof/>
                <w:webHidden/>
              </w:rPr>
              <w:fldChar w:fldCharType="separate"/>
            </w:r>
            <w:r>
              <w:rPr>
                <w:noProof/>
                <w:webHidden/>
              </w:rPr>
              <w:t>29</w:t>
            </w:r>
            <w:r>
              <w:rPr>
                <w:noProof/>
                <w:webHidden/>
              </w:rPr>
              <w:fldChar w:fldCharType="end"/>
            </w:r>
          </w:hyperlink>
        </w:p>
        <w:p w:rsidR="00DB0C4A" w:rsidRDefault="00DB0C4A">
          <w:pPr>
            <w:pStyle w:val="TOC1"/>
            <w:tabs>
              <w:tab w:val="right" w:leader="dot" w:pos="9350"/>
            </w:tabs>
            <w:rPr>
              <w:rFonts w:asciiTheme="minorHAnsi" w:hAnsiTheme="minorHAnsi" w:cstheme="minorBidi"/>
              <w:noProof/>
              <w:sz w:val="22"/>
              <w:szCs w:val="28"/>
              <w:lang w:bidi="bn-BD"/>
            </w:rPr>
          </w:pPr>
          <w:hyperlink w:anchor="_Toc52291326" w:history="1">
            <w:r w:rsidRPr="004457A8">
              <w:rPr>
                <w:rStyle w:val="Hyperlink"/>
                <w:noProof/>
              </w:rPr>
              <w:t>CHAPTER 6: RESULTS &amp; ANALYSIS</w:t>
            </w:r>
            <w:r>
              <w:rPr>
                <w:noProof/>
                <w:webHidden/>
              </w:rPr>
              <w:tab/>
            </w:r>
            <w:r>
              <w:rPr>
                <w:noProof/>
                <w:webHidden/>
              </w:rPr>
              <w:fldChar w:fldCharType="begin"/>
            </w:r>
            <w:r>
              <w:rPr>
                <w:noProof/>
                <w:webHidden/>
              </w:rPr>
              <w:instrText xml:space="preserve"> PAGEREF _Toc52291326 \h </w:instrText>
            </w:r>
            <w:r>
              <w:rPr>
                <w:noProof/>
                <w:webHidden/>
              </w:rPr>
            </w:r>
            <w:r>
              <w:rPr>
                <w:noProof/>
                <w:webHidden/>
              </w:rPr>
              <w:fldChar w:fldCharType="separate"/>
            </w:r>
            <w:r>
              <w:rPr>
                <w:noProof/>
                <w:webHidden/>
              </w:rPr>
              <w:t>31</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327" w:history="1">
            <w:r w:rsidRPr="004457A8">
              <w:rPr>
                <w:rStyle w:val="Hyperlink"/>
                <w:noProof/>
              </w:rPr>
              <w:t>6.1</w:t>
            </w:r>
            <w:r>
              <w:rPr>
                <w:rFonts w:asciiTheme="minorHAnsi" w:hAnsiTheme="minorHAnsi" w:cstheme="minorBidi"/>
                <w:noProof/>
                <w:sz w:val="22"/>
                <w:szCs w:val="28"/>
                <w:lang w:bidi="bn-BD"/>
              </w:rPr>
              <w:tab/>
            </w:r>
            <w:r w:rsidRPr="004457A8">
              <w:rPr>
                <w:rStyle w:val="Hyperlink"/>
                <w:noProof/>
              </w:rPr>
              <w:t>P2P-Gnutella04 dataset</w:t>
            </w:r>
            <w:r>
              <w:rPr>
                <w:noProof/>
                <w:webHidden/>
              </w:rPr>
              <w:tab/>
            </w:r>
            <w:r>
              <w:rPr>
                <w:noProof/>
                <w:webHidden/>
              </w:rPr>
              <w:fldChar w:fldCharType="begin"/>
            </w:r>
            <w:r>
              <w:rPr>
                <w:noProof/>
                <w:webHidden/>
              </w:rPr>
              <w:instrText xml:space="preserve"> PAGEREF _Toc52291327 \h </w:instrText>
            </w:r>
            <w:r>
              <w:rPr>
                <w:noProof/>
                <w:webHidden/>
              </w:rPr>
            </w:r>
            <w:r>
              <w:rPr>
                <w:noProof/>
                <w:webHidden/>
              </w:rPr>
              <w:fldChar w:fldCharType="separate"/>
            </w:r>
            <w:r>
              <w:rPr>
                <w:noProof/>
                <w:webHidden/>
              </w:rPr>
              <w:t>32</w:t>
            </w:r>
            <w:r>
              <w:rPr>
                <w:noProof/>
                <w:webHidden/>
              </w:rPr>
              <w:fldChar w:fldCharType="end"/>
            </w:r>
          </w:hyperlink>
        </w:p>
        <w:p w:rsidR="00DB0C4A" w:rsidRDefault="00DB0C4A">
          <w:pPr>
            <w:pStyle w:val="TOC3"/>
            <w:tabs>
              <w:tab w:val="left" w:pos="1320"/>
              <w:tab w:val="right" w:leader="dot" w:pos="9350"/>
            </w:tabs>
            <w:rPr>
              <w:rFonts w:asciiTheme="minorHAnsi" w:hAnsiTheme="minorHAnsi" w:cstheme="minorBidi"/>
              <w:noProof/>
              <w:sz w:val="22"/>
              <w:szCs w:val="28"/>
              <w:lang w:bidi="bn-BD"/>
            </w:rPr>
          </w:pPr>
          <w:hyperlink w:anchor="_Toc52291328" w:history="1">
            <w:r w:rsidRPr="004457A8">
              <w:rPr>
                <w:rStyle w:val="Hyperlink"/>
                <w:noProof/>
              </w:rPr>
              <w:t>6.1.1</w:t>
            </w:r>
            <w:r>
              <w:rPr>
                <w:rFonts w:asciiTheme="minorHAnsi" w:hAnsiTheme="minorHAnsi" w:cstheme="minorBidi"/>
                <w:noProof/>
                <w:sz w:val="22"/>
                <w:szCs w:val="28"/>
                <w:lang w:bidi="bn-BD"/>
              </w:rPr>
              <w:tab/>
            </w:r>
            <w:r w:rsidRPr="004457A8">
              <w:rPr>
                <w:rStyle w:val="Hyperlink"/>
                <w:noProof/>
              </w:rPr>
              <w:t>Boxplot and Correlation plots</w:t>
            </w:r>
            <w:r>
              <w:rPr>
                <w:noProof/>
                <w:webHidden/>
              </w:rPr>
              <w:tab/>
            </w:r>
            <w:r>
              <w:rPr>
                <w:noProof/>
                <w:webHidden/>
              </w:rPr>
              <w:fldChar w:fldCharType="begin"/>
            </w:r>
            <w:r>
              <w:rPr>
                <w:noProof/>
                <w:webHidden/>
              </w:rPr>
              <w:instrText xml:space="preserve"> PAGEREF _Toc52291328 \h </w:instrText>
            </w:r>
            <w:r>
              <w:rPr>
                <w:noProof/>
                <w:webHidden/>
              </w:rPr>
            </w:r>
            <w:r>
              <w:rPr>
                <w:noProof/>
                <w:webHidden/>
              </w:rPr>
              <w:fldChar w:fldCharType="separate"/>
            </w:r>
            <w:r>
              <w:rPr>
                <w:noProof/>
                <w:webHidden/>
              </w:rPr>
              <w:t>32</w:t>
            </w:r>
            <w:r>
              <w:rPr>
                <w:noProof/>
                <w:webHidden/>
              </w:rPr>
              <w:fldChar w:fldCharType="end"/>
            </w:r>
          </w:hyperlink>
        </w:p>
        <w:p w:rsidR="00DB0C4A" w:rsidRDefault="00DB0C4A">
          <w:pPr>
            <w:pStyle w:val="TOC3"/>
            <w:tabs>
              <w:tab w:val="left" w:pos="1320"/>
              <w:tab w:val="right" w:leader="dot" w:pos="9350"/>
            </w:tabs>
            <w:rPr>
              <w:rFonts w:asciiTheme="minorHAnsi" w:hAnsiTheme="minorHAnsi" w:cstheme="minorBidi"/>
              <w:noProof/>
              <w:sz w:val="22"/>
              <w:szCs w:val="28"/>
              <w:lang w:bidi="bn-BD"/>
            </w:rPr>
          </w:pPr>
          <w:hyperlink w:anchor="_Toc52291329" w:history="1">
            <w:r w:rsidRPr="004457A8">
              <w:rPr>
                <w:rStyle w:val="Hyperlink"/>
                <w:noProof/>
              </w:rPr>
              <w:t>6.1.2</w:t>
            </w:r>
            <w:r>
              <w:rPr>
                <w:rFonts w:asciiTheme="minorHAnsi" w:hAnsiTheme="minorHAnsi" w:cstheme="minorBidi"/>
                <w:noProof/>
                <w:sz w:val="22"/>
                <w:szCs w:val="28"/>
                <w:lang w:bidi="bn-BD"/>
              </w:rPr>
              <w:tab/>
            </w:r>
            <w:r w:rsidRPr="004457A8">
              <w:rPr>
                <w:rStyle w:val="Hyperlink"/>
                <w:noProof/>
              </w:rPr>
              <w:t>PCA</w:t>
            </w:r>
            <w:r>
              <w:rPr>
                <w:noProof/>
                <w:webHidden/>
              </w:rPr>
              <w:tab/>
            </w:r>
            <w:r>
              <w:rPr>
                <w:noProof/>
                <w:webHidden/>
              </w:rPr>
              <w:fldChar w:fldCharType="begin"/>
            </w:r>
            <w:r>
              <w:rPr>
                <w:noProof/>
                <w:webHidden/>
              </w:rPr>
              <w:instrText xml:space="preserve"> PAGEREF _Toc52291329 \h </w:instrText>
            </w:r>
            <w:r>
              <w:rPr>
                <w:noProof/>
                <w:webHidden/>
              </w:rPr>
            </w:r>
            <w:r>
              <w:rPr>
                <w:noProof/>
                <w:webHidden/>
              </w:rPr>
              <w:fldChar w:fldCharType="separate"/>
            </w:r>
            <w:r>
              <w:rPr>
                <w:noProof/>
                <w:webHidden/>
              </w:rPr>
              <w:t>33</w:t>
            </w:r>
            <w:r>
              <w:rPr>
                <w:noProof/>
                <w:webHidden/>
              </w:rPr>
              <w:fldChar w:fldCharType="end"/>
            </w:r>
          </w:hyperlink>
        </w:p>
        <w:p w:rsidR="00DB0C4A" w:rsidRDefault="00DB0C4A">
          <w:pPr>
            <w:pStyle w:val="TOC3"/>
            <w:tabs>
              <w:tab w:val="left" w:pos="1320"/>
              <w:tab w:val="right" w:leader="dot" w:pos="9350"/>
            </w:tabs>
            <w:rPr>
              <w:rFonts w:asciiTheme="minorHAnsi" w:hAnsiTheme="minorHAnsi" w:cstheme="minorBidi"/>
              <w:noProof/>
              <w:sz w:val="22"/>
              <w:szCs w:val="28"/>
              <w:lang w:bidi="bn-BD"/>
            </w:rPr>
          </w:pPr>
          <w:hyperlink w:anchor="_Toc52291330" w:history="1">
            <w:r w:rsidRPr="004457A8">
              <w:rPr>
                <w:rStyle w:val="Hyperlink"/>
                <w:noProof/>
              </w:rPr>
              <w:t>6.1.3</w:t>
            </w:r>
            <w:r>
              <w:rPr>
                <w:rFonts w:asciiTheme="minorHAnsi" w:hAnsiTheme="minorHAnsi" w:cstheme="minorBidi"/>
                <w:noProof/>
                <w:sz w:val="22"/>
                <w:szCs w:val="28"/>
                <w:lang w:bidi="bn-BD"/>
              </w:rPr>
              <w:tab/>
            </w:r>
            <w:r w:rsidRPr="004457A8">
              <w:rPr>
                <w:rStyle w:val="Hyperlink"/>
                <w:noProof/>
              </w:rPr>
              <w:t>t-SNE and K-means on t-SNE</w:t>
            </w:r>
            <w:r>
              <w:rPr>
                <w:noProof/>
                <w:webHidden/>
              </w:rPr>
              <w:tab/>
            </w:r>
            <w:r>
              <w:rPr>
                <w:noProof/>
                <w:webHidden/>
              </w:rPr>
              <w:fldChar w:fldCharType="begin"/>
            </w:r>
            <w:r>
              <w:rPr>
                <w:noProof/>
                <w:webHidden/>
              </w:rPr>
              <w:instrText xml:space="preserve"> PAGEREF _Toc52291330 \h </w:instrText>
            </w:r>
            <w:r>
              <w:rPr>
                <w:noProof/>
                <w:webHidden/>
              </w:rPr>
            </w:r>
            <w:r>
              <w:rPr>
                <w:noProof/>
                <w:webHidden/>
              </w:rPr>
              <w:fldChar w:fldCharType="separate"/>
            </w:r>
            <w:r>
              <w:rPr>
                <w:noProof/>
                <w:webHidden/>
              </w:rPr>
              <w:t>34</w:t>
            </w:r>
            <w:r>
              <w:rPr>
                <w:noProof/>
                <w:webHidden/>
              </w:rPr>
              <w:fldChar w:fldCharType="end"/>
            </w:r>
          </w:hyperlink>
        </w:p>
        <w:p w:rsidR="00DB0C4A" w:rsidRDefault="00DB0C4A">
          <w:pPr>
            <w:pStyle w:val="TOC3"/>
            <w:tabs>
              <w:tab w:val="left" w:pos="1320"/>
              <w:tab w:val="right" w:leader="dot" w:pos="9350"/>
            </w:tabs>
            <w:rPr>
              <w:rFonts w:asciiTheme="minorHAnsi" w:hAnsiTheme="minorHAnsi" w:cstheme="minorBidi"/>
              <w:noProof/>
              <w:sz w:val="22"/>
              <w:szCs w:val="28"/>
              <w:lang w:bidi="bn-BD"/>
            </w:rPr>
          </w:pPr>
          <w:hyperlink w:anchor="_Toc52291331" w:history="1">
            <w:r w:rsidRPr="004457A8">
              <w:rPr>
                <w:rStyle w:val="Hyperlink"/>
                <w:noProof/>
              </w:rPr>
              <w:t xml:space="preserve">6.1.4 </w:t>
            </w:r>
            <w:r>
              <w:rPr>
                <w:rFonts w:asciiTheme="minorHAnsi" w:hAnsiTheme="minorHAnsi" w:cstheme="minorBidi"/>
                <w:noProof/>
                <w:sz w:val="22"/>
                <w:szCs w:val="28"/>
                <w:lang w:bidi="bn-BD"/>
              </w:rPr>
              <w:tab/>
            </w:r>
            <w:r w:rsidRPr="004457A8">
              <w:rPr>
                <w:rStyle w:val="Hyperlink"/>
                <w:noProof/>
              </w:rPr>
              <w:t>K-means on PCA</w:t>
            </w:r>
            <w:r>
              <w:rPr>
                <w:noProof/>
                <w:webHidden/>
              </w:rPr>
              <w:tab/>
            </w:r>
            <w:r>
              <w:rPr>
                <w:noProof/>
                <w:webHidden/>
              </w:rPr>
              <w:fldChar w:fldCharType="begin"/>
            </w:r>
            <w:r>
              <w:rPr>
                <w:noProof/>
                <w:webHidden/>
              </w:rPr>
              <w:instrText xml:space="preserve"> PAGEREF _Toc52291331 \h </w:instrText>
            </w:r>
            <w:r>
              <w:rPr>
                <w:noProof/>
                <w:webHidden/>
              </w:rPr>
            </w:r>
            <w:r>
              <w:rPr>
                <w:noProof/>
                <w:webHidden/>
              </w:rPr>
              <w:fldChar w:fldCharType="separate"/>
            </w:r>
            <w:r>
              <w:rPr>
                <w:noProof/>
                <w:webHidden/>
              </w:rPr>
              <w:t>56</w:t>
            </w:r>
            <w:r>
              <w:rPr>
                <w:noProof/>
                <w:webHidden/>
              </w:rPr>
              <w:fldChar w:fldCharType="end"/>
            </w:r>
          </w:hyperlink>
        </w:p>
        <w:p w:rsidR="00DB0C4A" w:rsidRDefault="00DB0C4A">
          <w:pPr>
            <w:pStyle w:val="TOC3"/>
            <w:tabs>
              <w:tab w:val="left" w:pos="1320"/>
              <w:tab w:val="right" w:leader="dot" w:pos="9350"/>
            </w:tabs>
            <w:rPr>
              <w:rFonts w:asciiTheme="minorHAnsi" w:hAnsiTheme="minorHAnsi" w:cstheme="minorBidi"/>
              <w:noProof/>
              <w:sz w:val="22"/>
              <w:szCs w:val="28"/>
              <w:lang w:bidi="bn-BD"/>
            </w:rPr>
          </w:pPr>
          <w:hyperlink w:anchor="_Toc52291332" w:history="1">
            <w:r w:rsidRPr="004457A8">
              <w:rPr>
                <w:rStyle w:val="Hyperlink"/>
                <w:noProof/>
              </w:rPr>
              <w:t>6.1.5</w:t>
            </w:r>
            <w:r>
              <w:rPr>
                <w:rFonts w:asciiTheme="minorHAnsi" w:hAnsiTheme="minorHAnsi" w:cstheme="minorBidi"/>
                <w:noProof/>
                <w:sz w:val="22"/>
                <w:szCs w:val="28"/>
                <w:lang w:bidi="bn-BD"/>
              </w:rPr>
              <w:tab/>
            </w:r>
            <w:r w:rsidRPr="004457A8">
              <w:rPr>
                <w:rStyle w:val="Hyperlink"/>
                <w:noProof/>
              </w:rPr>
              <w:t>UMAP and K-means on UMAP</w:t>
            </w:r>
            <w:r>
              <w:rPr>
                <w:noProof/>
                <w:webHidden/>
              </w:rPr>
              <w:tab/>
            </w:r>
            <w:r>
              <w:rPr>
                <w:noProof/>
                <w:webHidden/>
              </w:rPr>
              <w:fldChar w:fldCharType="begin"/>
            </w:r>
            <w:r>
              <w:rPr>
                <w:noProof/>
                <w:webHidden/>
              </w:rPr>
              <w:instrText xml:space="preserve"> PAGEREF _Toc52291332 \h </w:instrText>
            </w:r>
            <w:r>
              <w:rPr>
                <w:noProof/>
                <w:webHidden/>
              </w:rPr>
            </w:r>
            <w:r>
              <w:rPr>
                <w:noProof/>
                <w:webHidden/>
              </w:rPr>
              <w:fldChar w:fldCharType="separate"/>
            </w:r>
            <w:r>
              <w:rPr>
                <w:noProof/>
                <w:webHidden/>
              </w:rPr>
              <w:t>60</w:t>
            </w:r>
            <w:r>
              <w:rPr>
                <w:noProof/>
                <w:webHidden/>
              </w:rPr>
              <w:fldChar w:fldCharType="end"/>
            </w:r>
          </w:hyperlink>
        </w:p>
        <w:p w:rsidR="00DB0C4A" w:rsidRDefault="00DB0C4A">
          <w:pPr>
            <w:pStyle w:val="TOC3"/>
            <w:tabs>
              <w:tab w:val="left" w:pos="1320"/>
              <w:tab w:val="right" w:leader="dot" w:pos="9350"/>
            </w:tabs>
            <w:rPr>
              <w:rFonts w:asciiTheme="minorHAnsi" w:hAnsiTheme="minorHAnsi" w:cstheme="minorBidi"/>
              <w:noProof/>
              <w:sz w:val="22"/>
              <w:szCs w:val="28"/>
              <w:lang w:bidi="bn-BD"/>
            </w:rPr>
          </w:pPr>
          <w:hyperlink w:anchor="_Toc52291333" w:history="1">
            <w:r w:rsidRPr="004457A8">
              <w:rPr>
                <w:rStyle w:val="Hyperlink"/>
                <w:noProof/>
              </w:rPr>
              <w:t>6.1.6</w:t>
            </w:r>
            <w:r>
              <w:rPr>
                <w:rFonts w:asciiTheme="minorHAnsi" w:hAnsiTheme="minorHAnsi" w:cstheme="minorBidi"/>
                <w:noProof/>
                <w:sz w:val="22"/>
                <w:szCs w:val="28"/>
                <w:lang w:bidi="bn-BD"/>
              </w:rPr>
              <w:tab/>
            </w:r>
            <w:r w:rsidRPr="004457A8">
              <w:rPr>
                <w:rStyle w:val="Hyperlink"/>
                <w:noProof/>
              </w:rPr>
              <w:t>Sammon’s mapping</w:t>
            </w:r>
            <w:r>
              <w:rPr>
                <w:noProof/>
                <w:webHidden/>
              </w:rPr>
              <w:tab/>
            </w:r>
            <w:r>
              <w:rPr>
                <w:noProof/>
                <w:webHidden/>
              </w:rPr>
              <w:fldChar w:fldCharType="begin"/>
            </w:r>
            <w:r>
              <w:rPr>
                <w:noProof/>
                <w:webHidden/>
              </w:rPr>
              <w:instrText xml:space="preserve"> PAGEREF _Toc52291333 \h </w:instrText>
            </w:r>
            <w:r>
              <w:rPr>
                <w:noProof/>
                <w:webHidden/>
              </w:rPr>
            </w:r>
            <w:r>
              <w:rPr>
                <w:noProof/>
                <w:webHidden/>
              </w:rPr>
              <w:fldChar w:fldCharType="separate"/>
            </w:r>
            <w:r>
              <w:rPr>
                <w:noProof/>
                <w:webHidden/>
              </w:rPr>
              <w:t>64</w:t>
            </w:r>
            <w:r>
              <w:rPr>
                <w:noProof/>
                <w:webHidden/>
              </w:rPr>
              <w:fldChar w:fldCharType="end"/>
            </w:r>
          </w:hyperlink>
        </w:p>
        <w:p w:rsidR="00DB0C4A" w:rsidRDefault="00DB0C4A">
          <w:pPr>
            <w:pStyle w:val="TOC3"/>
            <w:tabs>
              <w:tab w:val="left" w:pos="1320"/>
              <w:tab w:val="right" w:leader="dot" w:pos="9350"/>
            </w:tabs>
            <w:rPr>
              <w:rFonts w:asciiTheme="minorHAnsi" w:hAnsiTheme="minorHAnsi" w:cstheme="minorBidi"/>
              <w:noProof/>
              <w:sz w:val="22"/>
              <w:szCs w:val="28"/>
              <w:lang w:bidi="bn-BD"/>
            </w:rPr>
          </w:pPr>
          <w:hyperlink w:anchor="_Toc52291334" w:history="1">
            <w:r w:rsidRPr="004457A8">
              <w:rPr>
                <w:rStyle w:val="Hyperlink"/>
                <w:noProof/>
              </w:rPr>
              <w:t>6.1.7</w:t>
            </w:r>
            <w:r>
              <w:rPr>
                <w:rFonts w:asciiTheme="minorHAnsi" w:hAnsiTheme="minorHAnsi" w:cstheme="minorBidi"/>
                <w:noProof/>
                <w:sz w:val="22"/>
                <w:szCs w:val="28"/>
                <w:lang w:bidi="bn-BD"/>
              </w:rPr>
              <w:tab/>
            </w:r>
            <w:r w:rsidRPr="004457A8">
              <w:rPr>
                <w:rStyle w:val="Hyperlink"/>
                <w:noProof/>
              </w:rPr>
              <w:t>DBSCAN</w:t>
            </w:r>
            <w:r>
              <w:rPr>
                <w:noProof/>
                <w:webHidden/>
              </w:rPr>
              <w:tab/>
            </w:r>
            <w:r>
              <w:rPr>
                <w:noProof/>
                <w:webHidden/>
              </w:rPr>
              <w:fldChar w:fldCharType="begin"/>
            </w:r>
            <w:r>
              <w:rPr>
                <w:noProof/>
                <w:webHidden/>
              </w:rPr>
              <w:instrText xml:space="preserve"> PAGEREF _Toc52291334 \h </w:instrText>
            </w:r>
            <w:r>
              <w:rPr>
                <w:noProof/>
                <w:webHidden/>
              </w:rPr>
            </w:r>
            <w:r>
              <w:rPr>
                <w:noProof/>
                <w:webHidden/>
              </w:rPr>
              <w:fldChar w:fldCharType="separate"/>
            </w:r>
            <w:r>
              <w:rPr>
                <w:noProof/>
                <w:webHidden/>
              </w:rPr>
              <w:t>66</w:t>
            </w:r>
            <w:r>
              <w:rPr>
                <w:noProof/>
                <w:webHidden/>
              </w:rPr>
              <w:fldChar w:fldCharType="end"/>
            </w:r>
          </w:hyperlink>
        </w:p>
        <w:p w:rsidR="00DB0C4A" w:rsidRDefault="00DB0C4A">
          <w:pPr>
            <w:pStyle w:val="TOC2"/>
            <w:tabs>
              <w:tab w:val="left" w:pos="880"/>
              <w:tab w:val="right" w:leader="dot" w:pos="9350"/>
            </w:tabs>
            <w:rPr>
              <w:rFonts w:asciiTheme="minorHAnsi" w:hAnsiTheme="minorHAnsi" w:cstheme="minorBidi"/>
              <w:noProof/>
              <w:sz w:val="22"/>
              <w:szCs w:val="28"/>
              <w:lang w:bidi="bn-BD"/>
            </w:rPr>
          </w:pPr>
          <w:hyperlink w:anchor="_Toc52291335" w:history="1">
            <w:r w:rsidRPr="004457A8">
              <w:rPr>
                <w:rStyle w:val="Hyperlink"/>
                <w:noProof/>
              </w:rPr>
              <w:t>6.2</w:t>
            </w:r>
            <w:r>
              <w:rPr>
                <w:rFonts w:asciiTheme="minorHAnsi" w:hAnsiTheme="minorHAnsi" w:cstheme="minorBidi"/>
                <w:noProof/>
                <w:sz w:val="22"/>
                <w:szCs w:val="28"/>
                <w:lang w:bidi="bn-BD"/>
              </w:rPr>
              <w:tab/>
            </w:r>
            <w:r w:rsidRPr="004457A8">
              <w:rPr>
                <w:rStyle w:val="Hyperlink"/>
                <w:noProof/>
              </w:rPr>
              <w:t>CA-HepPh dataset</w:t>
            </w:r>
            <w:r>
              <w:rPr>
                <w:noProof/>
                <w:webHidden/>
              </w:rPr>
              <w:tab/>
            </w:r>
            <w:r>
              <w:rPr>
                <w:noProof/>
                <w:webHidden/>
              </w:rPr>
              <w:fldChar w:fldCharType="begin"/>
            </w:r>
            <w:r>
              <w:rPr>
                <w:noProof/>
                <w:webHidden/>
              </w:rPr>
              <w:instrText xml:space="preserve"> PAGEREF _Toc52291335 \h </w:instrText>
            </w:r>
            <w:r>
              <w:rPr>
                <w:noProof/>
                <w:webHidden/>
              </w:rPr>
            </w:r>
            <w:r>
              <w:rPr>
                <w:noProof/>
                <w:webHidden/>
              </w:rPr>
              <w:fldChar w:fldCharType="separate"/>
            </w:r>
            <w:r>
              <w:rPr>
                <w:noProof/>
                <w:webHidden/>
              </w:rPr>
              <w:t>69</w:t>
            </w:r>
            <w:r>
              <w:rPr>
                <w:noProof/>
                <w:webHidden/>
              </w:rPr>
              <w:fldChar w:fldCharType="end"/>
            </w:r>
          </w:hyperlink>
        </w:p>
        <w:p w:rsidR="00DB0C4A" w:rsidRDefault="00DB0C4A">
          <w:pPr>
            <w:pStyle w:val="TOC3"/>
            <w:tabs>
              <w:tab w:val="left" w:pos="1320"/>
              <w:tab w:val="right" w:leader="dot" w:pos="9350"/>
            </w:tabs>
            <w:rPr>
              <w:rFonts w:asciiTheme="minorHAnsi" w:hAnsiTheme="minorHAnsi" w:cstheme="minorBidi"/>
              <w:noProof/>
              <w:sz w:val="22"/>
              <w:szCs w:val="28"/>
              <w:lang w:bidi="bn-BD"/>
            </w:rPr>
          </w:pPr>
          <w:hyperlink w:anchor="_Toc52291336" w:history="1">
            <w:r w:rsidRPr="004457A8">
              <w:rPr>
                <w:rStyle w:val="Hyperlink"/>
                <w:noProof/>
              </w:rPr>
              <w:t>6.2.1</w:t>
            </w:r>
            <w:r>
              <w:rPr>
                <w:rFonts w:asciiTheme="minorHAnsi" w:hAnsiTheme="minorHAnsi" w:cstheme="minorBidi"/>
                <w:noProof/>
                <w:sz w:val="22"/>
                <w:szCs w:val="28"/>
                <w:lang w:bidi="bn-BD"/>
              </w:rPr>
              <w:tab/>
            </w:r>
            <w:r w:rsidRPr="004457A8">
              <w:rPr>
                <w:rStyle w:val="Hyperlink"/>
                <w:noProof/>
              </w:rPr>
              <w:t>Boxplot and Correlation plots</w:t>
            </w:r>
            <w:r>
              <w:rPr>
                <w:noProof/>
                <w:webHidden/>
              </w:rPr>
              <w:tab/>
            </w:r>
            <w:r>
              <w:rPr>
                <w:noProof/>
                <w:webHidden/>
              </w:rPr>
              <w:fldChar w:fldCharType="begin"/>
            </w:r>
            <w:r>
              <w:rPr>
                <w:noProof/>
                <w:webHidden/>
              </w:rPr>
              <w:instrText xml:space="preserve"> PAGEREF _Toc52291336 \h </w:instrText>
            </w:r>
            <w:r>
              <w:rPr>
                <w:noProof/>
                <w:webHidden/>
              </w:rPr>
            </w:r>
            <w:r>
              <w:rPr>
                <w:noProof/>
                <w:webHidden/>
              </w:rPr>
              <w:fldChar w:fldCharType="separate"/>
            </w:r>
            <w:r>
              <w:rPr>
                <w:noProof/>
                <w:webHidden/>
              </w:rPr>
              <w:t>69</w:t>
            </w:r>
            <w:r>
              <w:rPr>
                <w:noProof/>
                <w:webHidden/>
              </w:rPr>
              <w:fldChar w:fldCharType="end"/>
            </w:r>
          </w:hyperlink>
        </w:p>
        <w:p w:rsidR="00DB0C4A" w:rsidRDefault="00DB0C4A">
          <w:pPr>
            <w:pStyle w:val="TOC3"/>
            <w:tabs>
              <w:tab w:val="left" w:pos="1320"/>
              <w:tab w:val="right" w:leader="dot" w:pos="9350"/>
            </w:tabs>
            <w:rPr>
              <w:rFonts w:asciiTheme="minorHAnsi" w:hAnsiTheme="minorHAnsi" w:cstheme="minorBidi"/>
              <w:noProof/>
              <w:sz w:val="22"/>
              <w:szCs w:val="28"/>
              <w:lang w:bidi="bn-BD"/>
            </w:rPr>
          </w:pPr>
          <w:hyperlink w:anchor="_Toc52291337" w:history="1">
            <w:r w:rsidRPr="004457A8">
              <w:rPr>
                <w:rStyle w:val="Hyperlink"/>
                <w:noProof/>
              </w:rPr>
              <w:t>6.2.2</w:t>
            </w:r>
            <w:r>
              <w:rPr>
                <w:rFonts w:asciiTheme="minorHAnsi" w:hAnsiTheme="minorHAnsi" w:cstheme="minorBidi"/>
                <w:noProof/>
                <w:sz w:val="22"/>
                <w:szCs w:val="28"/>
                <w:lang w:bidi="bn-BD"/>
              </w:rPr>
              <w:tab/>
            </w:r>
            <w:r w:rsidRPr="004457A8">
              <w:rPr>
                <w:rStyle w:val="Hyperlink"/>
                <w:noProof/>
              </w:rPr>
              <w:t>PCA</w:t>
            </w:r>
            <w:r>
              <w:rPr>
                <w:noProof/>
                <w:webHidden/>
              </w:rPr>
              <w:tab/>
            </w:r>
            <w:r>
              <w:rPr>
                <w:noProof/>
                <w:webHidden/>
              </w:rPr>
              <w:fldChar w:fldCharType="begin"/>
            </w:r>
            <w:r>
              <w:rPr>
                <w:noProof/>
                <w:webHidden/>
              </w:rPr>
              <w:instrText xml:space="preserve"> PAGEREF _Toc52291337 \h </w:instrText>
            </w:r>
            <w:r>
              <w:rPr>
                <w:noProof/>
                <w:webHidden/>
              </w:rPr>
            </w:r>
            <w:r>
              <w:rPr>
                <w:noProof/>
                <w:webHidden/>
              </w:rPr>
              <w:fldChar w:fldCharType="separate"/>
            </w:r>
            <w:r>
              <w:rPr>
                <w:noProof/>
                <w:webHidden/>
              </w:rPr>
              <w:t>70</w:t>
            </w:r>
            <w:r>
              <w:rPr>
                <w:noProof/>
                <w:webHidden/>
              </w:rPr>
              <w:fldChar w:fldCharType="end"/>
            </w:r>
          </w:hyperlink>
        </w:p>
        <w:p w:rsidR="00DB0C4A" w:rsidRDefault="00DB0C4A">
          <w:pPr>
            <w:pStyle w:val="TOC3"/>
            <w:tabs>
              <w:tab w:val="left" w:pos="1320"/>
              <w:tab w:val="right" w:leader="dot" w:pos="9350"/>
            </w:tabs>
            <w:rPr>
              <w:rFonts w:asciiTheme="minorHAnsi" w:hAnsiTheme="minorHAnsi" w:cstheme="minorBidi"/>
              <w:noProof/>
              <w:sz w:val="22"/>
              <w:szCs w:val="28"/>
              <w:lang w:bidi="bn-BD"/>
            </w:rPr>
          </w:pPr>
          <w:hyperlink w:anchor="_Toc52291338" w:history="1">
            <w:r w:rsidRPr="004457A8">
              <w:rPr>
                <w:rStyle w:val="Hyperlink"/>
                <w:noProof/>
              </w:rPr>
              <w:t>6.2.3</w:t>
            </w:r>
            <w:r>
              <w:rPr>
                <w:rFonts w:asciiTheme="minorHAnsi" w:hAnsiTheme="minorHAnsi" w:cstheme="minorBidi"/>
                <w:noProof/>
                <w:sz w:val="22"/>
                <w:szCs w:val="28"/>
                <w:lang w:bidi="bn-BD"/>
              </w:rPr>
              <w:tab/>
            </w:r>
            <w:r w:rsidRPr="004457A8">
              <w:rPr>
                <w:rStyle w:val="Hyperlink"/>
                <w:noProof/>
              </w:rPr>
              <w:t>t-SNE and K-means on t-SNE</w:t>
            </w:r>
            <w:r>
              <w:rPr>
                <w:noProof/>
                <w:webHidden/>
              </w:rPr>
              <w:tab/>
            </w:r>
            <w:r>
              <w:rPr>
                <w:noProof/>
                <w:webHidden/>
              </w:rPr>
              <w:fldChar w:fldCharType="begin"/>
            </w:r>
            <w:r>
              <w:rPr>
                <w:noProof/>
                <w:webHidden/>
              </w:rPr>
              <w:instrText xml:space="preserve"> PAGEREF _Toc52291338 \h </w:instrText>
            </w:r>
            <w:r>
              <w:rPr>
                <w:noProof/>
                <w:webHidden/>
              </w:rPr>
            </w:r>
            <w:r>
              <w:rPr>
                <w:noProof/>
                <w:webHidden/>
              </w:rPr>
              <w:fldChar w:fldCharType="separate"/>
            </w:r>
            <w:r>
              <w:rPr>
                <w:noProof/>
                <w:webHidden/>
              </w:rPr>
              <w:t>70</w:t>
            </w:r>
            <w:r>
              <w:rPr>
                <w:noProof/>
                <w:webHidden/>
              </w:rPr>
              <w:fldChar w:fldCharType="end"/>
            </w:r>
          </w:hyperlink>
        </w:p>
        <w:p w:rsidR="00DB0C4A" w:rsidRDefault="00DB0C4A">
          <w:pPr>
            <w:pStyle w:val="TOC3"/>
            <w:tabs>
              <w:tab w:val="left" w:pos="1320"/>
              <w:tab w:val="right" w:leader="dot" w:pos="9350"/>
            </w:tabs>
            <w:rPr>
              <w:rFonts w:asciiTheme="minorHAnsi" w:hAnsiTheme="minorHAnsi" w:cstheme="minorBidi"/>
              <w:noProof/>
              <w:sz w:val="22"/>
              <w:szCs w:val="28"/>
              <w:lang w:bidi="bn-BD"/>
            </w:rPr>
          </w:pPr>
          <w:hyperlink w:anchor="_Toc52291339" w:history="1">
            <w:r w:rsidRPr="004457A8">
              <w:rPr>
                <w:rStyle w:val="Hyperlink"/>
                <w:noProof/>
              </w:rPr>
              <w:t>6.2.4</w:t>
            </w:r>
            <w:r>
              <w:rPr>
                <w:rFonts w:asciiTheme="minorHAnsi" w:hAnsiTheme="minorHAnsi" w:cstheme="minorBidi"/>
                <w:noProof/>
                <w:sz w:val="22"/>
                <w:szCs w:val="28"/>
                <w:lang w:bidi="bn-BD"/>
              </w:rPr>
              <w:tab/>
            </w:r>
            <w:r w:rsidRPr="004457A8">
              <w:rPr>
                <w:rStyle w:val="Hyperlink"/>
                <w:noProof/>
              </w:rPr>
              <w:t xml:space="preserve"> K-means on PCA</w:t>
            </w:r>
            <w:r>
              <w:rPr>
                <w:noProof/>
                <w:webHidden/>
              </w:rPr>
              <w:tab/>
            </w:r>
            <w:r>
              <w:rPr>
                <w:noProof/>
                <w:webHidden/>
              </w:rPr>
              <w:fldChar w:fldCharType="begin"/>
            </w:r>
            <w:r>
              <w:rPr>
                <w:noProof/>
                <w:webHidden/>
              </w:rPr>
              <w:instrText xml:space="preserve"> PAGEREF _Toc52291339 \h </w:instrText>
            </w:r>
            <w:r>
              <w:rPr>
                <w:noProof/>
                <w:webHidden/>
              </w:rPr>
            </w:r>
            <w:r>
              <w:rPr>
                <w:noProof/>
                <w:webHidden/>
              </w:rPr>
              <w:fldChar w:fldCharType="separate"/>
            </w:r>
            <w:r>
              <w:rPr>
                <w:noProof/>
                <w:webHidden/>
              </w:rPr>
              <w:t>88</w:t>
            </w:r>
            <w:r>
              <w:rPr>
                <w:noProof/>
                <w:webHidden/>
              </w:rPr>
              <w:fldChar w:fldCharType="end"/>
            </w:r>
          </w:hyperlink>
        </w:p>
        <w:p w:rsidR="00DB0C4A" w:rsidRDefault="00DB0C4A">
          <w:pPr>
            <w:pStyle w:val="TOC3"/>
            <w:tabs>
              <w:tab w:val="left" w:pos="1320"/>
              <w:tab w:val="right" w:leader="dot" w:pos="9350"/>
            </w:tabs>
            <w:rPr>
              <w:rFonts w:asciiTheme="minorHAnsi" w:hAnsiTheme="minorHAnsi" w:cstheme="minorBidi"/>
              <w:noProof/>
              <w:sz w:val="22"/>
              <w:szCs w:val="28"/>
              <w:lang w:bidi="bn-BD"/>
            </w:rPr>
          </w:pPr>
          <w:hyperlink w:anchor="_Toc52291340" w:history="1">
            <w:r w:rsidRPr="004457A8">
              <w:rPr>
                <w:rStyle w:val="Hyperlink"/>
                <w:noProof/>
              </w:rPr>
              <w:t xml:space="preserve">6.2.5 </w:t>
            </w:r>
            <w:r>
              <w:rPr>
                <w:rFonts w:asciiTheme="minorHAnsi" w:hAnsiTheme="minorHAnsi" w:cstheme="minorBidi"/>
                <w:noProof/>
                <w:sz w:val="22"/>
                <w:szCs w:val="28"/>
                <w:lang w:bidi="bn-BD"/>
              </w:rPr>
              <w:tab/>
            </w:r>
            <w:r w:rsidRPr="004457A8">
              <w:rPr>
                <w:rStyle w:val="Hyperlink"/>
                <w:noProof/>
              </w:rPr>
              <w:t>UMAP and K-means on UMAP</w:t>
            </w:r>
            <w:r>
              <w:rPr>
                <w:noProof/>
                <w:webHidden/>
              </w:rPr>
              <w:tab/>
            </w:r>
            <w:r>
              <w:rPr>
                <w:noProof/>
                <w:webHidden/>
              </w:rPr>
              <w:fldChar w:fldCharType="begin"/>
            </w:r>
            <w:r>
              <w:rPr>
                <w:noProof/>
                <w:webHidden/>
              </w:rPr>
              <w:instrText xml:space="preserve"> PAGEREF _Toc52291340 \h </w:instrText>
            </w:r>
            <w:r>
              <w:rPr>
                <w:noProof/>
                <w:webHidden/>
              </w:rPr>
            </w:r>
            <w:r>
              <w:rPr>
                <w:noProof/>
                <w:webHidden/>
              </w:rPr>
              <w:fldChar w:fldCharType="separate"/>
            </w:r>
            <w:r>
              <w:rPr>
                <w:noProof/>
                <w:webHidden/>
              </w:rPr>
              <w:t>92</w:t>
            </w:r>
            <w:r>
              <w:rPr>
                <w:noProof/>
                <w:webHidden/>
              </w:rPr>
              <w:fldChar w:fldCharType="end"/>
            </w:r>
          </w:hyperlink>
        </w:p>
        <w:p w:rsidR="00DB0C4A" w:rsidRDefault="00DB0C4A">
          <w:pPr>
            <w:pStyle w:val="TOC3"/>
            <w:tabs>
              <w:tab w:val="left" w:pos="1320"/>
              <w:tab w:val="right" w:leader="dot" w:pos="9350"/>
            </w:tabs>
            <w:rPr>
              <w:rFonts w:asciiTheme="minorHAnsi" w:hAnsiTheme="minorHAnsi" w:cstheme="minorBidi"/>
              <w:noProof/>
              <w:sz w:val="22"/>
              <w:szCs w:val="28"/>
              <w:lang w:bidi="bn-BD"/>
            </w:rPr>
          </w:pPr>
          <w:hyperlink w:anchor="_Toc52291341" w:history="1">
            <w:r w:rsidRPr="004457A8">
              <w:rPr>
                <w:rStyle w:val="Hyperlink"/>
                <w:noProof/>
              </w:rPr>
              <w:t>6.2.6</w:t>
            </w:r>
            <w:r>
              <w:rPr>
                <w:rFonts w:asciiTheme="minorHAnsi" w:hAnsiTheme="minorHAnsi" w:cstheme="minorBidi"/>
                <w:noProof/>
                <w:sz w:val="22"/>
                <w:szCs w:val="28"/>
                <w:lang w:bidi="bn-BD"/>
              </w:rPr>
              <w:tab/>
            </w:r>
            <w:r w:rsidRPr="004457A8">
              <w:rPr>
                <w:rStyle w:val="Hyperlink"/>
                <w:noProof/>
              </w:rPr>
              <w:t>Sammon’s mapping</w:t>
            </w:r>
            <w:r>
              <w:rPr>
                <w:noProof/>
                <w:webHidden/>
              </w:rPr>
              <w:tab/>
            </w:r>
            <w:r>
              <w:rPr>
                <w:noProof/>
                <w:webHidden/>
              </w:rPr>
              <w:fldChar w:fldCharType="begin"/>
            </w:r>
            <w:r>
              <w:rPr>
                <w:noProof/>
                <w:webHidden/>
              </w:rPr>
              <w:instrText xml:space="preserve"> PAGEREF _Toc52291341 \h </w:instrText>
            </w:r>
            <w:r>
              <w:rPr>
                <w:noProof/>
                <w:webHidden/>
              </w:rPr>
            </w:r>
            <w:r>
              <w:rPr>
                <w:noProof/>
                <w:webHidden/>
              </w:rPr>
              <w:fldChar w:fldCharType="separate"/>
            </w:r>
            <w:r>
              <w:rPr>
                <w:noProof/>
                <w:webHidden/>
              </w:rPr>
              <w:t>95</w:t>
            </w:r>
            <w:r>
              <w:rPr>
                <w:noProof/>
                <w:webHidden/>
              </w:rPr>
              <w:fldChar w:fldCharType="end"/>
            </w:r>
          </w:hyperlink>
        </w:p>
        <w:p w:rsidR="00DB0C4A" w:rsidRDefault="00DB0C4A">
          <w:pPr>
            <w:pStyle w:val="TOC3"/>
            <w:tabs>
              <w:tab w:val="left" w:pos="1320"/>
              <w:tab w:val="right" w:leader="dot" w:pos="9350"/>
            </w:tabs>
            <w:rPr>
              <w:rFonts w:asciiTheme="minorHAnsi" w:hAnsiTheme="minorHAnsi" w:cstheme="minorBidi"/>
              <w:noProof/>
              <w:sz w:val="22"/>
              <w:szCs w:val="28"/>
              <w:lang w:bidi="bn-BD"/>
            </w:rPr>
          </w:pPr>
          <w:hyperlink w:anchor="_Toc52291342" w:history="1">
            <w:r w:rsidRPr="004457A8">
              <w:rPr>
                <w:rStyle w:val="Hyperlink"/>
                <w:noProof/>
              </w:rPr>
              <w:t>6.2.7</w:t>
            </w:r>
            <w:r>
              <w:rPr>
                <w:rFonts w:asciiTheme="minorHAnsi" w:hAnsiTheme="minorHAnsi" w:cstheme="minorBidi"/>
                <w:noProof/>
                <w:sz w:val="22"/>
                <w:szCs w:val="28"/>
                <w:lang w:bidi="bn-BD"/>
              </w:rPr>
              <w:tab/>
            </w:r>
            <w:r w:rsidRPr="004457A8">
              <w:rPr>
                <w:rStyle w:val="Hyperlink"/>
                <w:noProof/>
              </w:rPr>
              <w:t>DBSCAN</w:t>
            </w:r>
            <w:r>
              <w:rPr>
                <w:noProof/>
                <w:webHidden/>
              </w:rPr>
              <w:tab/>
            </w:r>
            <w:r>
              <w:rPr>
                <w:noProof/>
                <w:webHidden/>
              </w:rPr>
              <w:fldChar w:fldCharType="begin"/>
            </w:r>
            <w:r>
              <w:rPr>
                <w:noProof/>
                <w:webHidden/>
              </w:rPr>
              <w:instrText xml:space="preserve"> PAGEREF _Toc52291342 \h </w:instrText>
            </w:r>
            <w:r>
              <w:rPr>
                <w:noProof/>
                <w:webHidden/>
              </w:rPr>
            </w:r>
            <w:r>
              <w:rPr>
                <w:noProof/>
                <w:webHidden/>
              </w:rPr>
              <w:fldChar w:fldCharType="separate"/>
            </w:r>
            <w:r>
              <w:rPr>
                <w:noProof/>
                <w:webHidden/>
              </w:rPr>
              <w:t>97</w:t>
            </w:r>
            <w:r>
              <w:rPr>
                <w:noProof/>
                <w:webHidden/>
              </w:rPr>
              <w:fldChar w:fldCharType="end"/>
            </w:r>
          </w:hyperlink>
        </w:p>
        <w:p w:rsidR="00DB0C4A" w:rsidRDefault="00DB0C4A">
          <w:pPr>
            <w:pStyle w:val="TOC1"/>
            <w:tabs>
              <w:tab w:val="right" w:leader="dot" w:pos="9350"/>
            </w:tabs>
            <w:rPr>
              <w:rFonts w:asciiTheme="minorHAnsi" w:hAnsiTheme="minorHAnsi" w:cstheme="minorBidi"/>
              <w:noProof/>
              <w:sz w:val="22"/>
              <w:szCs w:val="28"/>
              <w:lang w:bidi="bn-BD"/>
            </w:rPr>
          </w:pPr>
          <w:hyperlink w:anchor="_Toc52291343" w:history="1">
            <w:r w:rsidRPr="004457A8">
              <w:rPr>
                <w:rStyle w:val="Hyperlink"/>
                <w:noProof/>
              </w:rPr>
              <w:t>CHAPTER 5: CONCLUSION AND FUTURE WORK</w:t>
            </w:r>
            <w:r>
              <w:rPr>
                <w:noProof/>
                <w:webHidden/>
              </w:rPr>
              <w:tab/>
            </w:r>
            <w:r>
              <w:rPr>
                <w:noProof/>
                <w:webHidden/>
              </w:rPr>
              <w:fldChar w:fldCharType="begin"/>
            </w:r>
            <w:r>
              <w:rPr>
                <w:noProof/>
                <w:webHidden/>
              </w:rPr>
              <w:instrText xml:space="preserve"> PAGEREF _Toc52291343 \h </w:instrText>
            </w:r>
            <w:r>
              <w:rPr>
                <w:noProof/>
                <w:webHidden/>
              </w:rPr>
            </w:r>
            <w:r>
              <w:rPr>
                <w:noProof/>
                <w:webHidden/>
              </w:rPr>
              <w:fldChar w:fldCharType="separate"/>
            </w:r>
            <w:r>
              <w:rPr>
                <w:noProof/>
                <w:webHidden/>
              </w:rPr>
              <w:t>100</w:t>
            </w:r>
            <w:r>
              <w:rPr>
                <w:noProof/>
                <w:webHidden/>
              </w:rPr>
              <w:fldChar w:fldCharType="end"/>
            </w:r>
          </w:hyperlink>
        </w:p>
        <w:p w:rsidR="00DB0C4A" w:rsidRDefault="00DB0C4A">
          <w:pPr>
            <w:pStyle w:val="TOC2"/>
            <w:tabs>
              <w:tab w:val="right" w:leader="dot" w:pos="9350"/>
            </w:tabs>
            <w:rPr>
              <w:rFonts w:asciiTheme="minorHAnsi" w:hAnsiTheme="minorHAnsi" w:cstheme="minorBidi"/>
              <w:noProof/>
              <w:sz w:val="22"/>
              <w:szCs w:val="28"/>
              <w:lang w:bidi="bn-BD"/>
            </w:rPr>
          </w:pPr>
          <w:hyperlink w:anchor="_Toc52291344" w:history="1">
            <w:r w:rsidRPr="004457A8">
              <w:rPr>
                <w:rStyle w:val="Hyperlink"/>
                <w:noProof/>
              </w:rPr>
              <w:t>REFERENCES</w:t>
            </w:r>
            <w:r>
              <w:rPr>
                <w:noProof/>
                <w:webHidden/>
              </w:rPr>
              <w:tab/>
            </w:r>
            <w:r>
              <w:rPr>
                <w:noProof/>
                <w:webHidden/>
              </w:rPr>
              <w:fldChar w:fldCharType="begin"/>
            </w:r>
            <w:r>
              <w:rPr>
                <w:noProof/>
                <w:webHidden/>
              </w:rPr>
              <w:instrText xml:space="preserve"> PAGEREF _Toc52291344 \h </w:instrText>
            </w:r>
            <w:r>
              <w:rPr>
                <w:noProof/>
                <w:webHidden/>
              </w:rPr>
            </w:r>
            <w:r>
              <w:rPr>
                <w:noProof/>
                <w:webHidden/>
              </w:rPr>
              <w:fldChar w:fldCharType="separate"/>
            </w:r>
            <w:r>
              <w:rPr>
                <w:noProof/>
                <w:webHidden/>
              </w:rPr>
              <w:t>102</w:t>
            </w:r>
            <w:r>
              <w:rPr>
                <w:noProof/>
                <w:webHidden/>
              </w:rPr>
              <w:fldChar w:fldCharType="end"/>
            </w:r>
          </w:hyperlink>
        </w:p>
        <w:p w:rsidR="00A2677C" w:rsidRDefault="00A2677C">
          <w:r>
            <w:rPr>
              <w:b/>
              <w:bCs/>
              <w:noProof/>
            </w:rPr>
            <w:fldChar w:fldCharType="end"/>
          </w:r>
        </w:p>
      </w:sdtContent>
    </w:sdt>
    <w:p w:rsidR="00FC5CA7" w:rsidRDefault="00FC5CA7" w:rsidP="00FC5CA7">
      <w:pPr>
        <w:jc w:val="center"/>
        <w:rPr>
          <w:rFonts w:cs="Times New Roman"/>
          <w:b/>
          <w:bCs/>
          <w:sz w:val="40"/>
          <w:szCs w:val="40"/>
        </w:rPr>
      </w:pPr>
    </w:p>
    <w:p w:rsidR="00FC5CA7" w:rsidRDefault="00FC5CA7">
      <w:pPr>
        <w:rPr>
          <w:rFonts w:cs="Times New Roman"/>
          <w:b/>
          <w:bCs/>
          <w:sz w:val="40"/>
          <w:szCs w:val="40"/>
        </w:rPr>
      </w:pPr>
      <w:r>
        <w:rPr>
          <w:rFonts w:cs="Times New Roman"/>
          <w:b/>
          <w:bCs/>
          <w:sz w:val="40"/>
          <w:szCs w:val="40"/>
        </w:rPr>
        <w:br w:type="page"/>
      </w:r>
    </w:p>
    <w:bookmarkStart w:id="1" w:name="_Toc52291295"/>
    <w:p w:rsidR="00FC5CA7" w:rsidRDefault="00FC5CA7" w:rsidP="00294CAF">
      <w:pPr>
        <w:pStyle w:val="Heading1"/>
      </w:pPr>
      <w:r w:rsidRPr="00FC5CA7">
        <w:rPr>
          <w:noProof/>
          <w:sz w:val="44"/>
          <w:szCs w:val="44"/>
          <w:lang w:bidi="bn-BD"/>
        </w:rPr>
        <w:lastRenderedPageBreak/>
        <mc:AlternateContent>
          <mc:Choice Requires="wps">
            <w:drawing>
              <wp:anchor distT="0" distB="0" distL="114300" distR="114300" simplePos="0" relativeHeight="251660288" behindDoc="0" locked="0" layoutInCell="1" allowOverlap="1" wp14:anchorId="067EAC48" wp14:editId="44A4046C">
                <wp:simplePos x="0" y="0"/>
                <wp:positionH relativeFrom="margin">
                  <wp:align>center</wp:align>
                </wp:positionH>
                <wp:positionV relativeFrom="paragraph">
                  <wp:posOffset>-9525</wp:posOffset>
                </wp:positionV>
                <wp:extent cx="6400800" cy="0"/>
                <wp:effectExtent l="0" t="19050" r="19050" b="19050"/>
                <wp:wrapNone/>
                <wp:docPr id="4" name="Straight Connector 4"/>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7250A851" id="Straight Connector 4" o:spid="_x0000_s1026" style="position:absolute;z-index:2516602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" strokecolor="black [3200]" strokeweight="2.25pt">
                <v:stroke joinstyle="miter"/>
                <w10:wrap anchorx="margin"/>
              </v:line>
            </w:pict>
          </mc:Fallback>
        </mc:AlternateContent>
      </w:r>
      <w:r w:rsidRPr="00FC5CA7">
        <w:rPr>
          <w:sz w:val="44"/>
          <w:szCs w:val="44"/>
        </w:rPr>
        <w:t>C</w:t>
      </w:r>
      <w:r w:rsidRPr="00FC5CA7">
        <w:t>HAPTER</w:t>
      </w:r>
      <w:r w:rsidRPr="00FC5CA7">
        <w:rPr>
          <w:sz w:val="44"/>
          <w:szCs w:val="44"/>
        </w:rPr>
        <w:t xml:space="preserve"> 1: I</w:t>
      </w:r>
      <w:r w:rsidRPr="00FC5CA7">
        <w:t>NTRODUCTION</w:t>
      </w:r>
      <w:bookmarkEnd w:id="1"/>
    </w:p>
    <w:p w:rsidR="00FC5CA7" w:rsidRDefault="00FC5CA7">
      <w:pPr>
        <w:rPr>
          <w:rFonts w:cs="Times New Roman"/>
          <w:sz w:val="36"/>
          <w:szCs w:val="36"/>
        </w:rPr>
      </w:pPr>
      <w:r>
        <w:rPr>
          <w:rFonts w:cs="Times New Roman"/>
          <w:sz w:val="36"/>
          <w:szCs w:val="36"/>
        </w:rPr>
        <w:br w:type="page"/>
      </w:r>
    </w:p>
    <w:p w:rsidR="00FC5CA7" w:rsidRDefault="00A2677C" w:rsidP="00A2677C">
      <w:pPr>
        <w:pStyle w:val="Heading2"/>
        <w:numPr>
          <w:ilvl w:val="1"/>
          <w:numId w:val="2"/>
        </w:numPr>
      </w:pPr>
      <w:bookmarkStart w:id="2" w:name="_Toc52291296"/>
      <w:r>
        <w:lastRenderedPageBreak/>
        <w:t>Scope of this Article</w:t>
      </w:r>
      <w:bookmarkEnd w:id="2"/>
    </w:p>
    <w:p w:rsidR="00B633A1" w:rsidRDefault="00B633A1" w:rsidP="00B633A1">
      <w:r>
        <w:t xml:space="preserve">In recent years, network analysis techniques have </w:t>
      </w:r>
      <w:proofErr w:type="gramStart"/>
      <w:r>
        <w:t>evolved(</w:t>
      </w:r>
      <w:proofErr w:type="gramEnd"/>
      <w:r>
        <w:t>Chen et al., 2019; Williamson &amp; Tec, 2019) in proportion to the rapid growth of real world networks. Much research has been done on networks such as social networks (</w:t>
      </w:r>
      <w:proofErr w:type="spellStart"/>
      <w:r>
        <w:t>Bródka</w:t>
      </w:r>
      <w:proofErr w:type="spellEnd"/>
      <w:r>
        <w:t xml:space="preserve"> et al., 2011; </w:t>
      </w:r>
      <w:proofErr w:type="spellStart"/>
      <w:r>
        <w:t>Culotta</w:t>
      </w:r>
      <w:proofErr w:type="spellEnd"/>
      <w:r>
        <w:t xml:space="preserve"> &amp; Cutler, 2016), communication networks (</w:t>
      </w:r>
      <w:proofErr w:type="spellStart"/>
      <w:r>
        <w:t>Mccallum</w:t>
      </w:r>
      <w:proofErr w:type="spellEnd"/>
      <w:r>
        <w:t>, 2007), citation networks etc. As time progresses, these networks become bigger and more complex, consequently holding vast amounts of interesting information which can be used for various purposes. Network analysis techniques include, but are not limited to, using random graph models to capture or derive the properties of real world networks (Williamson &amp; Tec, 2019), subgraph isomorphism (</w:t>
      </w:r>
      <w:proofErr w:type="spellStart"/>
      <w:r>
        <w:t>Cordella</w:t>
      </w:r>
      <w:proofErr w:type="spellEnd"/>
      <w:r>
        <w:t xml:space="preserve"> et al., 2004), graph simulation etc. A significant portion of the research conducted on networks has been on centralities (Newman, 2010) to deduce, “which” are the more important nodes in the graph i.e</w:t>
      </w:r>
      <w:proofErr w:type="gramStart"/>
      <w:r>
        <w:t>..</w:t>
      </w:r>
      <w:proofErr w:type="gramEnd"/>
      <w:r>
        <w:t xml:space="preserve"> </w:t>
      </w:r>
      <w:proofErr w:type="gramStart"/>
      <w:r>
        <w:t>central</w:t>
      </w:r>
      <w:proofErr w:type="gramEnd"/>
      <w:r>
        <w:t xml:space="preserve"> nodes or nodes that propagate most information, and how traffic flows through them. In turn, calculated centralities of various network graphs have been used in many other research fields as well. For example, analyzing social networks, such as tweet classification (Hussain &amp; Islam, 2016), detecting political discussion practices (Miller et al., 2015) and many other such applications (Cohn et al., 2019; </w:t>
      </w:r>
      <w:proofErr w:type="spellStart"/>
      <w:r>
        <w:t>Rossman</w:t>
      </w:r>
      <w:proofErr w:type="spellEnd"/>
      <w:r>
        <w:t xml:space="preserve"> et al., 2010; Yang &amp; Liu, 2008); has involved the generation of multiple centralities.  Centralities have also been used in analyzing road traffic networks, such as finding road network patterns (Zhang et al., 2011), tourism management (Lee et al., 2013) etc</w:t>
      </w:r>
      <w:proofErr w:type="gramStart"/>
      <w:r>
        <w:t>..</w:t>
      </w:r>
      <w:proofErr w:type="gramEnd"/>
      <w:r>
        <w:t xml:space="preserve"> Another important application of centrality measurements is in analyzing biological networks, as can be seen in (Bell et al., 1999; Joyce et al., 2010; Narayanan, 2005; Park &amp; Kim, 2009).</w:t>
      </w:r>
    </w:p>
    <w:p w:rsidR="00A2677C" w:rsidRPr="00A2677C" w:rsidRDefault="00B633A1" w:rsidP="00B633A1">
      <w:r>
        <w:t>Centralities such as Degree, Closeness, Betweenness, Crossclique, Pagerank, etc. have all been proposed and developed (</w:t>
      </w:r>
      <w:proofErr w:type="spellStart"/>
      <w:r>
        <w:t>Crucitti</w:t>
      </w:r>
      <w:proofErr w:type="spellEnd"/>
      <w:r>
        <w:t xml:space="preserve"> et al., 2006) over the years to answer “Which node is the most influential?” in various different applications (</w:t>
      </w:r>
      <w:proofErr w:type="spellStart"/>
      <w:r>
        <w:t>Landherr</w:t>
      </w:r>
      <w:proofErr w:type="spellEnd"/>
      <w:r>
        <w:t xml:space="preserve"> et al., 2010). “Significance” or “importance” of nodes varies from one context to another. For example, in some cases, it is essential to identify which node(s) propagate more information locally or globally in a </w:t>
      </w:r>
      <w:proofErr w:type="gramStart"/>
      <w:r>
        <w:t>graph(</w:t>
      </w:r>
      <w:proofErr w:type="gramEnd"/>
      <w:r>
        <w:t xml:space="preserve">Newman, 2010), whereas in other cases, detecting the central node(s) might be of more value (Chiu et al., 2016). Centralities can, therefore, be seen as features/characteristics of a graph; thus, it is possible to discriminate between networks based on their centrality values (Wang &amp; </w:t>
      </w:r>
      <w:proofErr w:type="spellStart"/>
      <w:r>
        <w:t>Krim</w:t>
      </w:r>
      <w:proofErr w:type="spellEnd"/>
      <w:r>
        <w:t>, 2012)</w:t>
      </w:r>
    </w:p>
    <w:p w:rsidR="00FC5CA7" w:rsidRDefault="00A2677C" w:rsidP="00A2677C">
      <w:pPr>
        <w:pStyle w:val="Heading2"/>
      </w:pPr>
      <w:bookmarkStart w:id="3" w:name="_Toc52291297"/>
      <w:r>
        <w:t>1.2</w:t>
      </w:r>
      <w:r>
        <w:tab/>
      </w:r>
      <w:r w:rsidR="00FC5CA7">
        <w:t>Organization of article</w:t>
      </w:r>
      <w:bookmarkEnd w:id="3"/>
    </w:p>
    <w:p w:rsidR="00A2677C" w:rsidRPr="00A2677C" w:rsidRDefault="00A2677C" w:rsidP="00A2677C"/>
    <w:p w:rsidR="00FC5CA7" w:rsidRDefault="00FC5CA7" w:rsidP="00A2677C">
      <w:pPr>
        <w:pStyle w:val="Heading2"/>
      </w:pPr>
      <w:bookmarkStart w:id="4" w:name="_Toc52291298"/>
      <w:r>
        <w:t>1.3</w:t>
      </w:r>
      <w:r>
        <w:tab/>
        <w:t>Motivation</w:t>
      </w:r>
      <w:bookmarkEnd w:id="4"/>
    </w:p>
    <w:p w:rsidR="00FF03B3" w:rsidRPr="00B633A1" w:rsidRDefault="00B633A1" w:rsidP="00B633A1">
      <w:r w:rsidRPr="00B633A1">
        <w:t xml:space="preserve">In this paper, our main concern is “What information can we extract from a given, unknown graph of a network?” Calculating various centralities from a graph is possible, but this raises the question of what can be concluded from this information? Is it possible to discriminate between types of networks based </w:t>
      </w:r>
      <w:proofErr w:type="gramStart"/>
      <w:r w:rsidRPr="00B633A1">
        <w:t>on  only</w:t>
      </w:r>
      <w:proofErr w:type="gramEnd"/>
      <w:r w:rsidRPr="00B633A1">
        <w:t xml:space="preserve"> the centrality values of their nodes? Or, Can unsupervised learning techniques applied to unknown graphs produce meaningful context about the network in question? Being able to find meaningful insights about an unidentified network has many practical uses, such as deducing, whether it is a criminal network or not, or if the network was </w:t>
      </w:r>
      <w:r w:rsidRPr="00B633A1">
        <w:lastRenderedPageBreak/>
        <w:t>part of a successful political campaign, or whether the network is an ego network of a socially influential person.</w:t>
      </w:r>
    </w:p>
    <w:p w:rsidR="00FF03B3" w:rsidRDefault="00FF03B3">
      <w:r>
        <w:br w:type="page"/>
      </w:r>
    </w:p>
    <w:bookmarkStart w:id="5" w:name="_Toc52291299"/>
    <w:p w:rsidR="00222967" w:rsidRDefault="00222967" w:rsidP="00294CAF">
      <w:pPr>
        <w:pStyle w:val="Heading1"/>
      </w:pPr>
      <w:r w:rsidRPr="00FC5CA7">
        <w:rPr>
          <w:noProof/>
          <w:sz w:val="44"/>
          <w:szCs w:val="44"/>
          <w:lang w:bidi="bn-BD"/>
        </w:rPr>
        <w:lastRenderedPageBreak/>
        <mc:AlternateContent>
          <mc:Choice Requires="wps">
            <w:drawing>
              <wp:anchor distT="0" distB="0" distL="114300" distR="114300" simplePos="0" relativeHeight="251662336" behindDoc="0" locked="0" layoutInCell="1" allowOverlap="1" wp14:anchorId="634A7AE6" wp14:editId="3B59B753">
                <wp:simplePos x="0" y="0"/>
                <wp:positionH relativeFrom="margin">
                  <wp:align>center</wp:align>
                </wp:positionH>
                <wp:positionV relativeFrom="paragraph">
                  <wp:posOffset>-9525</wp:posOffset>
                </wp:positionV>
                <wp:extent cx="6400800" cy="0"/>
                <wp:effectExtent l="0" t="19050" r="19050" b="19050"/>
                <wp:wrapNone/>
                <wp:docPr id="5" name="Straight Connector 5"/>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4E388691" id="Straight Connector 5" o:spid="_x0000_s1026" style="position:absolute;z-index:2516623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" strokecolor="black [3200]" strokeweight="2.25pt">
                <v:stroke joinstyle="miter"/>
                <w10:wrap anchorx="margin"/>
              </v:line>
            </w:pict>
          </mc:Fallback>
        </mc:AlternateContent>
      </w:r>
      <w:r w:rsidRPr="00FC5CA7">
        <w:rPr>
          <w:sz w:val="44"/>
          <w:szCs w:val="44"/>
        </w:rPr>
        <w:t>C</w:t>
      </w:r>
      <w:r w:rsidRPr="00FC5CA7">
        <w:t>HAPTER</w:t>
      </w:r>
      <w:r w:rsidR="00A2677C">
        <w:rPr>
          <w:sz w:val="44"/>
          <w:szCs w:val="44"/>
        </w:rPr>
        <w:t xml:space="preserve"> 2</w:t>
      </w:r>
      <w:r w:rsidRPr="00FC5CA7">
        <w:rPr>
          <w:sz w:val="44"/>
          <w:szCs w:val="44"/>
        </w:rPr>
        <w:t xml:space="preserve">: </w:t>
      </w:r>
      <w:r w:rsidR="00A2677C">
        <w:rPr>
          <w:sz w:val="44"/>
          <w:szCs w:val="44"/>
        </w:rPr>
        <w:t>L</w:t>
      </w:r>
      <w:r w:rsidR="00A2677C" w:rsidRPr="00C16E09">
        <w:t>ITERAT</w:t>
      </w:r>
      <w:r w:rsidR="00C16E09" w:rsidRPr="00C16E09">
        <w:t>URE</w:t>
      </w:r>
      <w:r w:rsidR="00C16E09">
        <w:rPr>
          <w:sz w:val="44"/>
          <w:szCs w:val="44"/>
        </w:rPr>
        <w:t xml:space="preserve"> R</w:t>
      </w:r>
      <w:r w:rsidR="00C16E09" w:rsidRPr="00C16E09">
        <w:t>EVIEW</w:t>
      </w:r>
      <w:bookmarkEnd w:id="5"/>
    </w:p>
    <w:p w:rsidR="00C16E09" w:rsidRDefault="00C16E09" w:rsidP="00FC5CA7">
      <w:pPr>
        <w:rPr>
          <w:rFonts w:cs="Times New Roman"/>
          <w:sz w:val="36"/>
          <w:szCs w:val="36"/>
        </w:rPr>
      </w:pPr>
    </w:p>
    <w:p w:rsidR="00C16E09" w:rsidRDefault="00C16E09">
      <w:pPr>
        <w:rPr>
          <w:rFonts w:cs="Times New Roman"/>
          <w:sz w:val="36"/>
          <w:szCs w:val="36"/>
        </w:rPr>
      </w:pPr>
      <w:r>
        <w:rPr>
          <w:rFonts w:cs="Times New Roman"/>
          <w:sz w:val="36"/>
          <w:szCs w:val="36"/>
        </w:rPr>
        <w:br w:type="page"/>
      </w:r>
    </w:p>
    <w:p w:rsidR="005D118D" w:rsidRDefault="005D118D">
      <w:r w:rsidRPr="005D118D">
        <w:lastRenderedPageBreak/>
        <w:t xml:space="preserve">Over the years, network centralities have been used for many different purposes that range from traffic network to brain networks. However, there’s been very little effort to explore network discrimination through centrality measures. </w:t>
      </w:r>
    </w:p>
    <w:p w:rsidR="005D118D" w:rsidRDefault="005D118D"/>
    <w:p w:rsidR="005D118D" w:rsidRPr="005D118D" w:rsidRDefault="005D118D" w:rsidP="005D118D">
      <w:r>
        <w:t xml:space="preserve">In their work, Wang and </w:t>
      </w:r>
      <w:proofErr w:type="spellStart"/>
      <w:r>
        <w:t>Krim</w:t>
      </w:r>
      <w:proofErr w:type="spellEnd"/>
      <w:r w:rsidR="00832B88">
        <w:fldChar w:fldCharType="begin" w:fldLock="1"/>
      </w:r>
      <w:r w:rsidR="00832B88">
        <w:instrText>ADDIN CSL_CITATION {"citationItems":[{"id":"ITEM-1","itemData":{"ISBN":"9781467300469","container-title":"Review Literature And Arts Of The Americas","id":"ITEM-1","issued":{"date-parts":[["2012"]]},"page":"3977-3980","title":"Department of Physics Department of Electrical and Computer Engineering","type":"article-journal"},"uris":["http://www.mendeley.com/documents/?uuid=70cfa715-f47f-44a5-9635-0e1a4e717a70"]}],"mendeley":{"formattedCitation":"(“Department of Physics Department of Electrical and Computer Engineering,” 2012)","plainTextFormattedCitation":"(“Department of Physics Department of Electrical and Computer Engineering,” 2012)","previouslyFormattedCitation":"(“Department of Physics Department of Electrical and Computer Engineering,” 2012)"},"properties":{"noteIndex":0},"schema":"https://github.com/citation-style-language/schema/raw/master/csl-citation.json"}</w:instrText>
      </w:r>
      <w:r w:rsidR="00832B88">
        <w:fldChar w:fldCharType="separate"/>
      </w:r>
      <w:r w:rsidR="00832B88" w:rsidRPr="00832B88">
        <w:rPr>
          <w:noProof/>
        </w:rPr>
        <w:t>(“Department of Physics Department of Electrical and Computer Engineering,” 2012)</w:t>
      </w:r>
      <w:r w:rsidR="00832B88">
        <w:fldChar w:fldCharType="end"/>
      </w:r>
      <w:r w:rsidRPr="005D118D">
        <w:t xml:space="preserve"> showed that discrimination of graph networks are possible through centrality measures. They showed that degree centrality and clustering coefficients were enough to discriminate networks and adding Betweenness Centralities, Eigenvector Centralities or Closeness Centralities degraded the results. However, they only used two small s</w:t>
      </w:r>
      <w:r w:rsidR="00832B88">
        <w:t>ample datasets for their study.</w:t>
      </w:r>
    </w:p>
    <w:p w:rsidR="005D118D" w:rsidRPr="005D118D" w:rsidRDefault="005D118D" w:rsidP="005D118D">
      <w:r w:rsidRPr="005D118D">
        <w:t>In his study Dwy</w:t>
      </w:r>
      <w:r w:rsidR="00832B88">
        <w:t>er</w:t>
      </w:r>
      <w:r w:rsidR="00832B88">
        <w:fldChar w:fldCharType="begin" w:fldLock="1"/>
      </w:r>
      <w:r w:rsidR="00832B88">
        <w:instrText>ADDIN CSL_CITATION {"citationItems":[{"id":"ITEM-1","itemData":{"author":[{"dropping-particle":"","family":"Dwyer","given":"Tim","non-dropping-particle":"","parse-names":false,"suffix":""},{"dropping-particle":"","family":"Kosch","given":"Dirk","non-dropping-particle":"","parse-names":false,"suffix":""},{"dropping-particle":"","family":"Xu","given":"Kai","non-dropping-particle":"","parse-names":false,"suffix":""}],"id":"ITEM-1","issue":"Wuchty 2002","issued":{"date-parts":[["2003"]]},"title":"Visual Analysis of Network Centralities","type":"article-journal"},"uris":["http://www.mendeley.com/documents/?uuid=fbb4a2ee-5a66-4847-95e3-62c88a45c52b"]}],"mendeley":{"formattedCitation":"(Dwyer et al., 2003)","plainTextFormattedCitation":"(Dwyer et al., 2003)","previouslyFormattedCitation":"(Dwyer et al., 2003)"},"properties":{"noteIndex":0},"schema":"https://github.com/citation-style-language/schema/raw/master/csl-citation.json"}</w:instrText>
      </w:r>
      <w:r w:rsidR="00832B88">
        <w:fldChar w:fldCharType="separate"/>
      </w:r>
      <w:r w:rsidR="00832B88" w:rsidRPr="00832B88">
        <w:rPr>
          <w:noProof/>
        </w:rPr>
        <w:t>(Dwyer et al., 2003)</w:t>
      </w:r>
      <w:r w:rsidR="00832B88">
        <w:fldChar w:fldCharType="end"/>
      </w:r>
      <w:r w:rsidRPr="005D118D">
        <w:t xml:space="preserve"> showed that visual analysis to explore and compare the centralities within a given network was possible.  In the study the centralities were drawn on a 2D plane that was mapped to 3D plane. Three different methods were employed to this purpose and these were 3D parallel Coordinates-based Comparison, Orbit based comparison a</w:t>
      </w:r>
      <w:r w:rsidR="00832B88">
        <w:t xml:space="preserve">nd hierarchy based comparison. </w:t>
      </w:r>
    </w:p>
    <w:p w:rsidR="00832B88" w:rsidRDefault="00832B88" w:rsidP="005D118D">
      <w:proofErr w:type="spellStart"/>
      <w:r>
        <w:t>Sarrac´en</w:t>
      </w:r>
      <w:proofErr w:type="spellEnd"/>
      <w:r>
        <w:t xml:space="preserve"> and Rosso </w:t>
      </w:r>
      <w:r>
        <w:fldChar w:fldCharType="begin" w:fldLock="1"/>
      </w:r>
      <w:r>
        <w:instrText>ADDIN CSL_CITATION {"citationItems":[{"id":"ITEM-1","itemData":{"DOI":"10.1145/3230599.3230611","ISBN":"9781450365437","abstract":"Automatic text summary plays an important role in information retrieval. With a large volume of information, presenting the user only a summary greatly facilitates the search work of the most relevant. Therefore, this task can provide a solution to the problem of information overload. Automatic text summary is a process of automatically creating a compressed version of a certain text that provides useful information for users. This article presents an unsupervised extractive approach based on graphs. The method constructs an indirected weighted graph from the original text by adding a vertex for each sentence, and calculates a weighted edge between each pair of sentences that is based on a similarity/dissimilarity criterion. The main contribution of the work is that we do a study of the impact of a known algorithm for the social network analysis, which allows to analyze large graphs efficiently. As a measure to select the most relevant sentences, we use betweenness centrality. The method was evaluated in an open reference data set of DUC2002 with Rouge scores.","author":[{"dropping-particle":"","family":"La Peña Sarracén","given":"Gretel Liz","non-dropping-particle":"De","parse-names":false,"suffix":""},{"dropping-particle":"","family":"Rosso","given":"Paolo","non-dropping-particle":"","parse-names":false,"suffix":""}],"container-title":"ACM International Conference Proceeding Series","id":"ITEM-1","issued":{"date-parts":[["2018"]]},"title":"Automatic text summarization based on betweenness centrality","type":"article-journal","volume":"Part F1377"},"uris":["http://www.mendeley.com/documents/?uuid=88f89374-538f-4586-9ca5-25d70552b5c9"]}],"mendeley":{"formattedCitation":"(De La Peña Sarracén &amp; Rosso, 2018)","plainTextFormattedCitation":"(De La Peña Sarracén &amp; Rosso, 2018)","previouslyFormattedCitation":"(De La Peña Sarracén &amp; Rosso, 2018)"},"properties":{"noteIndex":0},"schema":"https://github.com/citation-style-language/schema/raw/master/csl-citation.json"}</w:instrText>
      </w:r>
      <w:r>
        <w:fldChar w:fldCharType="separate"/>
      </w:r>
      <w:r w:rsidRPr="00832B88">
        <w:rPr>
          <w:noProof/>
        </w:rPr>
        <w:t>(De La Peña Sarracén &amp; Rosso, 2018)</w:t>
      </w:r>
      <w:r>
        <w:fldChar w:fldCharType="end"/>
      </w:r>
      <w:r w:rsidR="005D118D" w:rsidRPr="005D118D">
        <w:t xml:space="preserve"> used Betweenness centrality to automatically summarize text. In order to do so, they represented the text as an </w:t>
      </w:r>
      <w:proofErr w:type="spellStart"/>
      <w:r w:rsidR="005D118D" w:rsidRPr="005D118D">
        <w:t>indirected</w:t>
      </w:r>
      <w:proofErr w:type="spellEnd"/>
      <w:r w:rsidR="005D118D" w:rsidRPr="005D118D">
        <w:t xml:space="preserve"> weighted graph where each sentence was represented as a bag of words. They also used similarity/dissimilarity criterion to represent the semantic relation between nodes. Afterwards, a ranking algorithm was used which was based on Betweenness centrality. </w:t>
      </w:r>
    </w:p>
    <w:p w:rsidR="00832B88" w:rsidRPr="00832B88" w:rsidRDefault="00832B88" w:rsidP="00832B88">
      <w:r>
        <w:t>Wu</w:t>
      </w:r>
      <w:r>
        <w:fldChar w:fldCharType="begin" w:fldLock="1"/>
      </w:r>
      <w:r>
        <w:instrText>ADDIN CSL_CITATION {"citationItems":[{"id":"ITEM-1","itemData":{"DOI":"10.1155/2013/368568","ISSN":"1537744X","PMID":"24282380","abstract":"Within graph theory and network analysis, centrality of a vertex measures the relative importance of a vertex within a graph. The centrality plays key role in network analysis and has been widely studied using different methods. Inspired by the idea of vertex centrality, a novel centrality guided clustering (CGC) is proposed in this paper. Different from traditional clustering methods which usually choose the initial center of a cluster randomly, the CGC clustering algorithm starts from a \"LEADER\" - a vertex with the highest centrality score - and a new \"member\" is added into the same cluster as the \"LEADER\" when some criterion is satisfied. The CGC algorithm also supports overlapping membership. Experiments on three benchmark social network data sets are presented and the results indicate that the proposed CGC algorithm works well in social network clustering. © 2013 Qin Wu et al.","author":[{"dropping-particle":"","family":"Wu","given":"Qin","non-dropping-particle":"","parse-names":false,"suffix":""},{"dropping-particle":"","family":"Qi","given":"Xingqin","non-dropping-particle":"","parse-names":false,"suffix":""},{"dropping-particle":"","family":"Fuller","given":"Eddie","non-dropping-particle":"","parse-names":false,"suffix":""},{"dropping-particle":"","family":"Zhang","given":"Cun Quan","non-dropping-particle":"","parse-names":false,"suffix":""}],"container-title":"The Scientific World Journal","id":"ITEM-1","issued":{"date-parts":[["2013"]]},"title":"\"follow the leader\": A centrality guided clustering and its application to social network analysis","type":"article-journal","volume":"2013"},"uris":["http://www.mendeley.com/documents/?uuid=67447f86-e2e3-4a61-a32e-aa505df8da2b"]}],"mendeley":{"formattedCitation":"(Wu et al., 2013)","plainTextFormattedCitation":"(Wu et al., 2013)","previouslyFormattedCitation":"(Wu et al., 2013)"},"properties":{"noteIndex":0},"schema":"https://github.com/citation-style-language/schema/raw/master/csl-citation.json"}</w:instrText>
      </w:r>
      <w:r>
        <w:fldChar w:fldCharType="separate"/>
      </w:r>
      <w:r w:rsidRPr="00832B88">
        <w:rPr>
          <w:noProof/>
        </w:rPr>
        <w:t>(Wu et al., 2013)</w:t>
      </w:r>
      <w:r>
        <w:fldChar w:fldCharType="end"/>
      </w:r>
      <w:r w:rsidRPr="00832B88">
        <w:t xml:space="preserve"> proposed a novel graph clustering algorithm which used Betweenness centrality recursively to create groups of clusters called LEADER which guided the algorithm to cluster the whole network.</w:t>
      </w:r>
    </w:p>
    <w:p w:rsidR="00832B88" w:rsidRPr="00832B88" w:rsidRDefault="00832B88" w:rsidP="00832B88">
      <w:r>
        <w:t xml:space="preserve">Huang et al </w:t>
      </w:r>
      <w:r>
        <w:fldChar w:fldCharType="begin" w:fldLock="1"/>
      </w:r>
      <w:r>
        <w:instrText>ADDIN CSL_CITATION {"citationItems":[{"id":"ITEM-1","itemData":{"author":[{"dropping-particle":"","family":"Huang","given":"Xiaoke","non-dropping-particle":"","parse-names":false,"suffix":""},{"dropping-particle":"","family":"Zhao","given":"Ye","non-dropping-particle":"","parse-names":false,"suffix":""},{"dropping-particle":"","family":"Yang","given":"Jing","non-dropping-particle":"","parse-names":false,"suffix":""},{"dropping-particle":"","family":"Zhang","given":"Chong","non-dropping-particle":"","parse-names":false,"suffix":""},{"dropping-particle":"","family":"Ye","given":"Xinyue","non-dropping-particle":"","parse-names":false,"suffix":""}],"id":"ITEM-1","issue":"1","issued":{"date-parts":[["2016"]]},"page":"160-169","title":"TrajGraph : A Graph-Based Visual Analytics Approach to Studying Urban Network Centralities Using Taxi Trajectory Data","type":"article-journal","volume":"22"},"uris":["http://www.mendeley.com/documents/?uuid=5f9b637e-5b73-4faf-8634-e9eafd84e65b"]}],"mendeley":{"formattedCitation":"(Huang et al., 2016)","plainTextFormattedCitation":"(Huang et al., 2016)","previouslyFormattedCitation":"(Huang et al., 2016)"},"properties":{"noteIndex":0},"schema":"https://github.com/citation-style-language/schema/raw/master/csl-citation.json"}</w:instrText>
      </w:r>
      <w:r>
        <w:fldChar w:fldCharType="separate"/>
      </w:r>
      <w:r w:rsidRPr="00832B88">
        <w:rPr>
          <w:noProof/>
        </w:rPr>
        <w:t>(Huang et al., 2016)</w:t>
      </w:r>
      <w:r>
        <w:fldChar w:fldCharType="end"/>
      </w:r>
      <w:r w:rsidRPr="00832B88">
        <w:t xml:space="preserve"> proposed a visual analytics method to explore urban traffic mobility patterns. They used Pagerank and Betweenness centralities to calculate the more central/ important streets. Pagerank detected hub streets and Betweenness detected street/region that acted as back-bone in urban networks.</w:t>
      </w:r>
    </w:p>
    <w:p w:rsidR="00832B88" w:rsidRPr="00832B88" w:rsidRDefault="00832B88" w:rsidP="00832B88">
      <w:proofErr w:type="spellStart"/>
      <w:r>
        <w:t>Crucitti</w:t>
      </w:r>
      <w:proofErr w:type="spellEnd"/>
      <w:r>
        <w:t xml:space="preserve"> </w:t>
      </w:r>
      <w:r>
        <w:fldChar w:fldCharType="begin" w:fldLock="1"/>
      </w:r>
      <w:r>
        <w:instrText>ADDIN CSL_CITATION {"citationItems":[{"id":"ITEM-1","itemData":{"DOI":"10.1103/PhysRevE.73.036125","ISSN":"15393755","abstract":"We study centrality in urban street patterns of different world cities represented as networks in geographical space. The results indicate that a spatial analysis based on a set of four centrality indices allows an extended visualization and characterization of the city structure. A hierarchical clustering analysis based on the distributions of centrality has a certain capacity to distinguish different classes of cities. In particular, self-organized cities exhibit scale-free properties similar to those found in nonspatial networks, while planned cities do not. © 2006 The American Physical Society.","author":[{"dropping-particle":"","family":"Crucitti","given":"Paolo","non-dropping-particle":"","parse-names":false,"suffix":""},{"dropping-particle":"","family":"Latora","given":"Vito","non-dropping-particle":"","parse-names":false,"suffix":""},{"dropping-particle":"","family":"Porta","given":"Sergio","non-dropping-particle":"","parse-names":false,"suffix":""}],"container-title":"Physical Review E - Statistical, Nonlinear, and Soft Matter Physics","id":"ITEM-1","issue":"3","issued":{"date-parts":[["2006"]]},"page":"1-5","title":"Centrality measures in spatial networks of urban streets","type":"article-journal","volume":"73"},"uris":["http://www.mendeley.com/documents/?uuid=6f380c5b-fc72-48cc-ac71-ed55505c1cfc"]}],"mendeley":{"formattedCitation":"(Crucitti et al., 2006)","plainTextFormattedCitation":"(Crucitti et al., 2006)","previouslyFormattedCitation":"(Crucitti et al., 2006)"},"properties":{"noteIndex":0},"schema":"https://github.com/citation-style-language/schema/raw/master/csl-citation.json"}</w:instrText>
      </w:r>
      <w:r>
        <w:fldChar w:fldCharType="separate"/>
      </w:r>
      <w:r w:rsidRPr="00832B88">
        <w:rPr>
          <w:noProof/>
        </w:rPr>
        <w:t>(Crucitti et al., 2006)</w:t>
      </w:r>
      <w:r>
        <w:fldChar w:fldCharType="end"/>
      </w:r>
      <w:r w:rsidRPr="00832B88">
        <w:t xml:space="preserve"> used Closeness, Betweenness, Straightness and information centralities to capture street patterns of different cities of the world. They proposed that a </w:t>
      </w:r>
      <w:proofErr w:type="spellStart"/>
      <w:r w:rsidRPr="00832B88">
        <w:t>hierarchichal</w:t>
      </w:r>
      <w:proofErr w:type="spellEnd"/>
      <w:r w:rsidRPr="00832B88">
        <w:t xml:space="preserve"> clustering based on distribution of centrality measures are capable of distinguishing different cities to some extent. </w:t>
      </w:r>
    </w:p>
    <w:p w:rsidR="00C16E09" w:rsidRDefault="00832B88" w:rsidP="00832B88">
      <w:r>
        <w:t xml:space="preserve">Zhang </w:t>
      </w:r>
      <w:r>
        <w:fldChar w:fldCharType="begin" w:fldLock="1"/>
      </w:r>
      <w:r>
        <w:instrText>ADDIN CSL_CITATION {"citationItems":[{"id":"ITEM-1","itemData":{"DOI":"10.3141/2256-03","ISSN":"03611981","abstract":"Road network patterns can affect traffic performance, travel behavior, and traffic safety. Thus, a deep understanding of the properties of different network patterns can provide useful guidance for design and improvement of road systems. The aim of this study is to build a relationship between graphical and topological features of road network patterns of traffic analysis zones (TAZ) and, on the basis of this relationship, to offer a measure that can quantitatively distinguish different graphical pattern types. Toward this goal, a topological analysis measure, centrality, is applied to investigate road network patterns metrically at the TAZ level. First, 662 TAZ road networks are classified according to the graphical features of the networks; then different graphical features are calculated for centrality indices including network degree centrality, network betweenness centrality, and network closeness centrality. It is concluded that the network betweenness centrality is the best measure to distinguish and describe various TAZ road network patterns. Finally, the problem of how to assign a road that happens to be on the border of two adjacent TAZs is studied. A measure that can quantitatively describe and represent different road network patterns is offered. This measure could be useful for further evaluation of the possible effects of TAZ road network patterns on transportation.","author":[{"dropping-particle":"","family":"Zhang","given":"Yuanyuan","non-dropping-particle":"","parse-names":false,"suffix":""},{"dropping-particle":"","family":"Wang","given":"Xuesong","non-dropping-particle":"","parse-names":false,"suffix":""},{"dropping-particle":"","family":"Zeng","given":"Peng","non-dropping-particle":"","parse-names":false,"suffix":""},{"dropping-particle":"","family":"Chen","given":"Xiaohong","non-dropping-particle":"","parse-names":false,"suffix":""}],"container-title":"Transportation Research Record","id":"ITEM-1","issue":"2256","issued":{"date-parts":[["2011"]]},"page":"16-24","title":"Centrality characteristics of road network patterns of traffic analysis zones","type":"article-journal"},"uris":["http://www.mendeley.com/documents/?uuid=5062b740-c655-41b2-9aa8-f6e47c1dfd83"]}],"mendeley":{"formattedCitation":"(Zhang et al., 2011)","plainTextFormattedCitation":"(Zhang et al., 2011)","previouslyFormattedCitation":"(Zhang et al., 2011)"},"properties":{"noteIndex":0},"schema":"https://github.com/citation-style-language/schema/raw/master/csl-citation.json"}</w:instrText>
      </w:r>
      <w:r>
        <w:fldChar w:fldCharType="separate"/>
      </w:r>
      <w:r w:rsidRPr="00832B88">
        <w:rPr>
          <w:noProof/>
        </w:rPr>
        <w:t>(Zhang et al., 2011)</w:t>
      </w:r>
      <w:r>
        <w:fldChar w:fldCharType="end"/>
      </w:r>
      <w:r w:rsidRPr="00832B88">
        <w:t xml:space="preserve"> used degree, </w:t>
      </w:r>
      <w:proofErr w:type="spellStart"/>
      <w:r w:rsidRPr="00832B88">
        <w:t>betweennesss</w:t>
      </w:r>
      <w:proofErr w:type="spellEnd"/>
      <w:r w:rsidRPr="00832B88">
        <w:t xml:space="preserve"> and closeness centrality to calculate different road patterns. The aim of their study was to discriminate different road patterns using centralities. The centralities were calculated using a topological network representation of the road networks. </w:t>
      </w:r>
      <w:r w:rsidR="00C16E09">
        <w:br w:type="page"/>
      </w:r>
    </w:p>
    <w:bookmarkStart w:id="6" w:name="_Toc52291300"/>
    <w:p w:rsidR="00C16E09" w:rsidRDefault="00C16E09" w:rsidP="00294CAF">
      <w:pPr>
        <w:pStyle w:val="Heading1"/>
        <w:rPr>
          <w:rFonts w:cs="Times New Roman"/>
        </w:rPr>
      </w:pPr>
      <w:r w:rsidRPr="00FC5CA7">
        <w:rPr>
          <w:noProof/>
          <w:sz w:val="44"/>
          <w:szCs w:val="44"/>
          <w:lang w:bidi="bn-BD"/>
        </w:rPr>
        <w:lastRenderedPageBreak/>
        <mc:AlternateContent>
          <mc:Choice Requires="wps">
            <w:drawing>
              <wp:anchor distT="0" distB="0" distL="114300" distR="114300" simplePos="0" relativeHeight="251664384" behindDoc="0" locked="0" layoutInCell="1" allowOverlap="1" wp14:anchorId="7BDAC8F6" wp14:editId="135C6F18">
                <wp:simplePos x="0" y="0"/>
                <wp:positionH relativeFrom="margin">
                  <wp:align>center</wp:align>
                </wp:positionH>
                <wp:positionV relativeFrom="paragraph">
                  <wp:posOffset>-9525</wp:posOffset>
                </wp:positionV>
                <wp:extent cx="6400800" cy="0"/>
                <wp:effectExtent l="0" t="19050" r="19050" b="19050"/>
                <wp:wrapNone/>
                <wp:docPr id="6" name="Straight Connector 6"/>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139C2887" id="Straight Connector 6" o:spid="_x0000_s1026" style="position:absolute;z-index:2516643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" strokecolor="black [3200]" strokeweight="2.25pt">
                <v:stroke joinstyle="miter"/>
                <w10:wrap anchorx="margin"/>
              </v:line>
            </w:pict>
          </mc:Fallback>
        </mc:AlternateContent>
      </w:r>
      <w:r w:rsidRPr="00FC5CA7">
        <w:rPr>
          <w:sz w:val="44"/>
          <w:szCs w:val="44"/>
        </w:rPr>
        <w:t>C</w:t>
      </w:r>
      <w:r w:rsidRPr="00FC5CA7">
        <w:t>HAPTER</w:t>
      </w:r>
      <w:r>
        <w:rPr>
          <w:sz w:val="44"/>
          <w:szCs w:val="44"/>
        </w:rPr>
        <w:t xml:space="preserve"> 3: D</w:t>
      </w:r>
      <w:r w:rsidRPr="00C16E09">
        <w:t>ATASETS</w:t>
      </w:r>
      <w:bookmarkEnd w:id="6"/>
    </w:p>
    <w:p w:rsidR="00C16E09" w:rsidRDefault="00C16E09" w:rsidP="00C16E09"/>
    <w:p w:rsidR="00C16E09" w:rsidRDefault="00C16E09" w:rsidP="00C16E09">
      <w:pPr>
        <w:rPr>
          <w:rFonts w:cs="Times New Roman"/>
          <w:sz w:val="36"/>
          <w:szCs w:val="36"/>
        </w:rPr>
      </w:pPr>
      <w:r>
        <w:rPr>
          <w:rFonts w:cs="Times New Roman"/>
          <w:sz w:val="36"/>
          <w:szCs w:val="36"/>
        </w:rPr>
        <w:br w:type="page"/>
      </w:r>
    </w:p>
    <w:p w:rsidR="007C4DF6" w:rsidRDefault="007C4DF6" w:rsidP="007C4DF6">
      <w:r>
        <w:lastRenderedPageBreak/>
        <w:t>The datasets we have collected belong to the following categories: Social Networks, Citation Networks, Collaboration Networks, Product Co-purchase Networks, Communication networks, Internet P2P networks, Ground Truth Networks and Signed Networks. The description of each network are given below.</w:t>
      </w:r>
    </w:p>
    <w:p w:rsidR="007C4DF6" w:rsidRDefault="007C4DF6" w:rsidP="007C4DF6"/>
    <w:p w:rsidR="00FC5CA7" w:rsidRDefault="00C16E09" w:rsidP="00C16E09">
      <w:pPr>
        <w:pStyle w:val="Heading2"/>
      </w:pPr>
      <w:bookmarkStart w:id="7" w:name="_Toc52291301"/>
      <w:r>
        <w:t>3.1</w:t>
      </w:r>
      <w:r>
        <w:tab/>
        <w:t>Social Networks</w:t>
      </w:r>
      <w:bookmarkEnd w:id="7"/>
    </w:p>
    <w:p w:rsidR="007C4DF6" w:rsidRPr="007C4DF6" w:rsidRDefault="007C4DF6" w:rsidP="007C4DF6"/>
    <w:p w:rsidR="00C16E09" w:rsidRDefault="007C4DF6" w:rsidP="007C4DF6">
      <w:pPr>
        <w:pStyle w:val="Heading3"/>
      </w:pPr>
      <w:bookmarkStart w:id="8" w:name="_Toc52291302"/>
      <w:r>
        <w:t>3.1.1</w:t>
      </w:r>
      <w:r>
        <w:tab/>
        <w:t>Ego Networks (Facebook and Twitter)</w:t>
      </w:r>
      <w:bookmarkEnd w:id="8"/>
    </w:p>
    <w:p w:rsidR="007C4DF6" w:rsidRDefault="007C4DF6" w:rsidP="007C4DF6">
      <w:r w:rsidRPr="007C4DF6">
        <w:t>The Ego networks are essentially networks centered around one particular node. Such networks are formed by taking one node, and finding all the vertices that are directly connected to it while also finding the connections between those vertices. We have used two ego networks, namely the “Ego-Facebook” dataset which contains 4039 nodes and 88233 edges as it combines 10 ego networks, and “Ego-Twitter” dataset which contains 81306 nodes and 2420765 edges. The Facebook ego networks were collected by Facebook users willingly using an app and twitter information was collected using web crawlers.</w:t>
      </w:r>
    </w:p>
    <w:p w:rsidR="007C4DF6" w:rsidRDefault="007C4DF6" w:rsidP="007C4DF6">
      <w:pPr>
        <w:pStyle w:val="Heading3"/>
      </w:pPr>
      <w:bookmarkStart w:id="9" w:name="_Toc52291303"/>
      <w:r>
        <w:t>3.1.2</w:t>
      </w:r>
      <w:r>
        <w:tab/>
        <w:t>Page to Page Networks (Facebook)</w:t>
      </w:r>
      <w:bookmarkEnd w:id="9"/>
    </w:p>
    <w:p w:rsidR="007C4DF6" w:rsidRDefault="007C4DF6" w:rsidP="007C4DF6">
      <w:r w:rsidRPr="007C4DF6">
        <w:t>Another type of network is formed between pages instead of account-holders. The “</w:t>
      </w:r>
      <w:proofErr w:type="spellStart"/>
      <w:r w:rsidRPr="007C4DF6">
        <w:t>Gemsec</w:t>
      </w:r>
      <w:proofErr w:type="spellEnd"/>
      <w:r w:rsidRPr="007C4DF6">
        <w:t xml:space="preserve">-Facebook” datasets consist of networks of 8 different categories- Artists (50515 nodes and 819306 edges), Athletes (13866 nodes and 86858 edges), Company (14113 nodes and 52310 edges), Government (7057 nodes and 89455 edges), New sites (27917 nodes and 206259 edges), Politicians (5908 nodes and 41729 edges), Public figures (11565 nodes and 67114 edges), and </w:t>
      </w:r>
      <w:proofErr w:type="spellStart"/>
      <w:r w:rsidRPr="007C4DF6">
        <w:t>Tv</w:t>
      </w:r>
      <w:proofErr w:type="spellEnd"/>
      <w:r w:rsidRPr="007C4DF6">
        <w:t xml:space="preserve"> shows (3892 nodes and 17262 edges). Each individual dataset consist of verified Facebook pages of that category, and edges exist between pages that like each other.</w:t>
      </w:r>
    </w:p>
    <w:p w:rsidR="007C4DF6" w:rsidRDefault="007C4DF6" w:rsidP="007C4DF6">
      <w:pPr>
        <w:pStyle w:val="Heading3"/>
      </w:pPr>
      <w:bookmarkStart w:id="10" w:name="_Toc52291304"/>
      <w:r>
        <w:t>3.1.3</w:t>
      </w:r>
      <w:r>
        <w:tab/>
        <w:t>Twitch</w:t>
      </w:r>
      <w:bookmarkEnd w:id="10"/>
      <w:r>
        <w:t xml:space="preserve"> </w:t>
      </w:r>
    </w:p>
    <w:p w:rsidR="007C4DF6" w:rsidRDefault="007C4DF6" w:rsidP="007C4DF6">
      <w:r w:rsidRPr="007C4DF6">
        <w:t>Twitch is a website on which people can livestream, and it is used mostly by gamers. The “</w:t>
      </w:r>
      <w:proofErr w:type="spellStart"/>
      <w:r w:rsidRPr="007C4DF6">
        <w:t>Musae</w:t>
      </w:r>
      <w:proofErr w:type="spellEnd"/>
      <w:r w:rsidRPr="007C4DF6">
        <w:t xml:space="preserve">-twitch” datasets consists of 6 networks – DE (9498 nodes and 153138 edges), ENGB (7126 nodes and 35324 edges), ES (4648 nodes and 59382 edges), FR (6549 nodes and 112666 edges), PTBR (1912 nodes and 31299 edges), </w:t>
      </w:r>
      <w:proofErr w:type="gramStart"/>
      <w:r w:rsidRPr="007C4DF6">
        <w:t>RU</w:t>
      </w:r>
      <w:proofErr w:type="gramEnd"/>
      <w:r w:rsidRPr="007C4DF6">
        <w:t xml:space="preserve"> (4385 nodes and 37304 edges) - divided by the languages used by the streamers. The edges represent friendships between the streamers. The data was collected on May 2018.</w:t>
      </w:r>
    </w:p>
    <w:p w:rsidR="007C4DF6" w:rsidRDefault="007C4DF6" w:rsidP="007C4DF6">
      <w:pPr>
        <w:pStyle w:val="Heading3"/>
      </w:pPr>
      <w:bookmarkStart w:id="11" w:name="_Toc52291305"/>
      <w:r>
        <w:t>3.1.4</w:t>
      </w:r>
      <w:r>
        <w:tab/>
        <w:t>Last.fm</w:t>
      </w:r>
      <w:bookmarkEnd w:id="11"/>
    </w:p>
    <w:p w:rsidR="007C4DF6" w:rsidRDefault="007C4DF6" w:rsidP="007C4DF6">
      <w:r w:rsidRPr="007C4DF6">
        <w:t>Last.fm is a website that has been providing music services since 2003. The “Feather-</w:t>
      </w:r>
      <w:proofErr w:type="spellStart"/>
      <w:r w:rsidRPr="007C4DF6">
        <w:t>lastfm</w:t>
      </w:r>
      <w:proofErr w:type="spellEnd"/>
      <w:r w:rsidRPr="007C4DF6">
        <w:t xml:space="preserve">-social” dataset contains a social network of </w:t>
      </w:r>
      <w:proofErr w:type="spellStart"/>
      <w:r w:rsidRPr="007C4DF6">
        <w:t>LastFM</w:t>
      </w:r>
      <w:proofErr w:type="spellEnd"/>
      <w:r w:rsidRPr="007C4DF6">
        <w:t xml:space="preserve"> users which was collected in March 2020. The nodes represent users residing in Asian countries and edges represent mutual follow relationships. It has 7624 nodes and 27806 edges.</w:t>
      </w:r>
    </w:p>
    <w:p w:rsidR="007C4DF6" w:rsidRPr="007C4DF6" w:rsidRDefault="007C4DF6" w:rsidP="007C4DF6"/>
    <w:p w:rsidR="00C16E09" w:rsidRDefault="00C16E09" w:rsidP="00C16E09">
      <w:pPr>
        <w:pStyle w:val="Heading2"/>
      </w:pPr>
      <w:bookmarkStart w:id="12" w:name="_Toc52291306"/>
      <w:r>
        <w:lastRenderedPageBreak/>
        <w:t>3.2</w:t>
      </w:r>
      <w:r>
        <w:tab/>
      </w:r>
      <w:r w:rsidR="00812D0B">
        <w:t>Collaboration Networks</w:t>
      </w:r>
      <w:bookmarkEnd w:id="12"/>
      <w:r w:rsidR="00812D0B">
        <w:t xml:space="preserve"> </w:t>
      </w:r>
    </w:p>
    <w:p w:rsidR="00C16E09" w:rsidRDefault="00812D0B" w:rsidP="00C16E09">
      <w:r w:rsidRPr="00812D0B">
        <w:t xml:space="preserve">The </w:t>
      </w:r>
      <w:proofErr w:type="spellStart"/>
      <w:r w:rsidRPr="00812D0B">
        <w:t>Arxiv</w:t>
      </w:r>
      <w:proofErr w:type="spellEnd"/>
      <w:r w:rsidRPr="00812D0B">
        <w:t xml:space="preserve"> collaboration networks were collected from the e-print </w:t>
      </w:r>
      <w:proofErr w:type="spellStart"/>
      <w:r w:rsidRPr="00812D0B">
        <w:t>arXiv</w:t>
      </w:r>
      <w:proofErr w:type="spellEnd"/>
      <w:r w:rsidRPr="00812D0B">
        <w:t xml:space="preserve"> websites. The edges represent collaborations between authors, so if one author collaborated with another an undirected edge exists between them. The data consists of papers published </w:t>
      </w:r>
      <w:proofErr w:type="gramStart"/>
      <w:r w:rsidRPr="00812D0B">
        <w:t>between January 1993 to April 2003</w:t>
      </w:r>
      <w:proofErr w:type="gramEnd"/>
      <w:r w:rsidRPr="00812D0B">
        <w:t>. The “Ca-</w:t>
      </w:r>
      <w:proofErr w:type="spellStart"/>
      <w:r w:rsidRPr="00812D0B">
        <w:t>AstroPH</w:t>
      </w:r>
      <w:proofErr w:type="spellEnd"/>
      <w:r w:rsidRPr="00812D0B">
        <w:t>” dataset has 18772 nodes and 396160 edges, and represents collaborations in papers of the Astro Physics category. The “Ca-</w:t>
      </w:r>
      <w:proofErr w:type="spellStart"/>
      <w:r w:rsidRPr="00812D0B">
        <w:t>HepPH</w:t>
      </w:r>
      <w:proofErr w:type="spellEnd"/>
      <w:r w:rsidRPr="00812D0B">
        <w:t>” dataset has 12008 nodes and 237010 edges, and represents collaborations in papers of the High Energy Physics - Phenomenology category.</w:t>
      </w:r>
    </w:p>
    <w:p w:rsidR="00812D0B" w:rsidRDefault="00812D0B" w:rsidP="00C16E09"/>
    <w:p w:rsidR="00C16E09" w:rsidRDefault="00C16E09" w:rsidP="00C16E09">
      <w:pPr>
        <w:pStyle w:val="Heading2"/>
      </w:pPr>
      <w:bookmarkStart w:id="13" w:name="_Toc52291307"/>
      <w:r>
        <w:t>3.3</w:t>
      </w:r>
      <w:r>
        <w:tab/>
      </w:r>
      <w:r w:rsidR="00812D0B">
        <w:t>Citation Networks</w:t>
      </w:r>
      <w:bookmarkEnd w:id="13"/>
    </w:p>
    <w:p w:rsidR="00C16E09" w:rsidRDefault="00812D0B" w:rsidP="00C16E09">
      <w:r w:rsidRPr="00812D0B">
        <w:t xml:space="preserve">The </w:t>
      </w:r>
      <w:proofErr w:type="spellStart"/>
      <w:r w:rsidRPr="00812D0B">
        <w:t>Arxiv</w:t>
      </w:r>
      <w:proofErr w:type="spellEnd"/>
      <w:r w:rsidRPr="00812D0B">
        <w:t xml:space="preserve"> citation networks were also collected from the e-print </w:t>
      </w:r>
      <w:proofErr w:type="spellStart"/>
      <w:r w:rsidRPr="00812D0B">
        <w:t>arXiv</w:t>
      </w:r>
      <w:proofErr w:type="spellEnd"/>
      <w:r w:rsidRPr="00812D0B">
        <w:t xml:space="preserve"> database. These datasets represent which papers cite each other within this database, and if one paper cites another, a directed edge is drawn from the former to the latter. Information regarding cited papers that do </w:t>
      </w:r>
      <w:proofErr w:type="spellStart"/>
      <w:r w:rsidRPr="00812D0B">
        <w:t>no</w:t>
      </w:r>
      <w:proofErr w:type="spellEnd"/>
      <w:r w:rsidRPr="00812D0B">
        <w:t xml:space="preserve"> exist within the database is not present in the networks. The data is collected from papers published between January 1993 and April 2003. The “</w:t>
      </w:r>
      <w:proofErr w:type="spellStart"/>
      <w:r w:rsidRPr="00812D0B">
        <w:t>cit-HepPH</w:t>
      </w:r>
      <w:proofErr w:type="spellEnd"/>
      <w:r w:rsidRPr="00812D0B">
        <w:t>” dataset contains 34546 nodes and 421577 edges and consists of papers submitted to the High Energy Physics- Phenomenology category. The “</w:t>
      </w:r>
      <w:proofErr w:type="spellStart"/>
      <w:r w:rsidRPr="00812D0B">
        <w:t>cit-HepTH</w:t>
      </w:r>
      <w:proofErr w:type="spellEnd"/>
      <w:r w:rsidRPr="00812D0B">
        <w:t>” dataset contains 27770 nodes and 352807 edges and consists of papers submitted to the High Energy Physics- Theory category.</w:t>
      </w:r>
    </w:p>
    <w:p w:rsidR="00812D0B" w:rsidRDefault="00812D0B" w:rsidP="00C16E09"/>
    <w:p w:rsidR="00C16E09" w:rsidRDefault="00C16E09" w:rsidP="00C16E09">
      <w:pPr>
        <w:pStyle w:val="Heading2"/>
      </w:pPr>
      <w:bookmarkStart w:id="14" w:name="_Toc52291308"/>
      <w:r>
        <w:t>3.4</w:t>
      </w:r>
      <w:r>
        <w:tab/>
        <w:t>Co-purchase Networks</w:t>
      </w:r>
      <w:bookmarkEnd w:id="14"/>
    </w:p>
    <w:p w:rsidR="00C16E09" w:rsidRDefault="00812D0B" w:rsidP="00C16E09">
      <w:r w:rsidRPr="00812D0B">
        <w:t>The Amazon product co-purchasing networks were collected by crawling the website and collecting information from the “Customers Who Bought This Item Also Bought” feature. A directed edge exists from one product to another if the former is frequently bought companying the latter. The “Amazon0302” dataset was collected on 2nd March 2003 and has 262111 nodes and 1234876 edges. The “Amazon0601” dataset was collected on 1st June 2003 and has 403394 nodes and 3387388 edges.</w:t>
      </w:r>
    </w:p>
    <w:p w:rsidR="00812D0B" w:rsidRDefault="00812D0B" w:rsidP="00C16E09"/>
    <w:p w:rsidR="00C16E09" w:rsidRDefault="00C16E09" w:rsidP="00C16E09">
      <w:pPr>
        <w:pStyle w:val="Heading2"/>
      </w:pPr>
      <w:bookmarkStart w:id="15" w:name="_Toc52291309"/>
      <w:r>
        <w:t>3.5</w:t>
      </w:r>
      <w:r>
        <w:tab/>
        <w:t>Communication Networks</w:t>
      </w:r>
      <w:bookmarkEnd w:id="15"/>
    </w:p>
    <w:p w:rsidR="00C16E09" w:rsidRDefault="00812D0B" w:rsidP="00C16E09">
      <w:r w:rsidRPr="00812D0B">
        <w:t>Communication networks can be constructed by collecting email data from institutes. Such networks are the “Email-</w:t>
      </w:r>
      <w:proofErr w:type="spellStart"/>
      <w:r w:rsidRPr="00812D0B">
        <w:t>EuAll</w:t>
      </w:r>
      <w:proofErr w:type="spellEnd"/>
      <w:r w:rsidRPr="00812D0B">
        <w:t>” and “Email-</w:t>
      </w:r>
      <w:proofErr w:type="spellStart"/>
      <w:r w:rsidRPr="00812D0B">
        <w:t>enron</w:t>
      </w:r>
      <w:proofErr w:type="spellEnd"/>
      <w:r w:rsidRPr="00812D0B">
        <w:t>” networks. “Email-</w:t>
      </w:r>
      <w:proofErr w:type="spellStart"/>
      <w:r w:rsidRPr="00812D0B">
        <w:t>EuAll</w:t>
      </w:r>
      <w:proofErr w:type="spellEnd"/>
      <w:r w:rsidRPr="00812D0B">
        <w:t xml:space="preserve">” has 265214 nodes and 420045 edges, and was collected from </w:t>
      </w:r>
      <w:proofErr w:type="gramStart"/>
      <w:r w:rsidRPr="00812D0B">
        <w:t>an</w:t>
      </w:r>
      <w:proofErr w:type="gramEnd"/>
      <w:r w:rsidRPr="00812D0B">
        <w:t xml:space="preserve"> European institute from October 2003 to May 2005. The nodes represent email address and a directed edge signifies that source node sent at least one email to target node. “Email-</w:t>
      </w:r>
      <w:proofErr w:type="spellStart"/>
      <w:r w:rsidRPr="00812D0B">
        <w:t>enron</w:t>
      </w:r>
      <w:proofErr w:type="spellEnd"/>
      <w:r w:rsidRPr="00812D0B">
        <w:t>” has 36692 nodes and 367662 edges and was collected, and made public, from the Enron Corporation when it was being investigated. This network is undirected and contains an edge between nodes if any email was exchanged between them.</w:t>
      </w:r>
    </w:p>
    <w:p w:rsidR="00C16E09" w:rsidRDefault="00C16E09" w:rsidP="00C16E09">
      <w:pPr>
        <w:pStyle w:val="Heading2"/>
      </w:pPr>
      <w:bookmarkStart w:id="16" w:name="_Toc52291310"/>
      <w:r>
        <w:lastRenderedPageBreak/>
        <w:t>3.6</w:t>
      </w:r>
      <w:r>
        <w:tab/>
        <w:t>Internet P2P Networks</w:t>
      </w:r>
      <w:bookmarkEnd w:id="16"/>
      <w:r>
        <w:t xml:space="preserve"> </w:t>
      </w:r>
    </w:p>
    <w:p w:rsidR="00C16E09" w:rsidRDefault="00812D0B" w:rsidP="00C16E09">
      <w:r w:rsidRPr="00812D0B">
        <w:t xml:space="preserve">The hosts in a peep-to-peer sharing system also form networks. Such networks were constructed from the Gnutella file sharing network by taking 9 snapshots across a few days in August 2002. The ones used in this research </w:t>
      </w:r>
      <w:proofErr w:type="gramStart"/>
      <w:r w:rsidRPr="00812D0B">
        <w:t>are :</w:t>
      </w:r>
      <w:proofErr w:type="gramEnd"/>
      <w:r w:rsidRPr="00812D0B">
        <w:t xml:space="preserve"> “P2p-Gnutella04” (10876 nodes and 39994 edges) which was collected on 4th August, “p2p-Gnutella30”( 36682 nodes and 88328 edges) which was collected on 30th August, “p2p-Gnutella31” (62586 nodes and 147892 edges) which was taken on 31st August.</w:t>
      </w:r>
    </w:p>
    <w:p w:rsidR="00812D0B" w:rsidRDefault="00812D0B" w:rsidP="00C16E09"/>
    <w:p w:rsidR="00C16E09" w:rsidRDefault="00C16E09" w:rsidP="00C16E09">
      <w:pPr>
        <w:pStyle w:val="Heading2"/>
      </w:pPr>
      <w:bookmarkStart w:id="17" w:name="_Toc52291311"/>
      <w:r>
        <w:t>3.7</w:t>
      </w:r>
      <w:r>
        <w:tab/>
        <w:t>Ground Truth Networks</w:t>
      </w:r>
      <w:bookmarkEnd w:id="17"/>
    </w:p>
    <w:p w:rsidR="00C16E09" w:rsidRDefault="00812D0B" w:rsidP="00C16E09">
      <w:r w:rsidRPr="00812D0B">
        <w:t xml:space="preserve">A network with ground-truth </w:t>
      </w:r>
      <w:proofErr w:type="gramStart"/>
      <w:r w:rsidRPr="00812D0B">
        <w:t>communities</w:t>
      </w:r>
      <w:proofErr w:type="gramEnd"/>
      <w:r w:rsidRPr="00812D0B">
        <w:t xml:space="preserve"> available aid in research as they provide a basis for comparison when communities are detected or identified using any algorithm. Such a networks can be constructed from the data available at the DBLP computer science bibliography website. The “Com-DBLP” dataset has 317080 edges and 1049865 nodes and it represents a network of authors. The nodes represent authors and an edge exists between two nodes if they have published at least one paper together.</w:t>
      </w:r>
    </w:p>
    <w:p w:rsidR="00812D0B" w:rsidRDefault="00812D0B" w:rsidP="00C16E09"/>
    <w:p w:rsidR="00C16E09" w:rsidRDefault="00C16E09" w:rsidP="00C16E09">
      <w:pPr>
        <w:pStyle w:val="Heading2"/>
      </w:pPr>
      <w:bookmarkStart w:id="18" w:name="_Toc52291312"/>
      <w:r>
        <w:t>3.8</w:t>
      </w:r>
      <w:r>
        <w:tab/>
        <w:t>Signed Networks</w:t>
      </w:r>
      <w:bookmarkEnd w:id="18"/>
    </w:p>
    <w:p w:rsidR="00C16E09" w:rsidRDefault="00812D0B" w:rsidP="00C16E09">
      <w:r w:rsidRPr="00812D0B">
        <w:t>Unlike other social networks where edges between nodes only signify the existence of a relation, but not the nature, signed networks are able to convey both this information. Such a network is the “Soc-sign-Slashdot090221” which has 82140 nodes and 549201 edges and shows whether two connected nodes are friends or foes. However, in this research the sign is not taken into account. The network was collected in February 2009.</w:t>
      </w:r>
    </w:p>
    <w:p w:rsidR="008F59C0" w:rsidRDefault="00812D0B" w:rsidP="00C16E09">
      <w:r>
        <w:t>The following table shows the details of each dataset, sorted in order of increasing nodes:</w:t>
      </w:r>
    </w:p>
    <w:tbl>
      <w:tblPr>
        <w:tblStyle w:val="TableGrid"/>
        <w:tblW w:w="0" w:type="auto"/>
        <w:tblLook w:val="04A0" w:firstRow="1" w:lastRow="0" w:firstColumn="1" w:lastColumn="0" w:noHBand="0" w:noVBand="1"/>
      </w:tblPr>
      <w:tblGrid>
        <w:gridCol w:w="2478"/>
        <w:gridCol w:w="1215"/>
        <w:gridCol w:w="1043"/>
        <w:gridCol w:w="1495"/>
        <w:gridCol w:w="1456"/>
        <w:gridCol w:w="1663"/>
      </w:tblGrid>
      <w:tr w:rsidR="00812D0B" w:rsidRPr="00812D0B" w:rsidTr="00812D0B">
        <w:trPr>
          <w:trHeight w:val="300"/>
        </w:trPr>
        <w:tc>
          <w:tcPr>
            <w:tcW w:w="2515" w:type="dxa"/>
            <w:noWrap/>
            <w:hideMark/>
          </w:tcPr>
          <w:p w:rsidR="00812D0B" w:rsidRPr="00812D0B" w:rsidRDefault="00812D0B" w:rsidP="00812D0B">
            <w:pPr>
              <w:jc w:val="center"/>
              <w:rPr>
                <w:b/>
                <w:bCs/>
              </w:rPr>
            </w:pPr>
            <w:r w:rsidRPr="00812D0B">
              <w:rPr>
                <w:b/>
                <w:bCs/>
              </w:rPr>
              <w:t>Dataset name</w:t>
            </w:r>
          </w:p>
        </w:tc>
        <w:tc>
          <w:tcPr>
            <w:tcW w:w="1231" w:type="dxa"/>
            <w:noWrap/>
            <w:hideMark/>
          </w:tcPr>
          <w:p w:rsidR="00812D0B" w:rsidRPr="00812D0B" w:rsidRDefault="00812D0B" w:rsidP="00812D0B">
            <w:pPr>
              <w:jc w:val="center"/>
              <w:rPr>
                <w:b/>
                <w:bCs/>
              </w:rPr>
            </w:pPr>
            <w:r w:rsidRPr="00812D0B">
              <w:rPr>
                <w:b/>
                <w:bCs/>
              </w:rPr>
              <w:t>Nodes</w:t>
            </w:r>
          </w:p>
        </w:tc>
        <w:tc>
          <w:tcPr>
            <w:tcW w:w="1015" w:type="dxa"/>
            <w:noWrap/>
            <w:hideMark/>
          </w:tcPr>
          <w:p w:rsidR="00812D0B" w:rsidRPr="00812D0B" w:rsidRDefault="00812D0B" w:rsidP="00812D0B">
            <w:pPr>
              <w:jc w:val="center"/>
              <w:rPr>
                <w:b/>
                <w:bCs/>
              </w:rPr>
            </w:pPr>
            <w:r w:rsidRPr="00812D0B">
              <w:rPr>
                <w:b/>
                <w:bCs/>
              </w:rPr>
              <w:t>Edges</w:t>
            </w:r>
          </w:p>
        </w:tc>
        <w:tc>
          <w:tcPr>
            <w:tcW w:w="1515" w:type="dxa"/>
            <w:noWrap/>
            <w:hideMark/>
          </w:tcPr>
          <w:p w:rsidR="00812D0B" w:rsidRPr="00812D0B" w:rsidRDefault="00812D0B" w:rsidP="00812D0B">
            <w:pPr>
              <w:jc w:val="center"/>
              <w:rPr>
                <w:b/>
                <w:bCs/>
              </w:rPr>
            </w:pPr>
            <w:r w:rsidRPr="00812D0B">
              <w:rPr>
                <w:b/>
                <w:bCs/>
              </w:rPr>
              <w:t>Average Degree</w:t>
            </w:r>
          </w:p>
        </w:tc>
        <w:tc>
          <w:tcPr>
            <w:tcW w:w="1388" w:type="dxa"/>
            <w:noWrap/>
            <w:hideMark/>
          </w:tcPr>
          <w:p w:rsidR="00812D0B" w:rsidRPr="00812D0B" w:rsidRDefault="00812D0B" w:rsidP="00812D0B">
            <w:pPr>
              <w:jc w:val="center"/>
              <w:rPr>
                <w:b/>
                <w:bCs/>
              </w:rPr>
            </w:pPr>
            <w:r w:rsidRPr="00812D0B">
              <w:rPr>
                <w:b/>
                <w:bCs/>
              </w:rPr>
              <w:t>Graph Density</w:t>
            </w:r>
          </w:p>
        </w:tc>
        <w:tc>
          <w:tcPr>
            <w:tcW w:w="1686" w:type="dxa"/>
            <w:noWrap/>
            <w:hideMark/>
          </w:tcPr>
          <w:p w:rsidR="00812D0B" w:rsidRPr="00812D0B" w:rsidRDefault="00812D0B" w:rsidP="00812D0B">
            <w:pPr>
              <w:jc w:val="center"/>
              <w:rPr>
                <w:b/>
                <w:bCs/>
              </w:rPr>
            </w:pPr>
            <w:r w:rsidRPr="00812D0B">
              <w:rPr>
                <w:b/>
                <w:bCs/>
              </w:rPr>
              <w:t>Graph Transitivity</w:t>
            </w:r>
          </w:p>
        </w:tc>
      </w:tr>
      <w:tr w:rsidR="00812D0B" w:rsidRPr="00812D0B" w:rsidTr="00812D0B">
        <w:trPr>
          <w:trHeight w:val="300"/>
        </w:trPr>
        <w:tc>
          <w:tcPr>
            <w:tcW w:w="2515" w:type="dxa"/>
            <w:noWrap/>
            <w:hideMark/>
          </w:tcPr>
          <w:p w:rsidR="00812D0B" w:rsidRPr="00812D0B" w:rsidRDefault="00812D0B">
            <w:proofErr w:type="spellStart"/>
            <w:r w:rsidRPr="00812D0B">
              <w:t>musae</w:t>
            </w:r>
            <w:proofErr w:type="spellEnd"/>
            <w:r w:rsidRPr="00812D0B">
              <w:t>-Twitch-PTBR</w:t>
            </w:r>
          </w:p>
        </w:tc>
        <w:tc>
          <w:tcPr>
            <w:tcW w:w="1231" w:type="dxa"/>
            <w:noWrap/>
            <w:hideMark/>
          </w:tcPr>
          <w:p w:rsidR="00812D0B" w:rsidRPr="00812D0B" w:rsidRDefault="00812D0B" w:rsidP="00812D0B">
            <w:r w:rsidRPr="00812D0B">
              <w:t>1912</w:t>
            </w:r>
          </w:p>
        </w:tc>
        <w:tc>
          <w:tcPr>
            <w:tcW w:w="1015" w:type="dxa"/>
            <w:noWrap/>
            <w:hideMark/>
          </w:tcPr>
          <w:p w:rsidR="00812D0B" w:rsidRPr="00812D0B" w:rsidRDefault="00812D0B" w:rsidP="00812D0B">
            <w:r w:rsidRPr="00812D0B">
              <w:t>31299</w:t>
            </w:r>
          </w:p>
        </w:tc>
        <w:tc>
          <w:tcPr>
            <w:tcW w:w="1515" w:type="dxa"/>
            <w:noWrap/>
            <w:hideMark/>
          </w:tcPr>
          <w:p w:rsidR="00812D0B" w:rsidRPr="00812D0B" w:rsidRDefault="00812D0B" w:rsidP="00812D0B">
            <w:r w:rsidRPr="00812D0B">
              <w:t>32.73953975</w:t>
            </w:r>
          </w:p>
        </w:tc>
        <w:tc>
          <w:tcPr>
            <w:tcW w:w="1388" w:type="dxa"/>
            <w:noWrap/>
            <w:hideMark/>
          </w:tcPr>
          <w:p w:rsidR="00812D0B" w:rsidRPr="00812D0B" w:rsidRDefault="00812D0B" w:rsidP="00812D0B">
            <w:r w:rsidRPr="00812D0B">
              <w:t>0.008561595</w:t>
            </w:r>
          </w:p>
        </w:tc>
        <w:tc>
          <w:tcPr>
            <w:tcW w:w="1686" w:type="dxa"/>
            <w:noWrap/>
            <w:hideMark/>
          </w:tcPr>
          <w:p w:rsidR="00812D0B" w:rsidRPr="00812D0B" w:rsidRDefault="00812D0B" w:rsidP="00812D0B">
            <w:r w:rsidRPr="00812D0B">
              <w:t>0.130980962</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w:t>
            </w:r>
            <w:proofErr w:type="spellStart"/>
            <w:r w:rsidRPr="00812D0B">
              <w:t>Tv</w:t>
            </w:r>
            <w:proofErr w:type="spellEnd"/>
            <w:r w:rsidRPr="00812D0B">
              <w:t xml:space="preserve"> shows</w:t>
            </w:r>
          </w:p>
        </w:tc>
        <w:tc>
          <w:tcPr>
            <w:tcW w:w="1231" w:type="dxa"/>
            <w:noWrap/>
            <w:hideMark/>
          </w:tcPr>
          <w:p w:rsidR="00812D0B" w:rsidRPr="00812D0B" w:rsidRDefault="00812D0B" w:rsidP="00812D0B">
            <w:r w:rsidRPr="00812D0B">
              <w:t>3892</w:t>
            </w:r>
          </w:p>
        </w:tc>
        <w:tc>
          <w:tcPr>
            <w:tcW w:w="1015" w:type="dxa"/>
            <w:noWrap/>
            <w:hideMark/>
          </w:tcPr>
          <w:p w:rsidR="00812D0B" w:rsidRPr="00812D0B" w:rsidRDefault="00812D0B" w:rsidP="00812D0B">
            <w:r w:rsidRPr="00812D0B">
              <w:t>17262</w:t>
            </w:r>
          </w:p>
        </w:tc>
        <w:tc>
          <w:tcPr>
            <w:tcW w:w="1515" w:type="dxa"/>
            <w:noWrap/>
            <w:hideMark/>
          </w:tcPr>
          <w:p w:rsidR="00812D0B" w:rsidRPr="00812D0B" w:rsidRDefault="00812D0B" w:rsidP="00812D0B">
            <w:r w:rsidRPr="00812D0B">
              <w:t>8.870503597</w:t>
            </w:r>
          </w:p>
        </w:tc>
        <w:tc>
          <w:tcPr>
            <w:tcW w:w="1388" w:type="dxa"/>
            <w:noWrap/>
            <w:hideMark/>
          </w:tcPr>
          <w:p w:rsidR="00812D0B" w:rsidRPr="00812D0B" w:rsidRDefault="00812D0B" w:rsidP="00812D0B">
            <w:r w:rsidRPr="00812D0B">
              <w:t>0.001139582</w:t>
            </w:r>
          </w:p>
        </w:tc>
        <w:tc>
          <w:tcPr>
            <w:tcW w:w="1686" w:type="dxa"/>
            <w:noWrap/>
            <w:hideMark/>
          </w:tcPr>
          <w:p w:rsidR="00812D0B" w:rsidRPr="00812D0B" w:rsidRDefault="00812D0B" w:rsidP="00812D0B">
            <w:r w:rsidRPr="00812D0B">
              <w:t>0.590643566</w:t>
            </w:r>
          </w:p>
        </w:tc>
      </w:tr>
      <w:tr w:rsidR="00812D0B" w:rsidRPr="00812D0B" w:rsidTr="00812D0B">
        <w:trPr>
          <w:trHeight w:val="300"/>
        </w:trPr>
        <w:tc>
          <w:tcPr>
            <w:tcW w:w="2515" w:type="dxa"/>
            <w:noWrap/>
            <w:hideMark/>
          </w:tcPr>
          <w:p w:rsidR="00812D0B" w:rsidRPr="00812D0B" w:rsidRDefault="00812D0B">
            <w:r w:rsidRPr="00812D0B">
              <w:t>Ego-Facebook</w:t>
            </w:r>
          </w:p>
        </w:tc>
        <w:tc>
          <w:tcPr>
            <w:tcW w:w="1231" w:type="dxa"/>
            <w:noWrap/>
            <w:hideMark/>
          </w:tcPr>
          <w:p w:rsidR="00812D0B" w:rsidRPr="00812D0B" w:rsidRDefault="00812D0B" w:rsidP="00812D0B">
            <w:r w:rsidRPr="00812D0B">
              <w:t>4039</w:t>
            </w:r>
          </w:p>
        </w:tc>
        <w:tc>
          <w:tcPr>
            <w:tcW w:w="1015" w:type="dxa"/>
            <w:noWrap/>
            <w:hideMark/>
          </w:tcPr>
          <w:p w:rsidR="00812D0B" w:rsidRPr="00812D0B" w:rsidRDefault="00812D0B" w:rsidP="00812D0B">
            <w:r w:rsidRPr="00812D0B">
              <w:t>88233</w:t>
            </w:r>
          </w:p>
        </w:tc>
        <w:tc>
          <w:tcPr>
            <w:tcW w:w="1515" w:type="dxa"/>
            <w:noWrap/>
            <w:hideMark/>
          </w:tcPr>
          <w:p w:rsidR="00812D0B" w:rsidRPr="00812D0B" w:rsidRDefault="00812D0B" w:rsidP="00812D0B">
            <w:r w:rsidRPr="00812D0B">
              <w:t>43.69051745</w:t>
            </w:r>
          </w:p>
        </w:tc>
        <w:tc>
          <w:tcPr>
            <w:tcW w:w="1388" w:type="dxa"/>
            <w:noWrap/>
            <w:hideMark/>
          </w:tcPr>
          <w:p w:rsidR="00812D0B" w:rsidRPr="00812D0B" w:rsidRDefault="00812D0B" w:rsidP="00812D0B">
            <w:r w:rsidRPr="00812D0B">
              <w:t>0.005408581</w:t>
            </w:r>
          </w:p>
        </w:tc>
        <w:tc>
          <w:tcPr>
            <w:tcW w:w="1686" w:type="dxa"/>
            <w:noWrap/>
            <w:hideMark/>
          </w:tcPr>
          <w:p w:rsidR="00812D0B" w:rsidRPr="00812D0B" w:rsidRDefault="00812D0B" w:rsidP="00812D0B">
            <w:r w:rsidRPr="00812D0B">
              <w:t>0.519189302</w:t>
            </w:r>
          </w:p>
        </w:tc>
      </w:tr>
      <w:tr w:rsidR="00812D0B" w:rsidRPr="00812D0B" w:rsidTr="00812D0B">
        <w:trPr>
          <w:trHeight w:val="300"/>
        </w:trPr>
        <w:tc>
          <w:tcPr>
            <w:tcW w:w="2515" w:type="dxa"/>
            <w:noWrap/>
            <w:hideMark/>
          </w:tcPr>
          <w:p w:rsidR="00812D0B" w:rsidRPr="00812D0B" w:rsidRDefault="00812D0B">
            <w:proofErr w:type="spellStart"/>
            <w:r w:rsidRPr="00812D0B">
              <w:t>musae</w:t>
            </w:r>
            <w:proofErr w:type="spellEnd"/>
            <w:r w:rsidRPr="00812D0B">
              <w:t>-Twitch-RU</w:t>
            </w:r>
          </w:p>
        </w:tc>
        <w:tc>
          <w:tcPr>
            <w:tcW w:w="1231" w:type="dxa"/>
            <w:noWrap/>
            <w:hideMark/>
          </w:tcPr>
          <w:p w:rsidR="00812D0B" w:rsidRPr="00812D0B" w:rsidRDefault="00812D0B" w:rsidP="00812D0B">
            <w:r w:rsidRPr="00812D0B">
              <w:t>4385</w:t>
            </w:r>
          </w:p>
        </w:tc>
        <w:tc>
          <w:tcPr>
            <w:tcW w:w="1015" w:type="dxa"/>
            <w:noWrap/>
            <w:hideMark/>
          </w:tcPr>
          <w:p w:rsidR="00812D0B" w:rsidRPr="00812D0B" w:rsidRDefault="00812D0B" w:rsidP="00812D0B">
            <w:r w:rsidRPr="00812D0B">
              <w:t>37304</w:t>
            </w:r>
          </w:p>
        </w:tc>
        <w:tc>
          <w:tcPr>
            <w:tcW w:w="1515" w:type="dxa"/>
            <w:noWrap/>
            <w:hideMark/>
          </w:tcPr>
          <w:p w:rsidR="00812D0B" w:rsidRPr="00812D0B" w:rsidRDefault="00812D0B" w:rsidP="00812D0B">
            <w:r w:rsidRPr="00812D0B">
              <w:t>17.01436716</w:t>
            </w:r>
          </w:p>
        </w:tc>
        <w:tc>
          <w:tcPr>
            <w:tcW w:w="1388" w:type="dxa"/>
            <w:noWrap/>
            <w:hideMark/>
          </w:tcPr>
          <w:p w:rsidR="00812D0B" w:rsidRPr="00812D0B" w:rsidRDefault="00812D0B" w:rsidP="00812D0B">
            <w:r w:rsidRPr="00812D0B">
              <w:t>0.001940065</w:t>
            </w:r>
          </w:p>
        </w:tc>
        <w:tc>
          <w:tcPr>
            <w:tcW w:w="1686" w:type="dxa"/>
            <w:noWrap/>
            <w:hideMark/>
          </w:tcPr>
          <w:p w:rsidR="00812D0B" w:rsidRPr="00812D0B" w:rsidRDefault="00812D0B" w:rsidP="00812D0B">
            <w:r w:rsidRPr="00812D0B">
              <w:t>0.048648019</w:t>
            </w:r>
          </w:p>
        </w:tc>
      </w:tr>
      <w:tr w:rsidR="00812D0B" w:rsidRPr="00812D0B" w:rsidTr="00812D0B">
        <w:trPr>
          <w:trHeight w:val="300"/>
        </w:trPr>
        <w:tc>
          <w:tcPr>
            <w:tcW w:w="2515" w:type="dxa"/>
            <w:noWrap/>
            <w:hideMark/>
          </w:tcPr>
          <w:p w:rsidR="00812D0B" w:rsidRPr="00812D0B" w:rsidRDefault="00812D0B">
            <w:proofErr w:type="spellStart"/>
            <w:r w:rsidRPr="00812D0B">
              <w:t>musae</w:t>
            </w:r>
            <w:proofErr w:type="spellEnd"/>
            <w:r w:rsidRPr="00812D0B">
              <w:t>-Twitch-ES</w:t>
            </w:r>
          </w:p>
        </w:tc>
        <w:tc>
          <w:tcPr>
            <w:tcW w:w="1231" w:type="dxa"/>
            <w:noWrap/>
            <w:hideMark/>
          </w:tcPr>
          <w:p w:rsidR="00812D0B" w:rsidRPr="00812D0B" w:rsidRDefault="00812D0B" w:rsidP="00812D0B">
            <w:r w:rsidRPr="00812D0B">
              <w:t>4648</w:t>
            </w:r>
          </w:p>
        </w:tc>
        <w:tc>
          <w:tcPr>
            <w:tcW w:w="1015" w:type="dxa"/>
            <w:noWrap/>
            <w:hideMark/>
          </w:tcPr>
          <w:p w:rsidR="00812D0B" w:rsidRPr="00812D0B" w:rsidRDefault="00812D0B" w:rsidP="00812D0B">
            <w:r w:rsidRPr="00812D0B">
              <w:t>59382</w:t>
            </w:r>
          </w:p>
        </w:tc>
        <w:tc>
          <w:tcPr>
            <w:tcW w:w="1515" w:type="dxa"/>
            <w:noWrap/>
            <w:hideMark/>
          </w:tcPr>
          <w:p w:rsidR="00812D0B" w:rsidRPr="00812D0B" w:rsidRDefault="00812D0B" w:rsidP="00812D0B">
            <w:r w:rsidRPr="00812D0B">
              <w:t>25.55163511</w:t>
            </w:r>
          </w:p>
        </w:tc>
        <w:tc>
          <w:tcPr>
            <w:tcW w:w="1388" w:type="dxa"/>
            <w:noWrap/>
            <w:hideMark/>
          </w:tcPr>
          <w:p w:rsidR="00812D0B" w:rsidRPr="00812D0B" w:rsidRDefault="00812D0B" w:rsidP="00812D0B">
            <w:r w:rsidRPr="00812D0B">
              <w:t>0.00274867</w:t>
            </w:r>
          </w:p>
        </w:tc>
        <w:tc>
          <w:tcPr>
            <w:tcW w:w="1686" w:type="dxa"/>
            <w:noWrap/>
            <w:hideMark/>
          </w:tcPr>
          <w:p w:rsidR="00812D0B" w:rsidRPr="00812D0B" w:rsidRDefault="00812D0B" w:rsidP="00812D0B">
            <w:r w:rsidRPr="00812D0B">
              <w:t>0.084234875</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Politician</w:t>
            </w:r>
          </w:p>
        </w:tc>
        <w:tc>
          <w:tcPr>
            <w:tcW w:w="1231" w:type="dxa"/>
            <w:noWrap/>
            <w:hideMark/>
          </w:tcPr>
          <w:p w:rsidR="00812D0B" w:rsidRPr="00812D0B" w:rsidRDefault="00812D0B" w:rsidP="00812D0B">
            <w:r w:rsidRPr="00812D0B">
              <w:t>5908</w:t>
            </w:r>
          </w:p>
        </w:tc>
        <w:tc>
          <w:tcPr>
            <w:tcW w:w="1015" w:type="dxa"/>
            <w:noWrap/>
            <w:hideMark/>
          </w:tcPr>
          <w:p w:rsidR="00812D0B" w:rsidRPr="00812D0B" w:rsidRDefault="00812D0B" w:rsidP="00812D0B">
            <w:r w:rsidRPr="00812D0B">
              <w:t>41729</w:t>
            </w:r>
          </w:p>
        </w:tc>
        <w:tc>
          <w:tcPr>
            <w:tcW w:w="1515" w:type="dxa"/>
            <w:noWrap/>
            <w:hideMark/>
          </w:tcPr>
          <w:p w:rsidR="00812D0B" w:rsidRPr="00812D0B" w:rsidRDefault="00812D0B" w:rsidP="00812D0B">
            <w:r w:rsidRPr="00812D0B">
              <w:t>14.12626947</w:t>
            </w:r>
          </w:p>
        </w:tc>
        <w:tc>
          <w:tcPr>
            <w:tcW w:w="1388" w:type="dxa"/>
            <w:noWrap/>
            <w:hideMark/>
          </w:tcPr>
          <w:p w:rsidR="00812D0B" w:rsidRPr="00812D0B" w:rsidRDefault="00812D0B" w:rsidP="00812D0B">
            <w:r w:rsidRPr="00812D0B">
              <w:t>0.00119552</w:t>
            </w:r>
          </w:p>
        </w:tc>
        <w:tc>
          <w:tcPr>
            <w:tcW w:w="1686" w:type="dxa"/>
            <w:noWrap/>
            <w:hideMark/>
          </w:tcPr>
          <w:p w:rsidR="00812D0B" w:rsidRPr="00812D0B" w:rsidRDefault="00812D0B" w:rsidP="00812D0B">
            <w:r w:rsidRPr="00812D0B">
              <w:t>0.301073736</w:t>
            </w:r>
          </w:p>
        </w:tc>
      </w:tr>
      <w:tr w:rsidR="00812D0B" w:rsidRPr="00812D0B" w:rsidTr="00812D0B">
        <w:trPr>
          <w:trHeight w:val="300"/>
        </w:trPr>
        <w:tc>
          <w:tcPr>
            <w:tcW w:w="2515" w:type="dxa"/>
            <w:noWrap/>
            <w:hideMark/>
          </w:tcPr>
          <w:p w:rsidR="00812D0B" w:rsidRPr="00812D0B" w:rsidRDefault="00812D0B">
            <w:proofErr w:type="spellStart"/>
            <w:r w:rsidRPr="00812D0B">
              <w:t>musae</w:t>
            </w:r>
            <w:proofErr w:type="spellEnd"/>
            <w:r w:rsidRPr="00812D0B">
              <w:t>-Twitch-FR</w:t>
            </w:r>
          </w:p>
        </w:tc>
        <w:tc>
          <w:tcPr>
            <w:tcW w:w="1231" w:type="dxa"/>
            <w:noWrap/>
            <w:hideMark/>
          </w:tcPr>
          <w:p w:rsidR="00812D0B" w:rsidRPr="00812D0B" w:rsidRDefault="00812D0B" w:rsidP="00812D0B">
            <w:r w:rsidRPr="00812D0B">
              <w:t>6549</w:t>
            </w:r>
          </w:p>
        </w:tc>
        <w:tc>
          <w:tcPr>
            <w:tcW w:w="1015" w:type="dxa"/>
            <w:noWrap/>
            <w:hideMark/>
          </w:tcPr>
          <w:p w:rsidR="00812D0B" w:rsidRPr="00812D0B" w:rsidRDefault="00812D0B" w:rsidP="00812D0B">
            <w:r w:rsidRPr="00812D0B">
              <w:t>112666</w:t>
            </w:r>
          </w:p>
        </w:tc>
        <w:tc>
          <w:tcPr>
            <w:tcW w:w="1515" w:type="dxa"/>
            <w:noWrap/>
            <w:hideMark/>
          </w:tcPr>
          <w:p w:rsidR="00812D0B" w:rsidRPr="00812D0B" w:rsidRDefault="00812D0B" w:rsidP="00812D0B">
            <w:r w:rsidRPr="00812D0B">
              <w:t>34.40708505</w:t>
            </w:r>
          </w:p>
        </w:tc>
        <w:tc>
          <w:tcPr>
            <w:tcW w:w="1388" w:type="dxa"/>
            <w:noWrap/>
            <w:hideMark/>
          </w:tcPr>
          <w:p w:rsidR="00812D0B" w:rsidRPr="00812D0B" w:rsidRDefault="00812D0B" w:rsidP="00812D0B">
            <w:r w:rsidRPr="00812D0B">
              <w:t>0.002626896</w:t>
            </w:r>
          </w:p>
        </w:tc>
        <w:tc>
          <w:tcPr>
            <w:tcW w:w="1686" w:type="dxa"/>
            <w:noWrap/>
            <w:hideMark/>
          </w:tcPr>
          <w:p w:rsidR="00812D0B" w:rsidRPr="00812D0B" w:rsidRDefault="00812D0B" w:rsidP="00812D0B">
            <w:r w:rsidRPr="00812D0B">
              <w:t>0.054128273</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Government</w:t>
            </w:r>
          </w:p>
        </w:tc>
        <w:tc>
          <w:tcPr>
            <w:tcW w:w="1231" w:type="dxa"/>
            <w:noWrap/>
            <w:hideMark/>
          </w:tcPr>
          <w:p w:rsidR="00812D0B" w:rsidRPr="00812D0B" w:rsidRDefault="00812D0B" w:rsidP="00812D0B">
            <w:r w:rsidRPr="00812D0B">
              <w:t>7057</w:t>
            </w:r>
          </w:p>
        </w:tc>
        <w:tc>
          <w:tcPr>
            <w:tcW w:w="1015" w:type="dxa"/>
            <w:noWrap/>
            <w:hideMark/>
          </w:tcPr>
          <w:p w:rsidR="00812D0B" w:rsidRPr="00812D0B" w:rsidRDefault="00812D0B" w:rsidP="00812D0B">
            <w:r w:rsidRPr="00812D0B">
              <w:t>89455</w:t>
            </w:r>
          </w:p>
        </w:tc>
        <w:tc>
          <w:tcPr>
            <w:tcW w:w="1515" w:type="dxa"/>
            <w:noWrap/>
            <w:hideMark/>
          </w:tcPr>
          <w:p w:rsidR="00812D0B" w:rsidRPr="00812D0B" w:rsidRDefault="00812D0B" w:rsidP="00812D0B">
            <w:r w:rsidRPr="00812D0B">
              <w:t>25.35213263</w:t>
            </w:r>
          </w:p>
        </w:tc>
        <w:tc>
          <w:tcPr>
            <w:tcW w:w="1388" w:type="dxa"/>
            <w:noWrap/>
            <w:hideMark/>
          </w:tcPr>
          <w:p w:rsidR="00812D0B" w:rsidRPr="00812D0B" w:rsidRDefault="00812D0B" w:rsidP="00812D0B">
            <w:r w:rsidRPr="00812D0B">
              <w:t>0.00179624</w:t>
            </w:r>
          </w:p>
        </w:tc>
        <w:tc>
          <w:tcPr>
            <w:tcW w:w="1686" w:type="dxa"/>
            <w:noWrap/>
            <w:hideMark/>
          </w:tcPr>
          <w:p w:rsidR="00812D0B" w:rsidRPr="00812D0B" w:rsidRDefault="00812D0B" w:rsidP="00812D0B">
            <w:r w:rsidRPr="00812D0B">
              <w:t>0.223768822</w:t>
            </w:r>
          </w:p>
        </w:tc>
      </w:tr>
      <w:tr w:rsidR="00812D0B" w:rsidRPr="00812D0B" w:rsidTr="00812D0B">
        <w:trPr>
          <w:trHeight w:val="300"/>
        </w:trPr>
        <w:tc>
          <w:tcPr>
            <w:tcW w:w="2515" w:type="dxa"/>
            <w:noWrap/>
            <w:hideMark/>
          </w:tcPr>
          <w:p w:rsidR="00812D0B" w:rsidRPr="00812D0B" w:rsidRDefault="00812D0B">
            <w:proofErr w:type="spellStart"/>
            <w:r w:rsidRPr="00812D0B">
              <w:lastRenderedPageBreak/>
              <w:t>musae</w:t>
            </w:r>
            <w:proofErr w:type="spellEnd"/>
            <w:r w:rsidRPr="00812D0B">
              <w:t>-Twitch-ENGB</w:t>
            </w:r>
          </w:p>
        </w:tc>
        <w:tc>
          <w:tcPr>
            <w:tcW w:w="1231" w:type="dxa"/>
            <w:noWrap/>
            <w:hideMark/>
          </w:tcPr>
          <w:p w:rsidR="00812D0B" w:rsidRPr="00812D0B" w:rsidRDefault="00812D0B" w:rsidP="00812D0B">
            <w:r w:rsidRPr="00812D0B">
              <w:t>7126</w:t>
            </w:r>
          </w:p>
        </w:tc>
        <w:tc>
          <w:tcPr>
            <w:tcW w:w="1015" w:type="dxa"/>
            <w:noWrap/>
            <w:hideMark/>
          </w:tcPr>
          <w:p w:rsidR="00812D0B" w:rsidRPr="00812D0B" w:rsidRDefault="00812D0B" w:rsidP="00812D0B">
            <w:r w:rsidRPr="00812D0B">
              <w:t>35324</w:t>
            </w:r>
          </w:p>
        </w:tc>
        <w:tc>
          <w:tcPr>
            <w:tcW w:w="1515" w:type="dxa"/>
            <w:noWrap/>
            <w:hideMark/>
          </w:tcPr>
          <w:p w:rsidR="00812D0B" w:rsidRPr="00812D0B" w:rsidRDefault="00812D0B" w:rsidP="00812D0B">
            <w:r w:rsidRPr="00812D0B">
              <w:t>9.914117317</w:t>
            </w:r>
          </w:p>
        </w:tc>
        <w:tc>
          <w:tcPr>
            <w:tcW w:w="1388" w:type="dxa"/>
            <w:noWrap/>
            <w:hideMark/>
          </w:tcPr>
          <w:p w:rsidR="00812D0B" w:rsidRPr="00812D0B" w:rsidRDefault="00812D0B" w:rsidP="00812D0B">
            <w:r w:rsidRPr="00812D0B">
              <w:t>0.00069563</w:t>
            </w:r>
          </w:p>
        </w:tc>
        <w:tc>
          <w:tcPr>
            <w:tcW w:w="1686" w:type="dxa"/>
            <w:noWrap/>
            <w:hideMark/>
          </w:tcPr>
          <w:p w:rsidR="00812D0B" w:rsidRPr="00812D0B" w:rsidRDefault="00812D0B" w:rsidP="00812D0B">
            <w:r w:rsidRPr="00812D0B">
              <w:t>0.042433249</w:t>
            </w:r>
          </w:p>
        </w:tc>
      </w:tr>
      <w:tr w:rsidR="00812D0B" w:rsidRPr="00812D0B" w:rsidTr="00812D0B">
        <w:trPr>
          <w:trHeight w:val="300"/>
        </w:trPr>
        <w:tc>
          <w:tcPr>
            <w:tcW w:w="2515" w:type="dxa"/>
            <w:noWrap/>
            <w:hideMark/>
          </w:tcPr>
          <w:p w:rsidR="00812D0B" w:rsidRPr="00812D0B" w:rsidRDefault="00812D0B">
            <w:r w:rsidRPr="00812D0B">
              <w:t>Feather-</w:t>
            </w:r>
            <w:proofErr w:type="spellStart"/>
            <w:r w:rsidRPr="00812D0B">
              <w:t>lastfm</w:t>
            </w:r>
            <w:proofErr w:type="spellEnd"/>
          </w:p>
        </w:tc>
        <w:tc>
          <w:tcPr>
            <w:tcW w:w="1231" w:type="dxa"/>
            <w:noWrap/>
            <w:hideMark/>
          </w:tcPr>
          <w:p w:rsidR="00812D0B" w:rsidRPr="00812D0B" w:rsidRDefault="00812D0B" w:rsidP="00812D0B">
            <w:r w:rsidRPr="00812D0B">
              <w:t>7624</w:t>
            </w:r>
          </w:p>
        </w:tc>
        <w:tc>
          <w:tcPr>
            <w:tcW w:w="1015" w:type="dxa"/>
            <w:noWrap/>
            <w:hideMark/>
          </w:tcPr>
          <w:p w:rsidR="00812D0B" w:rsidRPr="00812D0B" w:rsidRDefault="00812D0B" w:rsidP="00812D0B">
            <w:r w:rsidRPr="00812D0B">
              <w:t>27806</w:t>
            </w:r>
          </w:p>
        </w:tc>
        <w:tc>
          <w:tcPr>
            <w:tcW w:w="1515" w:type="dxa"/>
            <w:noWrap/>
            <w:hideMark/>
          </w:tcPr>
          <w:p w:rsidR="00812D0B" w:rsidRPr="00812D0B" w:rsidRDefault="00812D0B" w:rsidP="00812D0B">
            <w:r w:rsidRPr="00812D0B">
              <w:t>7.294333683</w:t>
            </w:r>
          </w:p>
        </w:tc>
        <w:tc>
          <w:tcPr>
            <w:tcW w:w="1388" w:type="dxa"/>
            <w:noWrap/>
            <w:hideMark/>
          </w:tcPr>
          <w:p w:rsidR="00812D0B" w:rsidRPr="00812D0B" w:rsidRDefault="00812D0B" w:rsidP="00812D0B">
            <w:r w:rsidRPr="00812D0B">
              <w:t>0.00047838</w:t>
            </w:r>
          </w:p>
        </w:tc>
        <w:tc>
          <w:tcPr>
            <w:tcW w:w="1686" w:type="dxa"/>
            <w:noWrap/>
            <w:hideMark/>
          </w:tcPr>
          <w:p w:rsidR="00812D0B" w:rsidRPr="00812D0B" w:rsidRDefault="00812D0B" w:rsidP="00812D0B">
            <w:r w:rsidRPr="00812D0B">
              <w:t>0.178622548</w:t>
            </w:r>
          </w:p>
        </w:tc>
      </w:tr>
      <w:tr w:rsidR="00812D0B" w:rsidRPr="00812D0B" w:rsidTr="00812D0B">
        <w:trPr>
          <w:trHeight w:val="300"/>
        </w:trPr>
        <w:tc>
          <w:tcPr>
            <w:tcW w:w="2515" w:type="dxa"/>
            <w:noWrap/>
            <w:hideMark/>
          </w:tcPr>
          <w:p w:rsidR="00812D0B" w:rsidRPr="00812D0B" w:rsidRDefault="00812D0B">
            <w:proofErr w:type="spellStart"/>
            <w:r w:rsidRPr="00812D0B">
              <w:t>musae</w:t>
            </w:r>
            <w:proofErr w:type="spellEnd"/>
            <w:r w:rsidRPr="00812D0B">
              <w:t>-Twitch-DE</w:t>
            </w:r>
          </w:p>
        </w:tc>
        <w:tc>
          <w:tcPr>
            <w:tcW w:w="1231" w:type="dxa"/>
            <w:noWrap/>
            <w:hideMark/>
          </w:tcPr>
          <w:p w:rsidR="00812D0B" w:rsidRPr="00812D0B" w:rsidRDefault="00812D0B" w:rsidP="00812D0B">
            <w:r w:rsidRPr="00812D0B">
              <w:t>9498</w:t>
            </w:r>
          </w:p>
        </w:tc>
        <w:tc>
          <w:tcPr>
            <w:tcW w:w="1015" w:type="dxa"/>
            <w:noWrap/>
            <w:hideMark/>
          </w:tcPr>
          <w:p w:rsidR="00812D0B" w:rsidRPr="00812D0B" w:rsidRDefault="00812D0B" w:rsidP="00812D0B">
            <w:r w:rsidRPr="00812D0B">
              <w:t>153138</w:t>
            </w:r>
          </w:p>
        </w:tc>
        <w:tc>
          <w:tcPr>
            <w:tcW w:w="1515" w:type="dxa"/>
            <w:noWrap/>
            <w:hideMark/>
          </w:tcPr>
          <w:p w:rsidR="00812D0B" w:rsidRPr="00812D0B" w:rsidRDefault="00812D0B" w:rsidP="00812D0B">
            <w:r w:rsidRPr="00812D0B">
              <w:t>32.24636766</w:t>
            </w:r>
          </w:p>
        </w:tc>
        <w:tc>
          <w:tcPr>
            <w:tcW w:w="1388" w:type="dxa"/>
            <w:noWrap/>
            <w:hideMark/>
          </w:tcPr>
          <w:p w:rsidR="00812D0B" w:rsidRPr="00812D0B" w:rsidRDefault="00812D0B" w:rsidP="00812D0B">
            <w:r w:rsidRPr="00812D0B">
              <w:t>0.001697535</w:t>
            </w:r>
          </w:p>
        </w:tc>
        <w:tc>
          <w:tcPr>
            <w:tcW w:w="1686" w:type="dxa"/>
            <w:noWrap/>
            <w:hideMark/>
          </w:tcPr>
          <w:p w:rsidR="00812D0B" w:rsidRPr="00812D0B" w:rsidRDefault="00812D0B" w:rsidP="00812D0B">
            <w:r w:rsidRPr="00812D0B">
              <w:t>0.046470889</w:t>
            </w:r>
          </w:p>
        </w:tc>
      </w:tr>
      <w:tr w:rsidR="00812D0B" w:rsidRPr="00812D0B" w:rsidTr="00812D0B">
        <w:trPr>
          <w:trHeight w:val="300"/>
        </w:trPr>
        <w:tc>
          <w:tcPr>
            <w:tcW w:w="2515" w:type="dxa"/>
            <w:noWrap/>
            <w:hideMark/>
          </w:tcPr>
          <w:p w:rsidR="00812D0B" w:rsidRPr="00812D0B" w:rsidRDefault="00812D0B">
            <w:r w:rsidRPr="00812D0B">
              <w:t>p2p-Gnutella04</w:t>
            </w:r>
          </w:p>
        </w:tc>
        <w:tc>
          <w:tcPr>
            <w:tcW w:w="1231" w:type="dxa"/>
            <w:noWrap/>
            <w:hideMark/>
          </w:tcPr>
          <w:p w:rsidR="00812D0B" w:rsidRPr="00812D0B" w:rsidRDefault="00812D0B" w:rsidP="00812D0B">
            <w:r w:rsidRPr="00812D0B">
              <w:t>10876</w:t>
            </w:r>
          </w:p>
        </w:tc>
        <w:tc>
          <w:tcPr>
            <w:tcW w:w="1015" w:type="dxa"/>
            <w:noWrap/>
            <w:hideMark/>
          </w:tcPr>
          <w:p w:rsidR="00812D0B" w:rsidRPr="00812D0B" w:rsidRDefault="00812D0B" w:rsidP="00812D0B">
            <w:r w:rsidRPr="00812D0B">
              <w:t>39994</w:t>
            </w:r>
          </w:p>
        </w:tc>
        <w:tc>
          <w:tcPr>
            <w:tcW w:w="1515" w:type="dxa"/>
            <w:noWrap/>
            <w:hideMark/>
          </w:tcPr>
          <w:p w:rsidR="00812D0B" w:rsidRPr="00812D0B" w:rsidRDefault="00812D0B" w:rsidP="00812D0B">
            <w:r w:rsidRPr="00812D0B">
              <w:t>7.354542111</w:t>
            </w:r>
          </w:p>
        </w:tc>
        <w:tc>
          <w:tcPr>
            <w:tcW w:w="1388" w:type="dxa"/>
            <w:noWrap/>
            <w:hideMark/>
          </w:tcPr>
          <w:p w:rsidR="00812D0B" w:rsidRPr="00812D0B" w:rsidRDefault="00812D0B" w:rsidP="00812D0B">
            <w:r w:rsidRPr="00812D0B">
              <w:t>0.000338109</w:t>
            </w:r>
          </w:p>
        </w:tc>
        <w:tc>
          <w:tcPr>
            <w:tcW w:w="1686" w:type="dxa"/>
            <w:noWrap/>
            <w:hideMark/>
          </w:tcPr>
          <w:p w:rsidR="00812D0B" w:rsidRPr="00812D0B" w:rsidRDefault="00812D0B" w:rsidP="00812D0B">
            <w:r w:rsidRPr="00812D0B">
              <w:t>0.005402029</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Public figure</w:t>
            </w:r>
          </w:p>
        </w:tc>
        <w:tc>
          <w:tcPr>
            <w:tcW w:w="1231" w:type="dxa"/>
            <w:noWrap/>
            <w:hideMark/>
          </w:tcPr>
          <w:p w:rsidR="00812D0B" w:rsidRPr="00812D0B" w:rsidRDefault="00812D0B" w:rsidP="00812D0B">
            <w:r w:rsidRPr="00812D0B">
              <w:t>11565</w:t>
            </w:r>
          </w:p>
        </w:tc>
        <w:tc>
          <w:tcPr>
            <w:tcW w:w="1015" w:type="dxa"/>
            <w:noWrap/>
            <w:hideMark/>
          </w:tcPr>
          <w:p w:rsidR="00812D0B" w:rsidRPr="00812D0B" w:rsidRDefault="00812D0B" w:rsidP="00812D0B">
            <w:r w:rsidRPr="00812D0B">
              <w:t>67114</w:t>
            </w:r>
          </w:p>
        </w:tc>
        <w:tc>
          <w:tcPr>
            <w:tcW w:w="1515" w:type="dxa"/>
            <w:noWrap/>
            <w:hideMark/>
          </w:tcPr>
          <w:p w:rsidR="00812D0B" w:rsidRPr="00812D0B" w:rsidRDefault="00812D0B" w:rsidP="00812D0B">
            <w:r w:rsidRPr="00812D0B">
              <w:t>11.60639862</w:t>
            </w:r>
          </w:p>
        </w:tc>
        <w:tc>
          <w:tcPr>
            <w:tcW w:w="1388" w:type="dxa"/>
            <w:noWrap/>
            <w:hideMark/>
          </w:tcPr>
          <w:p w:rsidR="00812D0B" w:rsidRPr="00812D0B" w:rsidRDefault="00812D0B" w:rsidP="00812D0B">
            <w:r w:rsidRPr="00812D0B">
              <w:t>0.00050179</w:t>
            </w:r>
          </w:p>
        </w:tc>
        <w:tc>
          <w:tcPr>
            <w:tcW w:w="1686" w:type="dxa"/>
            <w:noWrap/>
            <w:hideMark/>
          </w:tcPr>
          <w:p w:rsidR="00812D0B" w:rsidRPr="00812D0B" w:rsidRDefault="00812D0B" w:rsidP="00812D0B">
            <w:r w:rsidRPr="00812D0B">
              <w:t>0.166564488</w:t>
            </w:r>
          </w:p>
        </w:tc>
      </w:tr>
      <w:tr w:rsidR="00812D0B" w:rsidRPr="00812D0B" w:rsidTr="00812D0B">
        <w:trPr>
          <w:trHeight w:val="300"/>
        </w:trPr>
        <w:tc>
          <w:tcPr>
            <w:tcW w:w="2515" w:type="dxa"/>
            <w:noWrap/>
            <w:hideMark/>
          </w:tcPr>
          <w:p w:rsidR="00812D0B" w:rsidRPr="00812D0B" w:rsidRDefault="00812D0B">
            <w:r w:rsidRPr="00812D0B">
              <w:t>CA-</w:t>
            </w:r>
            <w:proofErr w:type="spellStart"/>
            <w:r w:rsidRPr="00812D0B">
              <w:t>HepPh</w:t>
            </w:r>
            <w:proofErr w:type="spellEnd"/>
          </w:p>
        </w:tc>
        <w:tc>
          <w:tcPr>
            <w:tcW w:w="1231" w:type="dxa"/>
            <w:noWrap/>
            <w:hideMark/>
          </w:tcPr>
          <w:p w:rsidR="00812D0B" w:rsidRPr="00812D0B" w:rsidRDefault="00812D0B" w:rsidP="00812D0B">
            <w:r w:rsidRPr="00812D0B">
              <w:t>12008</w:t>
            </w:r>
          </w:p>
        </w:tc>
        <w:tc>
          <w:tcPr>
            <w:tcW w:w="1015" w:type="dxa"/>
            <w:noWrap/>
            <w:hideMark/>
          </w:tcPr>
          <w:p w:rsidR="00812D0B" w:rsidRPr="00812D0B" w:rsidRDefault="00812D0B" w:rsidP="00812D0B">
            <w:r w:rsidRPr="00812D0B">
              <w:t>237010</w:t>
            </w:r>
          </w:p>
        </w:tc>
        <w:tc>
          <w:tcPr>
            <w:tcW w:w="1515" w:type="dxa"/>
            <w:noWrap/>
            <w:hideMark/>
          </w:tcPr>
          <w:p w:rsidR="00812D0B" w:rsidRPr="00812D0B" w:rsidRDefault="00812D0B" w:rsidP="00812D0B">
            <w:r w:rsidRPr="00812D0B">
              <w:t>39.47534977</w:t>
            </w:r>
          </w:p>
        </w:tc>
        <w:tc>
          <w:tcPr>
            <w:tcW w:w="1388" w:type="dxa"/>
            <w:noWrap/>
            <w:hideMark/>
          </w:tcPr>
          <w:p w:rsidR="00812D0B" w:rsidRPr="00812D0B" w:rsidRDefault="00812D0B" w:rsidP="00812D0B">
            <w:r w:rsidRPr="00812D0B">
              <w:t>0.00164371</w:t>
            </w:r>
          </w:p>
        </w:tc>
        <w:tc>
          <w:tcPr>
            <w:tcW w:w="1686" w:type="dxa"/>
            <w:noWrap/>
            <w:hideMark/>
          </w:tcPr>
          <w:p w:rsidR="00812D0B" w:rsidRPr="00812D0B" w:rsidRDefault="00812D0B" w:rsidP="00812D0B">
            <w:r w:rsidRPr="00812D0B">
              <w:t>0.659477009</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Athletes edges</w:t>
            </w:r>
          </w:p>
        </w:tc>
        <w:tc>
          <w:tcPr>
            <w:tcW w:w="1231" w:type="dxa"/>
            <w:noWrap/>
            <w:hideMark/>
          </w:tcPr>
          <w:p w:rsidR="00812D0B" w:rsidRPr="00812D0B" w:rsidRDefault="00812D0B" w:rsidP="00812D0B">
            <w:r w:rsidRPr="00812D0B">
              <w:t>13866</w:t>
            </w:r>
          </w:p>
        </w:tc>
        <w:tc>
          <w:tcPr>
            <w:tcW w:w="1015" w:type="dxa"/>
            <w:noWrap/>
            <w:hideMark/>
          </w:tcPr>
          <w:p w:rsidR="00812D0B" w:rsidRPr="00812D0B" w:rsidRDefault="00812D0B" w:rsidP="00812D0B">
            <w:r w:rsidRPr="00812D0B">
              <w:t>86858</w:t>
            </w:r>
          </w:p>
        </w:tc>
        <w:tc>
          <w:tcPr>
            <w:tcW w:w="1515" w:type="dxa"/>
            <w:noWrap/>
            <w:hideMark/>
          </w:tcPr>
          <w:p w:rsidR="00812D0B" w:rsidRPr="00812D0B" w:rsidRDefault="00812D0B" w:rsidP="00812D0B">
            <w:r w:rsidRPr="00812D0B">
              <w:t>12.52819847</w:t>
            </w:r>
          </w:p>
        </w:tc>
        <w:tc>
          <w:tcPr>
            <w:tcW w:w="1388" w:type="dxa"/>
            <w:noWrap/>
            <w:hideMark/>
          </w:tcPr>
          <w:p w:rsidR="00812D0B" w:rsidRPr="00812D0B" w:rsidRDefault="00812D0B" w:rsidP="00812D0B">
            <w:r w:rsidRPr="00812D0B">
              <w:t>0.00045176</w:t>
            </w:r>
          </w:p>
        </w:tc>
        <w:tc>
          <w:tcPr>
            <w:tcW w:w="1686" w:type="dxa"/>
            <w:noWrap/>
            <w:hideMark/>
          </w:tcPr>
          <w:p w:rsidR="00812D0B" w:rsidRPr="00812D0B" w:rsidRDefault="00812D0B" w:rsidP="00812D0B">
            <w:r w:rsidRPr="00812D0B">
              <w:t>0.129227029</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Company</w:t>
            </w:r>
          </w:p>
        </w:tc>
        <w:tc>
          <w:tcPr>
            <w:tcW w:w="1231" w:type="dxa"/>
            <w:noWrap/>
            <w:hideMark/>
          </w:tcPr>
          <w:p w:rsidR="00812D0B" w:rsidRPr="00812D0B" w:rsidRDefault="00812D0B" w:rsidP="00812D0B">
            <w:r w:rsidRPr="00812D0B">
              <w:t>14113</w:t>
            </w:r>
          </w:p>
        </w:tc>
        <w:tc>
          <w:tcPr>
            <w:tcW w:w="1015" w:type="dxa"/>
            <w:noWrap/>
            <w:hideMark/>
          </w:tcPr>
          <w:p w:rsidR="00812D0B" w:rsidRPr="00812D0B" w:rsidRDefault="00812D0B" w:rsidP="00812D0B">
            <w:r w:rsidRPr="00812D0B">
              <w:t>52310</w:t>
            </w:r>
          </w:p>
        </w:tc>
        <w:tc>
          <w:tcPr>
            <w:tcW w:w="1515" w:type="dxa"/>
            <w:noWrap/>
            <w:hideMark/>
          </w:tcPr>
          <w:p w:rsidR="00812D0B" w:rsidRPr="00812D0B" w:rsidRDefault="00812D0B" w:rsidP="00812D0B">
            <w:r w:rsidRPr="00812D0B">
              <w:t>7.413023454</w:t>
            </w:r>
          </w:p>
        </w:tc>
        <w:tc>
          <w:tcPr>
            <w:tcW w:w="1388" w:type="dxa"/>
            <w:noWrap/>
            <w:hideMark/>
          </w:tcPr>
          <w:p w:rsidR="00812D0B" w:rsidRPr="00812D0B" w:rsidRDefault="00812D0B" w:rsidP="00812D0B">
            <w:r w:rsidRPr="00812D0B">
              <w:t>0.000262631</w:t>
            </w:r>
          </w:p>
        </w:tc>
        <w:tc>
          <w:tcPr>
            <w:tcW w:w="1686" w:type="dxa"/>
            <w:noWrap/>
            <w:hideMark/>
          </w:tcPr>
          <w:p w:rsidR="00812D0B" w:rsidRPr="00812D0B" w:rsidRDefault="00812D0B" w:rsidP="00812D0B">
            <w:r w:rsidRPr="00812D0B">
              <w:t>0.153198695</w:t>
            </w:r>
          </w:p>
        </w:tc>
      </w:tr>
      <w:tr w:rsidR="00812D0B" w:rsidRPr="00812D0B" w:rsidTr="00812D0B">
        <w:trPr>
          <w:trHeight w:val="300"/>
        </w:trPr>
        <w:tc>
          <w:tcPr>
            <w:tcW w:w="2515" w:type="dxa"/>
            <w:noWrap/>
            <w:hideMark/>
          </w:tcPr>
          <w:p w:rsidR="00812D0B" w:rsidRPr="00812D0B" w:rsidRDefault="00812D0B">
            <w:r w:rsidRPr="00812D0B">
              <w:t>CA-</w:t>
            </w:r>
            <w:proofErr w:type="spellStart"/>
            <w:r w:rsidRPr="00812D0B">
              <w:t>AstroPh</w:t>
            </w:r>
            <w:proofErr w:type="spellEnd"/>
          </w:p>
        </w:tc>
        <w:tc>
          <w:tcPr>
            <w:tcW w:w="1231" w:type="dxa"/>
            <w:noWrap/>
            <w:hideMark/>
          </w:tcPr>
          <w:p w:rsidR="00812D0B" w:rsidRPr="00812D0B" w:rsidRDefault="00812D0B" w:rsidP="00812D0B">
            <w:r w:rsidRPr="00812D0B">
              <w:t>18772</w:t>
            </w:r>
          </w:p>
        </w:tc>
        <w:tc>
          <w:tcPr>
            <w:tcW w:w="1015" w:type="dxa"/>
            <w:noWrap/>
            <w:hideMark/>
          </w:tcPr>
          <w:p w:rsidR="00812D0B" w:rsidRPr="00812D0B" w:rsidRDefault="00812D0B" w:rsidP="00812D0B">
            <w:r w:rsidRPr="00812D0B">
              <w:t>396160</w:t>
            </w:r>
          </w:p>
        </w:tc>
        <w:tc>
          <w:tcPr>
            <w:tcW w:w="1515" w:type="dxa"/>
            <w:noWrap/>
            <w:hideMark/>
          </w:tcPr>
          <w:p w:rsidR="00812D0B" w:rsidRPr="00812D0B" w:rsidRDefault="00812D0B" w:rsidP="00812D0B">
            <w:r w:rsidRPr="00812D0B">
              <w:t>42.20754315</w:t>
            </w:r>
          </w:p>
        </w:tc>
        <w:tc>
          <w:tcPr>
            <w:tcW w:w="1388" w:type="dxa"/>
            <w:noWrap/>
            <w:hideMark/>
          </w:tcPr>
          <w:p w:rsidR="00812D0B" w:rsidRPr="00812D0B" w:rsidRDefault="00812D0B" w:rsidP="00812D0B">
            <w:r w:rsidRPr="00812D0B">
              <w:t>0.001124215</w:t>
            </w:r>
          </w:p>
        </w:tc>
        <w:tc>
          <w:tcPr>
            <w:tcW w:w="1686" w:type="dxa"/>
            <w:noWrap/>
            <w:hideMark/>
          </w:tcPr>
          <w:p w:rsidR="00812D0B" w:rsidRPr="00812D0B" w:rsidRDefault="00812D0B" w:rsidP="00812D0B">
            <w:r w:rsidRPr="00812D0B">
              <w:t>0.318001581</w:t>
            </w:r>
          </w:p>
        </w:tc>
      </w:tr>
      <w:tr w:rsidR="00812D0B" w:rsidRPr="00812D0B" w:rsidTr="00812D0B">
        <w:trPr>
          <w:trHeight w:val="300"/>
        </w:trPr>
        <w:tc>
          <w:tcPr>
            <w:tcW w:w="2515" w:type="dxa"/>
            <w:noWrap/>
            <w:hideMark/>
          </w:tcPr>
          <w:p w:rsidR="00812D0B" w:rsidRPr="00812D0B" w:rsidRDefault="00812D0B">
            <w:proofErr w:type="spellStart"/>
            <w:r w:rsidRPr="00812D0B">
              <w:t>Musae</w:t>
            </w:r>
            <w:proofErr w:type="spellEnd"/>
            <w:r w:rsidRPr="00812D0B">
              <w:t>-Facebook</w:t>
            </w:r>
          </w:p>
        </w:tc>
        <w:tc>
          <w:tcPr>
            <w:tcW w:w="1231" w:type="dxa"/>
            <w:noWrap/>
            <w:hideMark/>
          </w:tcPr>
          <w:p w:rsidR="00812D0B" w:rsidRPr="00812D0B" w:rsidRDefault="00812D0B" w:rsidP="00812D0B">
            <w:r w:rsidRPr="00812D0B">
              <w:t>22470</w:t>
            </w:r>
          </w:p>
        </w:tc>
        <w:tc>
          <w:tcPr>
            <w:tcW w:w="1015" w:type="dxa"/>
            <w:noWrap/>
            <w:hideMark/>
          </w:tcPr>
          <w:p w:rsidR="00812D0B" w:rsidRPr="00812D0B" w:rsidRDefault="00812D0B" w:rsidP="00812D0B">
            <w:r w:rsidRPr="00812D0B">
              <w:t>171002</w:t>
            </w:r>
          </w:p>
        </w:tc>
        <w:tc>
          <w:tcPr>
            <w:tcW w:w="1515" w:type="dxa"/>
            <w:noWrap/>
            <w:hideMark/>
          </w:tcPr>
          <w:p w:rsidR="00812D0B" w:rsidRPr="00812D0B" w:rsidRDefault="00812D0B" w:rsidP="00812D0B">
            <w:r w:rsidRPr="00812D0B">
              <w:t>15.22047174</w:t>
            </w:r>
          </w:p>
        </w:tc>
        <w:tc>
          <w:tcPr>
            <w:tcW w:w="1388" w:type="dxa"/>
            <w:noWrap/>
            <w:hideMark/>
          </w:tcPr>
          <w:p w:rsidR="00812D0B" w:rsidRPr="00812D0B" w:rsidRDefault="00812D0B" w:rsidP="00812D0B">
            <w:r w:rsidRPr="00812D0B">
              <w:t>0.000338684</w:t>
            </w:r>
          </w:p>
        </w:tc>
        <w:tc>
          <w:tcPr>
            <w:tcW w:w="1686" w:type="dxa"/>
            <w:noWrap/>
            <w:hideMark/>
          </w:tcPr>
          <w:p w:rsidR="00812D0B" w:rsidRPr="00812D0B" w:rsidRDefault="00812D0B" w:rsidP="00812D0B">
            <w:r w:rsidRPr="00812D0B">
              <w:t>0.232321437</w:t>
            </w:r>
          </w:p>
        </w:tc>
      </w:tr>
      <w:tr w:rsidR="00812D0B" w:rsidRPr="00812D0B" w:rsidTr="00812D0B">
        <w:trPr>
          <w:trHeight w:val="300"/>
        </w:trPr>
        <w:tc>
          <w:tcPr>
            <w:tcW w:w="2515" w:type="dxa"/>
            <w:noWrap/>
            <w:hideMark/>
          </w:tcPr>
          <w:p w:rsidR="00812D0B" w:rsidRPr="00812D0B" w:rsidRDefault="00812D0B">
            <w:proofErr w:type="spellStart"/>
            <w:r w:rsidRPr="00812D0B">
              <w:t>Cit-HepTh</w:t>
            </w:r>
            <w:proofErr w:type="spellEnd"/>
          </w:p>
        </w:tc>
        <w:tc>
          <w:tcPr>
            <w:tcW w:w="1231" w:type="dxa"/>
            <w:noWrap/>
            <w:hideMark/>
          </w:tcPr>
          <w:p w:rsidR="00812D0B" w:rsidRPr="00812D0B" w:rsidRDefault="00812D0B" w:rsidP="00812D0B">
            <w:r w:rsidRPr="00812D0B">
              <w:t>27770</w:t>
            </w:r>
          </w:p>
        </w:tc>
        <w:tc>
          <w:tcPr>
            <w:tcW w:w="1015" w:type="dxa"/>
            <w:noWrap/>
            <w:hideMark/>
          </w:tcPr>
          <w:p w:rsidR="00812D0B" w:rsidRPr="00812D0B" w:rsidRDefault="00812D0B" w:rsidP="00812D0B">
            <w:r w:rsidRPr="00812D0B">
              <w:t>352807</w:t>
            </w:r>
          </w:p>
        </w:tc>
        <w:tc>
          <w:tcPr>
            <w:tcW w:w="1515" w:type="dxa"/>
            <w:noWrap/>
            <w:hideMark/>
          </w:tcPr>
          <w:p w:rsidR="00812D0B" w:rsidRPr="00812D0B" w:rsidRDefault="00812D0B" w:rsidP="00812D0B">
            <w:r w:rsidRPr="00812D0B">
              <w:t>25.40921858</w:t>
            </w:r>
          </w:p>
        </w:tc>
        <w:tc>
          <w:tcPr>
            <w:tcW w:w="1388" w:type="dxa"/>
            <w:noWrap/>
            <w:hideMark/>
          </w:tcPr>
          <w:p w:rsidR="00812D0B" w:rsidRPr="00812D0B" w:rsidRDefault="00812D0B" w:rsidP="00812D0B">
            <w:r w:rsidRPr="00812D0B">
              <w:t>0.000457494</w:t>
            </w:r>
          </w:p>
        </w:tc>
        <w:tc>
          <w:tcPr>
            <w:tcW w:w="1686" w:type="dxa"/>
            <w:noWrap/>
            <w:hideMark/>
          </w:tcPr>
          <w:p w:rsidR="00812D0B" w:rsidRPr="00812D0B" w:rsidRDefault="00812D0B" w:rsidP="00812D0B">
            <w:r w:rsidRPr="00812D0B">
              <w:t>0.119569073</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New sites</w:t>
            </w:r>
          </w:p>
        </w:tc>
        <w:tc>
          <w:tcPr>
            <w:tcW w:w="1231" w:type="dxa"/>
            <w:noWrap/>
            <w:hideMark/>
          </w:tcPr>
          <w:p w:rsidR="00812D0B" w:rsidRPr="00812D0B" w:rsidRDefault="00812D0B" w:rsidP="00812D0B">
            <w:r w:rsidRPr="00812D0B">
              <w:t>27917</w:t>
            </w:r>
          </w:p>
        </w:tc>
        <w:tc>
          <w:tcPr>
            <w:tcW w:w="1015" w:type="dxa"/>
            <w:noWrap/>
            <w:hideMark/>
          </w:tcPr>
          <w:p w:rsidR="00812D0B" w:rsidRPr="00812D0B" w:rsidRDefault="00812D0B" w:rsidP="00812D0B">
            <w:r w:rsidRPr="00812D0B">
              <w:t>206259</w:t>
            </w:r>
          </w:p>
        </w:tc>
        <w:tc>
          <w:tcPr>
            <w:tcW w:w="1515" w:type="dxa"/>
            <w:noWrap/>
            <w:hideMark/>
          </w:tcPr>
          <w:p w:rsidR="00812D0B" w:rsidRPr="00812D0B" w:rsidRDefault="00812D0B" w:rsidP="00812D0B">
            <w:r w:rsidRPr="00812D0B">
              <w:t>14.77658774</w:t>
            </w:r>
          </w:p>
        </w:tc>
        <w:tc>
          <w:tcPr>
            <w:tcW w:w="1388" w:type="dxa"/>
            <w:noWrap/>
            <w:hideMark/>
          </w:tcPr>
          <w:p w:rsidR="00812D0B" w:rsidRPr="00812D0B" w:rsidRDefault="00812D0B" w:rsidP="00812D0B">
            <w:r w:rsidRPr="00812D0B">
              <w:t>0.000264652</w:t>
            </w:r>
          </w:p>
        </w:tc>
        <w:tc>
          <w:tcPr>
            <w:tcW w:w="1686" w:type="dxa"/>
            <w:noWrap/>
            <w:hideMark/>
          </w:tcPr>
          <w:p w:rsidR="00812D0B" w:rsidRPr="00812D0B" w:rsidRDefault="00812D0B" w:rsidP="00812D0B">
            <w:r w:rsidRPr="00812D0B">
              <w:t>0.113984782</w:t>
            </w:r>
          </w:p>
        </w:tc>
      </w:tr>
      <w:tr w:rsidR="00812D0B" w:rsidRPr="00812D0B" w:rsidTr="00812D0B">
        <w:trPr>
          <w:trHeight w:val="300"/>
        </w:trPr>
        <w:tc>
          <w:tcPr>
            <w:tcW w:w="2515" w:type="dxa"/>
            <w:noWrap/>
            <w:hideMark/>
          </w:tcPr>
          <w:p w:rsidR="00812D0B" w:rsidRPr="00812D0B" w:rsidRDefault="00812D0B">
            <w:proofErr w:type="spellStart"/>
            <w:r w:rsidRPr="00812D0B">
              <w:t>Cit-HepPh</w:t>
            </w:r>
            <w:proofErr w:type="spellEnd"/>
          </w:p>
        </w:tc>
        <w:tc>
          <w:tcPr>
            <w:tcW w:w="1231" w:type="dxa"/>
            <w:noWrap/>
            <w:hideMark/>
          </w:tcPr>
          <w:p w:rsidR="00812D0B" w:rsidRPr="00812D0B" w:rsidRDefault="00812D0B" w:rsidP="00812D0B">
            <w:r w:rsidRPr="00812D0B">
              <w:t>34546</w:t>
            </w:r>
          </w:p>
        </w:tc>
        <w:tc>
          <w:tcPr>
            <w:tcW w:w="1015" w:type="dxa"/>
            <w:noWrap/>
            <w:hideMark/>
          </w:tcPr>
          <w:p w:rsidR="00812D0B" w:rsidRPr="00812D0B" w:rsidRDefault="00812D0B" w:rsidP="00812D0B">
            <w:r w:rsidRPr="00812D0B">
              <w:t>421577</w:t>
            </w:r>
          </w:p>
        </w:tc>
        <w:tc>
          <w:tcPr>
            <w:tcW w:w="1515" w:type="dxa"/>
            <w:noWrap/>
            <w:hideMark/>
          </w:tcPr>
          <w:p w:rsidR="00812D0B" w:rsidRPr="00812D0B" w:rsidRDefault="00812D0B" w:rsidP="00812D0B">
            <w:r w:rsidRPr="00812D0B">
              <w:t>24.4067041</w:t>
            </w:r>
          </w:p>
        </w:tc>
        <w:tc>
          <w:tcPr>
            <w:tcW w:w="1388" w:type="dxa"/>
            <w:noWrap/>
            <w:hideMark/>
          </w:tcPr>
          <w:p w:rsidR="00812D0B" w:rsidRPr="00812D0B" w:rsidRDefault="00812D0B" w:rsidP="00812D0B">
            <w:r w:rsidRPr="00812D0B">
              <w:t>0.000353249</w:t>
            </w:r>
          </w:p>
        </w:tc>
        <w:tc>
          <w:tcPr>
            <w:tcW w:w="1686" w:type="dxa"/>
            <w:noWrap/>
            <w:hideMark/>
          </w:tcPr>
          <w:p w:rsidR="00812D0B" w:rsidRPr="00812D0B" w:rsidRDefault="00812D0B" w:rsidP="00812D0B">
            <w:r w:rsidRPr="00812D0B">
              <w:t>0.145656674</w:t>
            </w:r>
          </w:p>
        </w:tc>
      </w:tr>
      <w:tr w:rsidR="00812D0B" w:rsidRPr="00812D0B" w:rsidTr="00812D0B">
        <w:trPr>
          <w:trHeight w:val="300"/>
        </w:trPr>
        <w:tc>
          <w:tcPr>
            <w:tcW w:w="2515" w:type="dxa"/>
            <w:noWrap/>
            <w:hideMark/>
          </w:tcPr>
          <w:p w:rsidR="00812D0B" w:rsidRPr="00812D0B" w:rsidRDefault="00812D0B">
            <w:r w:rsidRPr="00812D0B">
              <w:t>p2p-Gnutella30</w:t>
            </w:r>
          </w:p>
        </w:tc>
        <w:tc>
          <w:tcPr>
            <w:tcW w:w="1231" w:type="dxa"/>
            <w:noWrap/>
            <w:hideMark/>
          </w:tcPr>
          <w:p w:rsidR="00812D0B" w:rsidRPr="00812D0B" w:rsidRDefault="00812D0B" w:rsidP="00812D0B">
            <w:r w:rsidRPr="00812D0B">
              <w:t>36682</w:t>
            </w:r>
          </w:p>
        </w:tc>
        <w:tc>
          <w:tcPr>
            <w:tcW w:w="1015" w:type="dxa"/>
            <w:noWrap/>
            <w:hideMark/>
          </w:tcPr>
          <w:p w:rsidR="00812D0B" w:rsidRPr="00812D0B" w:rsidRDefault="00812D0B" w:rsidP="00812D0B">
            <w:r w:rsidRPr="00812D0B">
              <w:t>88328</w:t>
            </w:r>
          </w:p>
        </w:tc>
        <w:tc>
          <w:tcPr>
            <w:tcW w:w="1515" w:type="dxa"/>
            <w:noWrap/>
            <w:hideMark/>
          </w:tcPr>
          <w:p w:rsidR="00812D0B" w:rsidRPr="00812D0B" w:rsidRDefault="00812D0B" w:rsidP="00812D0B">
            <w:r w:rsidRPr="00812D0B">
              <w:t>4.815876997</w:t>
            </w:r>
          </w:p>
        </w:tc>
        <w:tc>
          <w:tcPr>
            <w:tcW w:w="1388" w:type="dxa"/>
            <w:noWrap/>
            <w:hideMark/>
          </w:tcPr>
          <w:p w:rsidR="00812D0B" w:rsidRPr="00812D0B" w:rsidRDefault="00812D0B" w:rsidP="00812D0B">
            <w:r w:rsidRPr="00812D0B">
              <w:t>6.56E-05</w:t>
            </w:r>
          </w:p>
        </w:tc>
        <w:tc>
          <w:tcPr>
            <w:tcW w:w="1686" w:type="dxa"/>
            <w:noWrap/>
            <w:hideMark/>
          </w:tcPr>
          <w:p w:rsidR="00812D0B" w:rsidRPr="00812D0B" w:rsidRDefault="00812D0B" w:rsidP="00812D0B">
            <w:r w:rsidRPr="00812D0B">
              <w:t>0.005163701</w:t>
            </w:r>
          </w:p>
        </w:tc>
      </w:tr>
      <w:tr w:rsidR="00812D0B" w:rsidRPr="00812D0B" w:rsidTr="00812D0B">
        <w:trPr>
          <w:trHeight w:val="300"/>
        </w:trPr>
        <w:tc>
          <w:tcPr>
            <w:tcW w:w="2515" w:type="dxa"/>
            <w:noWrap/>
            <w:hideMark/>
          </w:tcPr>
          <w:p w:rsidR="00812D0B" w:rsidRPr="00812D0B" w:rsidRDefault="00812D0B">
            <w:r w:rsidRPr="00812D0B">
              <w:t>Email-Enron</w:t>
            </w:r>
          </w:p>
        </w:tc>
        <w:tc>
          <w:tcPr>
            <w:tcW w:w="1231" w:type="dxa"/>
            <w:noWrap/>
            <w:hideMark/>
          </w:tcPr>
          <w:p w:rsidR="00812D0B" w:rsidRPr="00812D0B" w:rsidRDefault="00812D0B" w:rsidP="00812D0B">
            <w:r w:rsidRPr="00812D0B">
              <w:t>36692</w:t>
            </w:r>
          </w:p>
        </w:tc>
        <w:tc>
          <w:tcPr>
            <w:tcW w:w="1015" w:type="dxa"/>
            <w:noWrap/>
            <w:hideMark/>
          </w:tcPr>
          <w:p w:rsidR="00812D0B" w:rsidRPr="00812D0B" w:rsidRDefault="00812D0B" w:rsidP="00812D0B">
            <w:r w:rsidRPr="00812D0B">
              <w:t>367662</w:t>
            </w:r>
          </w:p>
        </w:tc>
        <w:tc>
          <w:tcPr>
            <w:tcW w:w="1515" w:type="dxa"/>
            <w:noWrap/>
            <w:hideMark/>
          </w:tcPr>
          <w:p w:rsidR="00812D0B" w:rsidRPr="00812D0B" w:rsidRDefault="00812D0B" w:rsidP="00812D0B">
            <w:r w:rsidRPr="00812D0B">
              <w:t>20.04044478</w:t>
            </w:r>
          </w:p>
        </w:tc>
        <w:tc>
          <w:tcPr>
            <w:tcW w:w="1388" w:type="dxa"/>
            <w:noWrap/>
            <w:hideMark/>
          </w:tcPr>
          <w:p w:rsidR="00812D0B" w:rsidRPr="00812D0B" w:rsidRDefault="00812D0B" w:rsidP="00812D0B">
            <w:r w:rsidRPr="00812D0B">
              <w:t>0.00027309</w:t>
            </w:r>
          </w:p>
        </w:tc>
        <w:tc>
          <w:tcPr>
            <w:tcW w:w="1686" w:type="dxa"/>
            <w:noWrap/>
            <w:hideMark/>
          </w:tcPr>
          <w:p w:rsidR="00812D0B" w:rsidRPr="00812D0B" w:rsidRDefault="00812D0B" w:rsidP="00812D0B">
            <w:r w:rsidRPr="00812D0B">
              <w:t>0.085310796</w:t>
            </w:r>
          </w:p>
        </w:tc>
      </w:tr>
      <w:tr w:rsidR="00812D0B" w:rsidRPr="00812D0B" w:rsidTr="00812D0B">
        <w:trPr>
          <w:trHeight w:val="300"/>
        </w:trPr>
        <w:tc>
          <w:tcPr>
            <w:tcW w:w="2515" w:type="dxa"/>
            <w:noWrap/>
            <w:hideMark/>
          </w:tcPr>
          <w:p w:rsidR="00812D0B" w:rsidRPr="00812D0B" w:rsidRDefault="00812D0B">
            <w:proofErr w:type="spellStart"/>
            <w:r w:rsidRPr="00812D0B">
              <w:t>Deezer</w:t>
            </w:r>
            <w:proofErr w:type="spellEnd"/>
            <w:r w:rsidRPr="00812D0B">
              <w:t>-RO</w:t>
            </w:r>
          </w:p>
        </w:tc>
        <w:tc>
          <w:tcPr>
            <w:tcW w:w="1231" w:type="dxa"/>
            <w:noWrap/>
            <w:hideMark/>
          </w:tcPr>
          <w:p w:rsidR="00812D0B" w:rsidRPr="00812D0B" w:rsidRDefault="00812D0B" w:rsidP="00812D0B">
            <w:r w:rsidRPr="00812D0B">
              <w:t>41773</w:t>
            </w:r>
          </w:p>
        </w:tc>
        <w:tc>
          <w:tcPr>
            <w:tcW w:w="1015" w:type="dxa"/>
            <w:noWrap/>
            <w:hideMark/>
          </w:tcPr>
          <w:p w:rsidR="00812D0B" w:rsidRPr="00812D0B" w:rsidRDefault="00812D0B" w:rsidP="00812D0B">
            <w:r w:rsidRPr="00812D0B">
              <w:t>125826</w:t>
            </w:r>
          </w:p>
        </w:tc>
        <w:tc>
          <w:tcPr>
            <w:tcW w:w="1515" w:type="dxa"/>
            <w:noWrap/>
            <w:hideMark/>
          </w:tcPr>
          <w:p w:rsidR="00812D0B" w:rsidRPr="00812D0B" w:rsidRDefault="00812D0B" w:rsidP="00812D0B">
            <w:r w:rsidRPr="00812D0B">
              <w:t>6.024274053</w:t>
            </w:r>
          </w:p>
        </w:tc>
        <w:tc>
          <w:tcPr>
            <w:tcW w:w="1388" w:type="dxa"/>
            <w:noWrap/>
            <w:hideMark/>
          </w:tcPr>
          <w:p w:rsidR="00812D0B" w:rsidRPr="00812D0B" w:rsidRDefault="00812D0B" w:rsidP="00812D0B">
            <w:r w:rsidRPr="00812D0B">
              <w:t>7.21E-05</w:t>
            </w:r>
          </w:p>
        </w:tc>
        <w:tc>
          <w:tcPr>
            <w:tcW w:w="1686" w:type="dxa"/>
            <w:noWrap/>
            <w:hideMark/>
          </w:tcPr>
          <w:p w:rsidR="00812D0B" w:rsidRPr="00812D0B" w:rsidRDefault="00812D0B" w:rsidP="00812D0B">
            <w:r w:rsidRPr="00812D0B">
              <w:t>0.075266704</w:t>
            </w:r>
          </w:p>
        </w:tc>
      </w:tr>
      <w:tr w:rsidR="00812D0B" w:rsidRPr="00812D0B" w:rsidTr="00812D0B">
        <w:trPr>
          <w:trHeight w:val="300"/>
        </w:trPr>
        <w:tc>
          <w:tcPr>
            <w:tcW w:w="2515" w:type="dxa"/>
            <w:noWrap/>
            <w:hideMark/>
          </w:tcPr>
          <w:p w:rsidR="00812D0B" w:rsidRPr="00812D0B" w:rsidRDefault="00812D0B">
            <w:proofErr w:type="spellStart"/>
            <w:r w:rsidRPr="00812D0B">
              <w:t>Deezer</w:t>
            </w:r>
            <w:proofErr w:type="spellEnd"/>
            <w:r w:rsidRPr="00812D0B">
              <w:t>-HU</w:t>
            </w:r>
          </w:p>
        </w:tc>
        <w:tc>
          <w:tcPr>
            <w:tcW w:w="1231" w:type="dxa"/>
            <w:noWrap/>
            <w:hideMark/>
          </w:tcPr>
          <w:p w:rsidR="00812D0B" w:rsidRPr="00812D0B" w:rsidRDefault="00812D0B" w:rsidP="00812D0B">
            <w:r w:rsidRPr="00812D0B">
              <w:t>47538</w:t>
            </w:r>
          </w:p>
        </w:tc>
        <w:tc>
          <w:tcPr>
            <w:tcW w:w="1015" w:type="dxa"/>
            <w:noWrap/>
            <w:hideMark/>
          </w:tcPr>
          <w:p w:rsidR="00812D0B" w:rsidRPr="00812D0B" w:rsidRDefault="00812D0B" w:rsidP="00812D0B">
            <w:r w:rsidRPr="00812D0B">
              <w:t>222887</w:t>
            </w:r>
          </w:p>
        </w:tc>
        <w:tc>
          <w:tcPr>
            <w:tcW w:w="1515" w:type="dxa"/>
            <w:noWrap/>
            <w:hideMark/>
          </w:tcPr>
          <w:p w:rsidR="00812D0B" w:rsidRPr="00812D0B" w:rsidRDefault="00812D0B" w:rsidP="00812D0B">
            <w:r w:rsidRPr="00812D0B">
              <w:t>9.377214018</w:t>
            </w:r>
          </w:p>
        </w:tc>
        <w:tc>
          <w:tcPr>
            <w:tcW w:w="1388" w:type="dxa"/>
            <w:noWrap/>
            <w:hideMark/>
          </w:tcPr>
          <w:p w:rsidR="00812D0B" w:rsidRPr="00812D0B" w:rsidRDefault="00812D0B" w:rsidP="00812D0B">
            <w:r w:rsidRPr="00812D0B">
              <w:t>9.86E-05</w:t>
            </w:r>
          </w:p>
        </w:tc>
        <w:tc>
          <w:tcPr>
            <w:tcW w:w="1686" w:type="dxa"/>
            <w:noWrap/>
            <w:hideMark/>
          </w:tcPr>
          <w:p w:rsidR="00812D0B" w:rsidRPr="00812D0B" w:rsidRDefault="00812D0B" w:rsidP="00812D0B">
            <w:r w:rsidRPr="00812D0B">
              <w:t>0.092924018</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Artist edges</w:t>
            </w:r>
          </w:p>
        </w:tc>
        <w:tc>
          <w:tcPr>
            <w:tcW w:w="1231" w:type="dxa"/>
            <w:noWrap/>
            <w:hideMark/>
          </w:tcPr>
          <w:p w:rsidR="00812D0B" w:rsidRPr="00812D0B" w:rsidRDefault="00812D0B" w:rsidP="00812D0B">
            <w:r w:rsidRPr="00812D0B">
              <w:t>50515</w:t>
            </w:r>
          </w:p>
        </w:tc>
        <w:tc>
          <w:tcPr>
            <w:tcW w:w="1015" w:type="dxa"/>
            <w:noWrap/>
            <w:hideMark/>
          </w:tcPr>
          <w:p w:rsidR="00812D0B" w:rsidRPr="00812D0B" w:rsidRDefault="00812D0B" w:rsidP="00812D0B">
            <w:r w:rsidRPr="00812D0B">
              <w:t>819306</w:t>
            </w:r>
          </w:p>
        </w:tc>
        <w:tc>
          <w:tcPr>
            <w:tcW w:w="1515" w:type="dxa"/>
            <w:noWrap/>
            <w:hideMark/>
          </w:tcPr>
          <w:p w:rsidR="00812D0B" w:rsidRPr="00812D0B" w:rsidRDefault="00812D0B" w:rsidP="00812D0B">
            <w:r w:rsidRPr="00812D0B">
              <w:t>32.43812729</w:t>
            </w:r>
          </w:p>
        </w:tc>
        <w:tc>
          <w:tcPr>
            <w:tcW w:w="1388" w:type="dxa"/>
            <w:noWrap/>
            <w:hideMark/>
          </w:tcPr>
          <w:p w:rsidR="00812D0B" w:rsidRPr="00812D0B" w:rsidRDefault="00812D0B" w:rsidP="00812D0B">
            <w:r w:rsidRPr="00812D0B">
              <w:t>0.000321074</w:t>
            </w:r>
          </w:p>
        </w:tc>
        <w:tc>
          <w:tcPr>
            <w:tcW w:w="1686" w:type="dxa"/>
            <w:noWrap/>
            <w:hideMark/>
          </w:tcPr>
          <w:p w:rsidR="00812D0B" w:rsidRPr="00812D0B" w:rsidRDefault="00812D0B" w:rsidP="00812D0B">
            <w:r w:rsidRPr="00812D0B">
              <w:t>0.05349711</w:t>
            </w:r>
          </w:p>
        </w:tc>
      </w:tr>
      <w:tr w:rsidR="00812D0B" w:rsidRPr="00812D0B" w:rsidTr="00812D0B">
        <w:trPr>
          <w:trHeight w:val="300"/>
        </w:trPr>
        <w:tc>
          <w:tcPr>
            <w:tcW w:w="2515" w:type="dxa"/>
            <w:noWrap/>
            <w:hideMark/>
          </w:tcPr>
          <w:p w:rsidR="00812D0B" w:rsidRPr="00812D0B" w:rsidRDefault="00812D0B">
            <w:proofErr w:type="spellStart"/>
            <w:r w:rsidRPr="00812D0B">
              <w:t>Deezer</w:t>
            </w:r>
            <w:proofErr w:type="spellEnd"/>
            <w:r w:rsidRPr="00812D0B">
              <w:t>-HR</w:t>
            </w:r>
          </w:p>
        </w:tc>
        <w:tc>
          <w:tcPr>
            <w:tcW w:w="1231" w:type="dxa"/>
            <w:noWrap/>
            <w:hideMark/>
          </w:tcPr>
          <w:p w:rsidR="00812D0B" w:rsidRPr="00812D0B" w:rsidRDefault="00812D0B" w:rsidP="00812D0B">
            <w:r w:rsidRPr="00812D0B">
              <w:t>54573</w:t>
            </w:r>
          </w:p>
        </w:tc>
        <w:tc>
          <w:tcPr>
            <w:tcW w:w="1015" w:type="dxa"/>
            <w:noWrap/>
            <w:hideMark/>
          </w:tcPr>
          <w:p w:rsidR="00812D0B" w:rsidRPr="00812D0B" w:rsidRDefault="00812D0B" w:rsidP="00812D0B">
            <w:r w:rsidRPr="00812D0B">
              <w:t>498202</w:t>
            </w:r>
          </w:p>
        </w:tc>
        <w:tc>
          <w:tcPr>
            <w:tcW w:w="1515" w:type="dxa"/>
            <w:noWrap/>
            <w:hideMark/>
          </w:tcPr>
          <w:p w:rsidR="00812D0B" w:rsidRPr="00812D0B" w:rsidRDefault="00812D0B" w:rsidP="00812D0B">
            <w:r w:rsidRPr="00812D0B">
              <w:t>18.25818628</w:t>
            </w:r>
          </w:p>
        </w:tc>
        <w:tc>
          <w:tcPr>
            <w:tcW w:w="1388" w:type="dxa"/>
            <w:noWrap/>
            <w:hideMark/>
          </w:tcPr>
          <w:p w:rsidR="00812D0B" w:rsidRPr="00812D0B" w:rsidRDefault="00812D0B" w:rsidP="00812D0B">
            <w:r w:rsidRPr="00812D0B">
              <w:t>0.000167282</w:t>
            </w:r>
          </w:p>
        </w:tc>
        <w:tc>
          <w:tcPr>
            <w:tcW w:w="1686" w:type="dxa"/>
            <w:noWrap/>
            <w:hideMark/>
          </w:tcPr>
          <w:p w:rsidR="00812D0B" w:rsidRPr="00812D0B" w:rsidRDefault="00812D0B" w:rsidP="00812D0B">
            <w:r w:rsidRPr="00812D0B">
              <w:t>0.11463005</w:t>
            </w:r>
          </w:p>
        </w:tc>
      </w:tr>
      <w:tr w:rsidR="00812D0B" w:rsidRPr="00812D0B" w:rsidTr="00812D0B">
        <w:trPr>
          <w:trHeight w:val="300"/>
        </w:trPr>
        <w:tc>
          <w:tcPr>
            <w:tcW w:w="2515" w:type="dxa"/>
            <w:noWrap/>
            <w:hideMark/>
          </w:tcPr>
          <w:p w:rsidR="00812D0B" w:rsidRPr="00812D0B" w:rsidRDefault="00812D0B">
            <w:r w:rsidRPr="00812D0B">
              <w:t>p2p-Gnutella31</w:t>
            </w:r>
          </w:p>
        </w:tc>
        <w:tc>
          <w:tcPr>
            <w:tcW w:w="1231" w:type="dxa"/>
            <w:noWrap/>
            <w:hideMark/>
          </w:tcPr>
          <w:p w:rsidR="00812D0B" w:rsidRPr="00812D0B" w:rsidRDefault="00812D0B" w:rsidP="00812D0B">
            <w:r w:rsidRPr="00812D0B">
              <w:t>62586</w:t>
            </w:r>
          </w:p>
        </w:tc>
        <w:tc>
          <w:tcPr>
            <w:tcW w:w="1015" w:type="dxa"/>
            <w:noWrap/>
            <w:hideMark/>
          </w:tcPr>
          <w:p w:rsidR="00812D0B" w:rsidRPr="00812D0B" w:rsidRDefault="00812D0B" w:rsidP="00812D0B">
            <w:r w:rsidRPr="00812D0B">
              <w:t>147892</w:t>
            </w:r>
          </w:p>
        </w:tc>
        <w:tc>
          <w:tcPr>
            <w:tcW w:w="1515" w:type="dxa"/>
            <w:noWrap/>
            <w:hideMark/>
          </w:tcPr>
          <w:p w:rsidR="00812D0B" w:rsidRPr="00812D0B" w:rsidRDefault="00812D0B" w:rsidP="00812D0B">
            <w:r w:rsidRPr="00812D0B">
              <w:t>4.726040968</w:t>
            </w:r>
          </w:p>
        </w:tc>
        <w:tc>
          <w:tcPr>
            <w:tcW w:w="1388" w:type="dxa"/>
            <w:noWrap/>
            <w:hideMark/>
          </w:tcPr>
          <w:p w:rsidR="00812D0B" w:rsidRPr="00812D0B" w:rsidRDefault="00812D0B" w:rsidP="00812D0B">
            <w:r w:rsidRPr="00812D0B">
              <w:t>3.78E-05</w:t>
            </w:r>
          </w:p>
        </w:tc>
        <w:tc>
          <w:tcPr>
            <w:tcW w:w="1686" w:type="dxa"/>
            <w:noWrap/>
            <w:hideMark/>
          </w:tcPr>
          <w:p w:rsidR="00812D0B" w:rsidRPr="00812D0B" w:rsidRDefault="00812D0B" w:rsidP="00812D0B">
            <w:r w:rsidRPr="00812D0B">
              <w:t>0.003872019</w:t>
            </w:r>
          </w:p>
        </w:tc>
      </w:tr>
      <w:tr w:rsidR="00812D0B" w:rsidRPr="00812D0B" w:rsidTr="00812D0B">
        <w:trPr>
          <w:trHeight w:val="300"/>
        </w:trPr>
        <w:tc>
          <w:tcPr>
            <w:tcW w:w="2515" w:type="dxa"/>
            <w:noWrap/>
            <w:hideMark/>
          </w:tcPr>
          <w:p w:rsidR="00812D0B" w:rsidRPr="00812D0B" w:rsidRDefault="00812D0B">
            <w:r w:rsidRPr="00812D0B">
              <w:t>Ego-Twitter</w:t>
            </w:r>
          </w:p>
        </w:tc>
        <w:tc>
          <w:tcPr>
            <w:tcW w:w="1231" w:type="dxa"/>
            <w:noWrap/>
            <w:hideMark/>
          </w:tcPr>
          <w:p w:rsidR="00812D0B" w:rsidRPr="00812D0B" w:rsidRDefault="00812D0B" w:rsidP="00812D0B">
            <w:r w:rsidRPr="00812D0B">
              <w:t>81306</w:t>
            </w:r>
          </w:p>
        </w:tc>
        <w:tc>
          <w:tcPr>
            <w:tcW w:w="1015" w:type="dxa"/>
            <w:noWrap/>
            <w:hideMark/>
          </w:tcPr>
          <w:p w:rsidR="00812D0B" w:rsidRPr="00812D0B" w:rsidRDefault="00812D0B" w:rsidP="00812D0B">
            <w:r w:rsidRPr="00812D0B">
              <w:t>2420765</w:t>
            </w:r>
          </w:p>
        </w:tc>
        <w:tc>
          <w:tcPr>
            <w:tcW w:w="1515" w:type="dxa"/>
            <w:noWrap/>
            <w:hideMark/>
          </w:tcPr>
          <w:p w:rsidR="00812D0B" w:rsidRPr="00812D0B" w:rsidRDefault="00812D0B" w:rsidP="00812D0B">
            <w:r w:rsidRPr="00812D0B">
              <w:t>59.5470199</w:t>
            </w:r>
          </w:p>
        </w:tc>
        <w:tc>
          <w:tcPr>
            <w:tcW w:w="1388" w:type="dxa"/>
            <w:noWrap/>
            <w:hideMark/>
          </w:tcPr>
          <w:p w:rsidR="00812D0B" w:rsidRPr="00812D0B" w:rsidRDefault="00812D0B" w:rsidP="00812D0B">
            <w:r w:rsidRPr="00812D0B">
              <w:t>0.000366191</w:t>
            </w:r>
          </w:p>
        </w:tc>
        <w:tc>
          <w:tcPr>
            <w:tcW w:w="1686" w:type="dxa"/>
            <w:noWrap/>
            <w:hideMark/>
          </w:tcPr>
          <w:p w:rsidR="00812D0B" w:rsidRPr="00812D0B" w:rsidRDefault="00812D0B" w:rsidP="00812D0B">
            <w:r w:rsidRPr="00812D0B">
              <w:t>0.170572209</w:t>
            </w:r>
          </w:p>
        </w:tc>
      </w:tr>
      <w:tr w:rsidR="00812D0B" w:rsidRPr="00812D0B" w:rsidTr="00812D0B">
        <w:trPr>
          <w:trHeight w:val="300"/>
        </w:trPr>
        <w:tc>
          <w:tcPr>
            <w:tcW w:w="2515" w:type="dxa"/>
            <w:noWrap/>
            <w:hideMark/>
          </w:tcPr>
          <w:p w:rsidR="00812D0B" w:rsidRPr="00812D0B" w:rsidRDefault="00812D0B">
            <w:r w:rsidRPr="00812D0B">
              <w:t>soc-sign-Slashdot090221</w:t>
            </w:r>
          </w:p>
        </w:tc>
        <w:tc>
          <w:tcPr>
            <w:tcW w:w="1231" w:type="dxa"/>
            <w:noWrap/>
            <w:hideMark/>
          </w:tcPr>
          <w:p w:rsidR="00812D0B" w:rsidRPr="00812D0B" w:rsidRDefault="00812D0B" w:rsidP="00812D0B">
            <w:r w:rsidRPr="00812D0B">
              <w:t>82140</w:t>
            </w:r>
          </w:p>
        </w:tc>
        <w:tc>
          <w:tcPr>
            <w:tcW w:w="1015" w:type="dxa"/>
            <w:noWrap/>
            <w:hideMark/>
          </w:tcPr>
          <w:p w:rsidR="00812D0B" w:rsidRPr="00812D0B" w:rsidRDefault="00812D0B" w:rsidP="00812D0B">
            <w:r w:rsidRPr="00812D0B">
              <w:t>549201</w:t>
            </w:r>
          </w:p>
        </w:tc>
        <w:tc>
          <w:tcPr>
            <w:tcW w:w="1515" w:type="dxa"/>
            <w:noWrap/>
            <w:hideMark/>
          </w:tcPr>
          <w:p w:rsidR="00812D0B" w:rsidRPr="00812D0B" w:rsidRDefault="00812D0B" w:rsidP="00812D0B">
            <w:r w:rsidRPr="00812D0B">
              <w:t>13.37231556</w:t>
            </w:r>
          </w:p>
        </w:tc>
        <w:tc>
          <w:tcPr>
            <w:tcW w:w="1388" w:type="dxa"/>
            <w:noWrap/>
            <w:hideMark/>
          </w:tcPr>
          <w:p w:rsidR="00812D0B" w:rsidRPr="00812D0B" w:rsidRDefault="00812D0B" w:rsidP="00812D0B">
            <w:r w:rsidRPr="00812D0B">
              <w:t>8.14E-05</w:t>
            </w:r>
          </w:p>
        </w:tc>
        <w:tc>
          <w:tcPr>
            <w:tcW w:w="1686" w:type="dxa"/>
            <w:noWrap/>
            <w:hideMark/>
          </w:tcPr>
          <w:p w:rsidR="00812D0B" w:rsidRPr="00812D0B" w:rsidRDefault="00812D0B" w:rsidP="00812D0B">
            <w:r w:rsidRPr="00812D0B">
              <w:t>0.023617547</w:t>
            </w:r>
          </w:p>
        </w:tc>
      </w:tr>
      <w:tr w:rsidR="00812D0B" w:rsidRPr="00812D0B" w:rsidTr="00812D0B">
        <w:trPr>
          <w:trHeight w:val="300"/>
        </w:trPr>
        <w:tc>
          <w:tcPr>
            <w:tcW w:w="2515" w:type="dxa"/>
            <w:noWrap/>
            <w:hideMark/>
          </w:tcPr>
          <w:p w:rsidR="00812D0B" w:rsidRPr="00812D0B" w:rsidRDefault="00812D0B">
            <w:r w:rsidRPr="00812D0B">
              <w:t>Amazon0302</w:t>
            </w:r>
          </w:p>
        </w:tc>
        <w:tc>
          <w:tcPr>
            <w:tcW w:w="1231" w:type="dxa"/>
            <w:noWrap/>
            <w:hideMark/>
          </w:tcPr>
          <w:p w:rsidR="00812D0B" w:rsidRPr="00812D0B" w:rsidRDefault="00812D0B" w:rsidP="00812D0B">
            <w:r w:rsidRPr="00812D0B">
              <w:t>262111</w:t>
            </w:r>
          </w:p>
        </w:tc>
        <w:tc>
          <w:tcPr>
            <w:tcW w:w="1015" w:type="dxa"/>
            <w:noWrap/>
            <w:hideMark/>
          </w:tcPr>
          <w:p w:rsidR="00812D0B" w:rsidRPr="00812D0B" w:rsidRDefault="00812D0B" w:rsidP="00812D0B">
            <w:r w:rsidRPr="00812D0B">
              <w:t>1234876</w:t>
            </w:r>
          </w:p>
        </w:tc>
        <w:tc>
          <w:tcPr>
            <w:tcW w:w="1515" w:type="dxa"/>
            <w:noWrap/>
            <w:hideMark/>
          </w:tcPr>
          <w:p w:rsidR="00812D0B" w:rsidRPr="00812D0B" w:rsidRDefault="00812D0B" w:rsidP="00812D0B">
            <w:r w:rsidRPr="00812D0B">
              <w:t>9.422542358</w:t>
            </w:r>
          </w:p>
        </w:tc>
        <w:tc>
          <w:tcPr>
            <w:tcW w:w="1388" w:type="dxa"/>
            <w:noWrap/>
            <w:hideMark/>
          </w:tcPr>
          <w:p w:rsidR="00812D0B" w:rsidRPr="00812D0B" w:rsidRDefault="00812D0B" w:rsidP="00812D0B">
            <w:r w:rsidRPr="00812D0B">
              <w:t>1.80E-05</w:t>
            </w:r>
          </w:p>
        </w:tc>
        <w:tc>
          <w:tcPr>
            <w:tcW w:w="1686" w:type="dxa"/>
            <w:noWrap/>
            <w:hideMark/>
          </w:tcPr>
          <w:p w:rsidR="00812D0B" w:rsidRPr="00812D0B" w:rsidRDefault="00812D0B" w:rsidP="00812D0B">
            <w:r w:rsidRPr="00812D0B">
              <w:t>0.236082716</w:t>
            </w:r>
          </w:p>
        </w:tc>
      </w:tr>
      <w:tr w:rsidR="00812D0B" w:rsidRPr="00812D0B" w:rsidTr="00812D0B">
        <w:trPr>
          <w:trHeight w:val="300"/>
        </w:trPr>
        <w:tc>
          <w:tcPr>
            <w:tcW w:w="2515" w:type="dxa"/>
            <w:noWrap/>
            <w:hideMark/>
          </w:tcPr>
          <w:p w:rsidR="00812D0B" w:rsidRPr="00812D0B" w:rsidRDefault="00812D0B">
            <w:r w:rsidRPr="00812D0B">
              <w:t>Email-</w:t>
            </w:r>
            <w:proofErr w:type="spellStart"/>
            <w:r w:rsidRPr="00812D0B">
              <w:t>EUAll</w:t>
            </w:r>
            <w:proofErr w:type="spellEnd"/>
          </w:p>
        </w:tc>
        <w:tc>
          <w:tcPr>
            <w:tcW w:w="1231" w:type="dxa"/>
            <w:noWrap/>
            <w:hideMark/>
          </w:tcPr>
          <w:p w:rsidR="00812D0B" w:rsidRPr="00812D0B" w:rsidRDefault="00812D0B" w:rsidP="00812D0B">
            <w:r w:rsidRPr="00812D0B">
              <w:t>265214</w:t>
            </w:r>
          </w:p>
        </w:tc>
        <w:tc>
          <w:tcPr>
            <w:tcW w:w="1015" w:type="dxa"/>
            <w:noWrap/>
            <w:hideMark/>
          </w:tcPr>
          <w:p w:rsidR="00812D0B" w:rsidRPr="00812D0B" w:rsidRDefault="00812D0B" w:rsidP="00812D0B">
            <w:r w:rsidRPr="00812D0B">
              <w:t>420045</w:t>
            </w:r>
          </w:p>
        </w:tc>
        <w:tc>
          <w:tcPr>
            <w:tcW w:w="1515" w:type="dxa"/>
            <w:noWrap/>
            <w:hideMark/>
          </w:tcPr>
          <w:p w:rsidR="00812D0B" w:rsidRPr="00812D0B" w:rsidRDefault="00812D0B" w:rsidP="00812D0B">
            <w:r w:rsidRPr="00812D0B">
              <w:t>3.167592963</w:t>
            </w:r>
          </w:p>
        </w:tc>
        <w:tc>
          <w:tcPr>
            <w:tcW w:w="1388" w:type="dxa"/>
            <w:noWrap/>
            <w:hideMark/>
          </w:tcPr>
          <w:p w:rsidR="00812D0B" w:rsidRPr="00812D0B" w:rsidRDefault="00812D0B" w:rsidP="00812D0B">
            <w:r w:rsidRPr="00812D0B">
              <w:t>5.97E-06</w:t>
            </w:r>
          </w:p>
        </w:tc>
        <w:tc>
          <w:tcPr>
            <w:tcW w:w="1686" w:type="dxa"/>
            <w:noWrap/>
            <w:hideMark/>
          </w:tcPr>
          <w:p w:rsidR="00812D0B" w:rsidRPr="00812D0B" w:rsidRDefault="00812D0B" w:rsidP="00812D0B">
            <w:r w:rsidRPr="00812D0B">
              <w:t>0.004106431</w:t>
            </w:r>
          </w:p>
        </w:tc>
      </w:tr>
      <w:tr w:rsidR="00812D0B" w:rsidRPr="00812D0B" w:rsidTr="00812D0B">
        <w:trPr>
          <w:trHeight w:val="300"/>
        </w:trPr>
        <w:tc>
          <w:tcPr>
            <w:tcW w:w="2515" w:type="dxa"/>
            <w:noWrap/>
            <w:hideMark/>
          </w:tcPr>
          <w:p w:rsidR="00812D0B" w:rsidRPr="00812D0B" w:rsidRDefault="00812D0B">
            <w:r w:rsidRPr="00812D0B">
              <w:t>com-DBLP</w:t>
            </w:r>
          </w:p>
        </w:tc>
        <w:tc>
          <w:tcPr>
            <w:tcW w:w="1231" w:type="dxa"/>
            <w:noWrap/>
            <w:hideMark/>
          </w:tcPr>
          <w:p w:rsidR="00812D0B" w:rsidRPr="00812D0B" w:rsidRDefault="00812D0B" w:rsidP="00812D0B">
            <w:r w:rsidRPr="00812D0B">
              <w:t>317080</w:t>
            </w:r>
          </w:p>
        </w:tc>
        <w:tc>
          <w:tcPr>
            <w:tcW w:w="1015" w:type="dxa"/>
            <w:noWrap/>
            <w:hideMark/>
          </w:tcPr>
          <w:p w:rsidR="00812D0B" w:rsidRPr="00812D0B" w:rsidRDefault="00812D0B" w:rsidP="00812D0B">
            <w:r w:rsidRPr="00812D0B">
              <w:t>1049865</w:t>
            </w:r>
          </w:p>
        </w:tc>
        <w:tc>
          <w:tcPr>
            <w:tcW w:w="1515" w:type="dxa"/>
            <w:noWrap/>
            <w:hideMark/>
          </w:tcPr>
          <w:p w:rsidR="00812D0B" w:rsidRPr="00812D0B" w:rsidRDefault="00812D0B" w:rsidP="00812D0B">
            <w:r w:rsidRPr="00812D0B">
              <w:t>6.622082755</w:t>
            </w:r>
          </w:p>
        </w:tc>
        <w:tc>
          <w:tcPr>
            <w:tcW w:w="1388" w:type="dxa"/>
            <w:noWrap/>
            <w:hideMark/>
          </w:tcPr>
          <w:p w:rsidR="00812D0B" w:rsidRPr="00812D0B" w:rsidRDefault="00812D0B" w:rsidP="00812D0B">
            <w:r w:rsidRPr="00812D0B">
              <w:t>1.04E-05</w:t>
            </w:r>
          </w:p>
        </w:tc>
        <w:tc>
          <w:tcPr>
            <w:tcW w:w="1686" w:type="dxa"/>
            <w:noWrap/>
            <w:hideMark/>
          </w:tcPr>
          <w:p w:rsidR="00812D0B" w:rsidRPr="00812D0B" w:rsidRDefault="00812D0B" w:rsidP="00812D0B">
            <w:r w:rsidRPr="00812D0B">
              <w:t>0.306377952</w:t>
            </w:r>
          </w:p>
        </w:tc>
      </w:tr>
      <w:tr w:rsidR="00812D0B" w:rsidRPr="00812D0B" w:rsidTr="00812D0B">
        <w:trPr>
          <w:trHeight w:val="300"/>
        </w:trPr>
        <w:tc>
          <w:tcPr>
            <w:tcW w:w="2515" w:type="dxa"/>
            <w:noWrap/>
            <w:hideMark/>
          </w:tcPr>
          <w:p w:rsidR="00812D0B" w:rsidRPr="00812D0B" w:rsidRDefault="00812D0B">
            <w:r w:rsidRPr="00812D0B">
              <w:t>Amazon0312</w:t>
            </w:r>
          </w:p>
        </w:tc>
        <w:tc>
          <w:tcPr>
            <w:tcW w:w="1231" w:type="dxa"/>
            <w:noWrap/>
            <w:hideMark/>
          </w:tcPr>
          <w:p w:rsidR="00812D0B" w:rsidRPr="00812D0B" w:rsidRDefault="00812D0B" w:rsidP="00812D0B">
            <w:r w:rsidRPr="00812D0B">
              <w:t>400727</w:t>
            </w:r>
          </w:p>
        </w:tc>
        <w:tc>
          <w:tcPr>
            <w:tcW w:w="1015" w:type="dxa"/>
            <w:noWrap/>
            <w:hideMark/>
          </w:tcPr>
          <w:p w:rsidR="00812D0B" w:rsidRPr="00812D0B" w:rsidRDefault="00812D0B" w:rsidP="00812D0B">
            <w:r w:rsidRPr="00812D0B">
              <w:t>3200440</w:t>
            </w:r>
          </w:p>
        </w:tc>
        <w:tc>
          <w:tcPr>
            <w:tcW w:w="1515" w:type="dxa"/>
            <w:noWrap/>
            <w:hideMark/>
          </w:tcPr>
          <w:p w:rsidR="00812D0B" w:rsidRPr="00812D0B" w:rsidRDefault="00812D0B" w:rsidP="00812D0B">
            <w:r w:rsidRPr="00812D0B">
              <w:t>15.97316877</w:t>
            </w:r>
          </w:p>
        </w:tc>
        <w:tc>
          <w:tcPr>
            <w:tcW w:w="1388" w:type="dxa"/>
            <w:noWrap/>
            <w:hideMark/>
          </w:tcPr>
          <w:p w:rsidR="00812D0B" w:rsidRPr="00812D0B" w:rsidRDefault="00812D0B" w:rsidP="00812D0B">
            <w:r w:rsidRPr="00812D0B">
              <w:t>1.99E-05</w:t>
            </w:r>
          </w:p>
        </w:tc>
        <w:tc>
          <w:tcPr>
            <w:tcW w:w="1686" w:type="dxa"/>
            <w:noWrap/>
            <w:hideMark/>
          </w:tcPr>
          <w:p w:rsidR="00812D0B" w:rsidRPr="00812D0B" w:rsidRDefault="00812D0B" w:rsidP="00812D0B">
            <w:r w:rsidRPr="00812D0B">
              <w:t>0.16048945</w:t>
            </w:r>
          </w:p>
        </w:tc>
      </w:tr>
      <w:tr w:rsidR="00812D0B" w:rsidRPr="00812D0B" w:rsidTr="00812D0B">
        <w:trPr>
          <w:trHeight w:val="300"/>
        </w:trPr>
        <w:tc>
          <w:tcPr>
            <w:tcW w:w="2515" w:type="dxa"/>
            <w:noWrap/>
            <w:hideMark/>
          </w:tcPr>
          <w:p w:rsidR="00812D0B" w:rsidRPr="00812D0B" w:rsidRDefault="00812D0B">
            <w:r w:rsidRPr="00812D0B">
              <w:t>Amazon0601</w:t>
            </w:r>
          </w:p>
        </w:tc>
        <w:tc>
          <w:tcPr>
            <w:tcW w:w="1231" w:type="dxa"/>
            <w:noWrap/>
            <w:hideMark/>
          </w:tcPr>
          <w:p w:rsidR="00812D0B" w:rsidRPr="00812D0B" w:rsidRDefault="00812D0B" w:rsidP="00812D0B">
            <w:r w:rsidRPr="00812D0B">
              <w:t>403394</w:t>
            </w:r>
          </w:p>
        </w:tc>
        <w:tc>
          <w:tcPr>
            <w:tcW w:w="1015" w:type="dxa"/>
            <w:noWrap/>
            <w:hideMark/>
          </w:tcPr>
          <w:p w:rsidR="00812D0B" w:rsidRPr="00812D0B" w:rsidRDefault="00812D0B" w:rsidP="00812D0B">
            <w:r w:rsidRPr="00812D0B">
              <w:t>3387388</w:t>
            </w:r>
          </w:p>
        </w:tc>
        <w:tc>
          <w:tcPr>
            <w:tcW w:w="1515" w:type="dxa"/>
            <w:noWrap/>
            <w:hideMark/>
          </w:tcPr>
          <w:p w:rsidR="00812D0B" w:rsidRPr="00812D0B" w:rsidRDefault="00812D0B" w:rsidP="00812D0B">
            <w:r w:rsidRPr="00812D0B">
              <w:t>16.79443918</w:t>
            </w:r>
          </w:p>
        </w:tc>
        <w:tc>
          <w:tcPr>
            <w:tcW w:w="1388" w:type="dxa"/>
            <w:noWrap/>
            <w:hideMark/>
          </w:tcPr>
          <w:p w:rsidR="00812D0B" w:rsidRPr="00812D0B" w:rsidRDefault="00812D0B" w:rsidP="00812D0B">
            <w:r w:rsidRPr="00812D0B">
              <w:t>2.08E-05</w:t>
            </w:r>
          </w:p>
        </w:tc>
        <w:tc>
          <w:tcPr>
            <w:tcW w:w="1686" w:type="dxa"/>
            <w:noWrap/>
            <w:hideMark/>
          </w:tcPr>
          <w:p w:rsidR="00812D0B" w:rsidRPr="00812D0B" w:rsidRDefault="00812D0B" w:rsidP="00812D0B">
            <w:r w:rsidRPr="00812D0B">
              <w:t>0.165622114</w:t>
            </w:r>
          </w:p>
        </w:tc>
      </w:tr>
    </w:tbl>
    <w:bookmarkStart w:id="19" w:name="_Toc52291313"/>
    <w:p w:rsidR="008F59C0" w:rsidRDefault="008F59C0" w:rsidP="00BF3587">
      <w:pPr>
        <w:pStyle w:val="Heading1"/>
        <w:rPr>
          <w:rFonts w:cs="Times New Roman"/>
        </w:rPr>
      </w:pPr>
      <w:r w:rsidRPr="00FC5CA7">
        <w:rPr>
          <w:noProof/>
          <w:sz w:val="44"/>
          <w:szCs w:val="44"/>
          <w:lang w:bidi="bn-BD"/>
        </w:rPr>
        <w:lastRenderedPageBreak/>
        <mc:AlternateContent>
          <mc:Choice Requires="wps">
            <w:drawing>
              <wp:anchor distT="0" distB="0" distL="114300" distR="114300" simplePos="0" relativeHeight="251666432" behindDoc="0" locked="0" layoutInCell="1" allowOverlap="1" wp14:anchorId="5C1EAA95" wp14:editId="1F82FF2E">
                <wp:simplePos x="0" y="0"/>
                <wp:positionH relativeFrom="margin">
                  <wp:align>center</wp:align>
                </wp:positionH>
                <wp:positionV relativeFrom="paragraph">
                  <wp:posOffset>-9525</wp:posOffset>
                </wp:positionV>
                <wp:extent cx="6400800" cy="0"/>
                <wp:effectExtent l="0" t="19050" r="19050" b="19050"/>
                <wp:wrapNone/>
                <wp:docPr id="7" name="Straight Connector 7"/>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7E0F6E64" id="Straight Connector 7" o:spid="_x0000_s1026" style="position:absolute;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" strokecolor="black [3200]" strokeweight="2.25pt">
                <v:stroke joinstyle="miter"/>
                <w10:wrap anchorx="margin"/>
              </v:line>
            </w:pict>
          </mc:Fallback>
        </mc:AlternateContent>
      </w:r>
      <w:r w:rsidRPr="00FC5CA7">
        <w:rPr>
          <w:sz w:val="44"/>
          <w:szCs w:val="44"/>
        </w:rPr>
        <w:t>C</w:t>
      </w:r>
      <w:r w:rsidRPr="00FC5CA7">
        <w:t>HAPTER</w:t>
      </w:r>
      <w:r w:rsidR="00BF3587">
        <w:rPr>
          <w:sz w:val="44"/>
          <w:szCs w:val="44"/>
        </w:rPr>
        <w:t xml:space="preserve"> 4</w:t>
      </w:r>
      <w:r>
        <w:rPr>
          <w:sz w:val="44"/>
          <w:szCs w:val="44"/>
        </w:rPr>
        <w:t>:</w:t>
      </w:r>
      <w:r w:rsidR="00BF3587">
        <w:rPr>
          <w:sz w:val="44"/>
          <w:szCs w:val="44"/>
        </w:rPr>
        <w:t xml:space="preserve"> C</w:t>
      </w:r>
      <w:r w:rsidR="00BF3587" w:rsidRPr="00BF3587">
        <w:rPr>
          <w:szCs w:val="36"/>
        </w:rPr>
        <w:t>ENTRALITIES</w:t>
      </w:r>
      <w:bookmarkEnd w:id="19"/>
    </w:p>
    <w:p w:rsidR="008F59C0" w:rsidRDefault="008F59C0" w:rsidP="008F59C0"/>
    <w:p w:rsidR="00BF3587" w:rsidRDefault="008F59C0" w:rsidP="008F59C0">
      <w:pPr>
        <w:rPr>
          <w:rFonts w:cs="Times New Roman"/>
          <w:sz w:val="36"/>
          <w:szCs w:val="36"/>
        </w:rPr>
      </w:pPr>
      <w:r>
        <w:rPr>
          <w:rFonts w:cs="Times New Roman"/>
          <w:sz w:val="36"/>
          <w:szCs w:val="36"/>
        </w:rPr>
        <w:br w:type="page"/>
      </w:r>
    </w:p>
    <w:p w:rsidR="00BF3587" w:rsidRDefault="00BF3587" w:rsidP="00BF3587">
      <w:pPr>
        <w:pStyle w:val="Heading2"/>
      </w:pPr>
      <w:bookmarkStart w:id="20" w:name="_Toc52291314"/>
      <w:r>
        <w:lastRenderedPageBreak/>
        <w:t>4.1</w:t>
      </w:r>
      <w:r>
        <w:tab/>
        <w:t>Initial Analysis</w:t>
      </w:r>
      <w:bookmarkEnd w:id="20"/>
    </w:p>
    <w:p w:rsidR="00BF3587" w:rsidRDefault="00BF3587" w:rsidP="00BF3587">
      <w:r>
        <w:t>Initially, we started off with twenty-six centralities as potential options. These were:</w:t>
      </w:r>
    </w:p>
    <w:p w:rsidR="008B3170" w:rsidRDefault="008B3170" w:rsidP="008B3170">
      <w:pPr>
        <w:pStyle w:val="ListParagraph"/>
        <w:numPr>
          <w:ilvl w:val="0"/>
          <w:numId w:val="4"/>
        </w:numPr>
        <w:spacing w:line="360" w:lineRule="auto"/>
      </w:pPr>
      <w:r>
        <w:t xml:space="preserve">Page Rank </w:t>
      </w:r>
    </w:p>
    <w:p w:rsidR="008B3170" w:rsidRDefault="008B3170" w:rsidP="008B3170">
      <w:pPr>
        <w:pStyle w:val="ListParagraph"/>
        <w:numPr>
          <w:ilvl w:val="0"/>
          <w:numId w:val="4"/>
        </w:numPr>
        <w:spacing w:line="360" w:lineRule="auto"/>
      </w:pPr>
      <w:r>
        <w:t>Closeness Centrality (</w:t>
      </w:r>
      <w:proofErr w:type="spellStart"/>
      <w:r>
        <w:t>Latora</w:t>
      </w:r>
      <w:proofErr w:type="spellEnd"/>
      <w:r>
        <w:t>)</w:t>
      </w:r>
    </w:p>
    <w:p w:rsidR="008B3170" w:rsidRDefault="008B3170" w:rsidP="008B3170">
      <w:pPr>
        <w:pStyle w:val="ListParagraph"/>
        <w:numPr>
          <w:ilvl w:val="0"/>
          <w:numId w:val="4"/>
        </w:numPr>
        <w:spacing w:line="360" w:lineRule="auto"/>
      </w:pPr>
      <w:r>
        <w:t xml:space="preserve">Degree Centrality </w:t>
      </w:r>
    </w:p>
    <w:p w:rsidR="008B3170" w:rsidRDefault="008B3170" w:rsidP="008B3170">
      <w:pPr>
        <w:pStyle w:val="ListParagraph"/>
        <w:numPr>
          <w:ilvl w:val="0"/>
          <w:numId w:val="4"/>
        </w:numPr>
        <w:spacing w:line="360" w:lineRule="auto"/>
      </w:pPr>
      <w:r>
        <w:t xml:space="preserve">Eigenvector centralities </w:t>
      </w:r>
    </w:p>
    <w:p w:rsidR="008B3170" w:rsidRDefault="008B3170" w:rsidP="008B3170">
      <w:pPr>
        <w:pStyle w:val="ListParagraph"/>
        <w:numPr>
          <w:ilvl w:val="0"/>
          <w:numId w:val="4"/>
        </w:numPr>
        <w:spacing w:line="360" w:lineRule="auto"/>
      </w:pPr>
      <w:r>
        <w:t>Kleinberg's authority centrality score</w:t>
      </w:r>
    </w:p>
    <w:p w:rsidR="008B3170" w:rsidRDefault="008B3170" w:rsidP="008B3170">
      <w:pPr>
        <w:pStyle w:val="ListParagraph"/>
        <w:numPr>
          <w:ilvl w:val="0"/>
          <w:numId w:val="4"/>
        </w:numPr>
        <w:spacing w:line="360" w:lineRule="auto"/>
      </w:pPr>
      <w:r>
        <w:t xml:space="preserve">Kleinberg's </w:t>
      </w:r>
      <w:proofErr w:type="spellStart"/>
      <w:r>
        <w:t>hubscore</w:t>
      </w:r>
      <w:proofErr w:type="spellEnd"/>
      <w:r>
        <w:t xml:space="preserve"> centrality score</w:t>
      </w:r>
    </w:p>
    <w:p w:rsidR="008B3170" w:rsidRDefault="008B3170" w:rsidP="008B3170">
      <w:pPr>
        <w:pStyle w:val="ListParagraph"/>
        <w:numPr>
          <w:ilvl w:val="0"/>
          <w:numId w:val="4"/>
        </w:numPr>
        <w:spacing w:line="360" w:lineRule="auto"/>
      </w:pPr>
      <w:r>
        <w:t>Betweenness Centrality</w:t>
      </w:r>
    </w:p>
    <w:p w:rsidR="008B3170" w:rsidRDefault="008B3170" w:rsidP="008B3170">
      <w:pPr>
        <w:pStyle w:val="ListParagraph"/>
        <w:numPr>
          <w:ilvl w:val="0"/>
          <w:numId w:val="4"/>
        </w:numPr>
        <w:spacing w:line="360" w:lineRule="auto"/>
      </w:pPr>
      <w:r>
        <w:t xml:space="preserve">Centroid value </w:t>
      </w:r>
    </w:p>
    <w:p w:rsidR="008B3170" w:rsidRDefault="008B3170" w:rsidP="008B3170">
      <w:pPr>
        <w:pStyle w:val="ListParagraph"/>
        <w:numPr>
          <w:ilvl w:val="0"/>
          <w:numId w:val="4"/>
        </w:numPr>
        <w:spacing w:line="360" w:lineRule="auto"/>
      </w:pPr>
      <w:proofErr w:type="spellStart"/>
      <w:r>
        <w:t>Radiality</w:t>
      </w:r>
      <w:proofErr w:type="spellEnd"/>
      <w:r>
        <w:t xml:space="preserve"> Centrality</w:t>
      </w:r>
    </w:p>
    <w:p w:rsidR="008B3170" w:rsidRDefault="008B3170" w:rsidP="008B3170">
      <w:pPr>
        <w:pStyle w:val="ListParagraph"/>
        <w:numPr>
          <w:ilvl w:val="0"/>
          <w:numId w:val="4"/>
        </w:numPr>
        <w:spacing w:line="360" w:lineRule="auto"/>
      </w:pPr>
      <w:proofErr w:type="spellStart"/>
      <w:r>
        <w:t>ClusterRank</w:t>
      </w:r>
      <w:proofErr w:type="spellEnd"/>
      <w:r>
        <w:t xml:space="preserve"> </w:t>
      </w:r>
    </w:p>
    <w:p w:rsidR="008B3170" w:rsidRDefault="008B3170" w:rsidP="008B3170">
      <w:pPr>
        <w:pStyle w:val="ListParagraph"/>
        <w:numPr>
          <w:ilvl w:val="0"/>
          <w:numId w:val="4"/>
        </w:numPr>
        <w:spacing w:line="360" w:lineRule="auto"/>
      </w:pPr>
      <w:r>
        <w:t xml:space="preserve">DMNC - Density of Maximum Neighborhood Component </w:t>
      </w:r>
    </w:p>
    <w:p w:rsidR="008B3170" w:rsidRDefault="008B3170" w:rsidP="008B3170">
      <w:pPr>
        <w:pStyle w:val="ListParagraph"/>
        <w:numPr>
          <w:ilvl w:val="0"/>
          <w:numId w:val="4"/>
        </w:numPr>
        <w:spacing w:line="360" w:lineRule="auto"/>
      </w:pPr>
      <w:r>
        <w:t xml:space="preserve">Clustering coefficient </w:t>
      </w:r>
    </w:p>
    <w:p w:rsidR="008B3170" w:rsidRDefault="008B3170" w:rsidP="008B3170">
      <w:pPr>
        <w:pStyle w:val="ListParagraph"/>
        <w:numPr>
          <w:ilvl w:val="0"/>
          <w:numId w:val="4"/>
        </w:numPr>
        <w:spacing w:line="360" w:lineRule="auto"/>
      </w:pPr>
      <w:r>
        <w:t xml:space="preserve">Lobby Index (Centrality) </w:t>
      </w:r>
    </w:p>
    <w:p w:rsidR="008B3170" w:rsidRDefault="008B3170" w:rsidP="008B3170">
      <w:pPr>
        <w:pStyle w:val="ListParagraph"/>
        <w:numPr>
          <w:ilvl w:val="0"/>
          <w:numId w:val="4"/>
        </w:numPr>
        <w:spacing w:line="360" w:lineRule="auto"/>
      </w:pPr>
      <w:r>
        <w:t xml:space="preserve">Community Centrality </w:t>
      </w:r>
    </w:p>
    <w:p w:rsidR="008B3170" w:rsidRDefault="008B3170" w:rsidP="008B3170">
      <w:pPr>
        <w:pStyle w:val="ListParagraph"/>
        <w:numPr>
          <w:ilvl w:val="0"/>
          <w:numId w:val="4"/>
        </w:numPr>
        <w:spacing w:line="360" w:lineRule="auto"/>
      </w:pPr>
      <w:r>
        <w:t xml:space="preserve">Leverage Centrality </w:t>
      </w:r>
    </w:p>
    <w:p w:rsidR="008B3170" w:rsidRDefault="008B3170" w:rsidP="008B3170">
      <w:pPr>
        <w:pStyle w:val="ListParagraph"/>
        <w:numPr>
          <w:ilvl w:val="0"/>
          <w:numId w:val="4"/>
        </w:numPr>
        <w:spacing w:line="360" w:lineRule="auto"/>
      </w:pPr>
      <w:r>
        <w:t>Load Centrality</w:t>
      </w:r>
    </w:p>
    <w:p w:rsidR="008B3170" w:rsidRDefault="008B3170" w:rsidP="008B3170">
      <w:pPr>
        <w:pStyle w:val="ListParagraph"/>
        <w:numPr>
          <w:ilvl w:val="0"/>
          <w:numId w:val="4"/>
        </w:numPr>
        <w:spacing w:line="360" w:lineRule="auto"/>
      </w:pPr>
      <w:r>
        <w:t>Subgraph centrality scores</w:t>
      </w:r>
    </w:p>
    <w:p w:rsidR="008B3170" w:rsidRDefault="008B3170" w:rsidP="008B3170">
      <w:pPr>
        <w:pStyle w:val="ListParagraph"/>
        <w:numPr>
          <w:ilvl w:val="0"/>
          <w:numId w:val="4"/>
        </w:numPr>
        <w:spacing w:line="360" w:lineRule="auto"/>
      </w:pPr>
      <w:r>
        <w:t>Topological Coefficient</w:t>
      </w:r>
    </w:p>
    <w:p w:rsidR="008B3170" w:rsidRDefault="008B3170" w:rsidP="008B3170">
      <w:pPr>
        <w:pStyle w:val="ListParagraph"/>
        <w:numPr>
          <w:ilvl w:val="0"/>
          <w:numId w:val="4"/>
        </w:numPr>
        <w:spacing w:line="360" w:lineRule="auto"/>
      </w:pPr>
      <w:r>
        <w:t>Diffusion Degree</w:t>
      </w:r>
    </w:p>
    <w:p w:rsidR="008B3170" w:rsidRDefault="008B3170" w:rsidP="008B3170">
      <w:pPr>
        <w:pStyle w:val="ListParagraph"/>
        <w:numPr>
          <w:ilvl w:val="0"/>
          <w:numId w:val="4"/>
        </w:numPr>
        <w:spacing w:line="360" w:lineRule="auto"/>
      </w:pPr>
      <w:r>
        <w:t xml:space="preserve">Eccentricity Centrality </w:t>
      </w:r>
    </w:p>
    <w:p w:rsidR="008B3170" w:rsidRDefault="008B3170" w:rsidP="008B3170">
      <w:pPr>
        <w:pStyle w:val="ListParagraph"/>
        <w:numPr>
          <w:ilvl w:val="0"/>
          <w:numId w:val="4"/>
        </w:numPr>
        <w:spacing w:line="360" w:lineRule="auto"/>
      </w:pPr>
      <w:r>
        <w:t xml:space="preserve">Geodesic K-Path Centrality </w:t>
      </w:r>
    </w:p>
    <w:p w:rsidR="008B3170" w:rsidRDefault="008B3170" w:rsidP="008B3170">
      <w:pPr>
        <w:pStyle w:val="ListParagraph"/>
        <w:numPr>
          <w:ilvl w:val="0"/>
          <w:numId w:val="4"/>
        </w:numPr>
        <w:spacing w:line="360" w:lineRule="auto"/>
      </w:pPr>
      <w:r>
        <w:t>Stress Centrality</w:t>
      </w:r>
    </w:p>
    <w:p w:rsidR="008B3170" w:rsidRDefault="008B3170" w:rsidP="008B3170">
      <w:pPr>
        <w:pStyle w:val="ListParagraph"/>
        <w:numPr>
          <w:ilvl w:val="0"/>
          <w:numId w:val="4"/>
        </w:numPr>
        <w:spacing w:line="360" w:lineRule="auto"/>
      </w:pPr>
      <w:r>
        <w:t>Information Centrality</w:t>
      </w:r>
    </w:p>
    <w:p w:rsidR="008B3170" w:rsidRDefault="008B3170" w:rsidP="008B3170">
      <w:pPr>
        <w:pStyle w:val="ListParagraph"/>
        <w:numPr>
          <w:ilvl w:val="0"/>
          <w:numId w:val="4"/>
        </w:numPr>
        <w:spacing w:line="360" w:lineRule="auto"/>
      </w:pPr>
      <w:r>
        <w:t xml:space="preserve">Markov Centrality </w:t>
      </w:r>
    </w:p>
    <w:p w:rsidR="008B3170" w:rsidRDefault="008B3170" w:rsidP="008B3170">
      <w:pPr>
        <w:pStyle w:val="ListParagraph"/>
        <w:numPr>
          <w:ilvl w:val="0"/>
          <w:numId w:val="4"/>
        </w:numPr>
        <w:spacing w:line="360" w:lineRule="auto"/>
      </w:pPr>
      <w:r>
        <w:t xml:space="preserve">Entropy Centrality </w:t>
      </w:r>
    </w:p>
    <w:p w:rsidR="008B3170" w:rsidRDefault="008B3170" w:rsidP="008B3170">
      <w:pPr>
        <w:pStyle w:val="ListParagraph"/>
        <w:numPr>
          <w:ilvl w:val="0"/>
          <w:numId w:val="4"/>
        </w:numPr>
        <w:spacing w:line="360" w:lineRule="auto"/>
      </w:pPr>
      <w:r>
        <w:t>Local Bridging Centrality</w:t>
      </w:r>
    </w:p>
    <w:p w:rsidR="008B3170" w:rsidRDefault="008B3170">
      <w:r>
        <w:br w:type="page"/>
      </w:r>
    </w:p>
    <w:p w:rsidR="008B3170" w:rsidRDefault="008B3170" w:rsidP="008B3170">
      <w:pPr>
        <w:pStyle w:val="Heading2"/>
      </w:pPr>
      <w:bookmarkStart w:id="21" w:name="_Toc52291315"/>
      <w:r>
        <w:lastRenderedPageBreak/>
        <w:t>4.2</w:t>
      </w:r>
      <w:r>
        <w:tab/>
        <w:t>Final Centralities</w:t>
      </w:r>
      <w:bookmarkEnd w:id="21"/>
    </w:p>
    <w:p w:rsidR="008B3170" w:rsidRDefault="008B3170" w:rsidP="008B3170">
      <w:pPr>
        <w:spacing w:line="360" w:lineRule="auto"/>
      </w:pPr>
      <w:r>
        <w:t>Upon seeing the definitions of each centrality and judging whether they are appropriate for our research, we tried calculating each centrality on a medium-sized dataset to see which were calculable</w:t>
      </w:r>
      <w:r w:rsidR="006B553C">
        <w:t xml:space="preserve"> within a reasonable amount of time</w:t>
      </w:r>
      <w:r>
        <w:t>. Finally, we selected 13 final Centralities. These were:</w:t>
      </w:r>
    </w:p>
    <w:p w:rsidR="00BF3587" w:rsidRPr="006B553C" w:rsidRDefault="006B553C" w:rsidP="00BF3587">
      <w:pPr>
        <w:pStyle w:val="ListParagraph"/>
        <w:numPr>
          <w:ilvl w:val="0"/>
          <w:numId w:val="3"/>
        </w:numPr>
        <w:rPr>
          <w:b/>
          <w:bCs/>
          <w:u w:val="single"/>
        </w:rPr>
      </w:pPr>
      <w:r>
        <w:rPr>
          <w:b/>
          <w:bCs/>
          <w:u w:val="single"/>
        </w:rPr>
        <w:t>Page Rank</w:t>
      </w:r>
    </w:p>
    <w:p w:rsidR="00BF3587" w:rsidRDefault="00C44F79" w:rsidP="00C44F79">
      <w:pPr>
        <w:ind w:left="720"/>
      </w:pPr>
      <w:r w:rsidRPr="00C44F79">
        <w:t>PageRank is an eigenvector-based algorithm. The score for a given vertex may be thought of as the fraction of time spent 'visiting' that vertex (measured over all time) in a random walk over the vertices (following outgoing edges from each vertex). PageRank modifies this random walk by adding to the model a probability (specified as 'alpha' in the constructor) of jumping to any vertex. If alpha is 0, this is equivalent to the eigenvector centrality algorithm; if alpha is 1, all vertices will receive the same score (1/|V|). Thus, alpha acts as a sort of score smoothing parameter.</w:t>
      </w:r>
    </w:p>
    <w:p w:rsidR="00C44F79" w:rsidRPr="006B553C" w:rsidRDefault="00BF3587" w:rsidP="00C44F79">
      <w:pPr>
        <w:pStyle w:val="ListParagraph"/>
        <w:numPr>
          <w:ilvl w:val="0"/>
          <w:numId w:val="3"/>
        </w:numPr>
        <w:rPr>
          <w:b/>
          <w:bCs/>
          <w:u w:val="single"/>
        </w:rPr>
      </w:pPr>
      <w:r w:rsidRPr="006B553C">
        <w:rPr>
          <w:b/>
          <w:bCs/>
          <w:u w:val="single"/>
        </w:rPr>
        <w:t>Closeness Centrality (</w:t>
      </w:r>
      <w:proofErr w:type="spellStart"/>
      <w:r w:rsidRPr="006B553C">
        <w:rPr>
          <w:b/>
          <w:bCs/>
          <w:u w:val="single"/>
        </w:rPr>
        <w:t>Latora</w:t>
      </w:r>
      <w:proofErr w:type="spellEnd"/>
      <w:r w:rsidRPr="006B553C">
        <w:rPr>
          <w:b/>
          <w:bCs/>
          <w:u w:val="single"/>
        </w:rPr>
        <w:t>)</w:t>
      </w:r>
    </w:p>
    <w:p w:rsidR="00C44F79" w:rsidRDefault="00C44F79" w:rsidP="00C44F79">
      <w:pPr>
        <w:ind w:left="720"/>
      </w:pPr>
      <w:r>
        <w:t xml:space="preserve">"Reciprocal of the total distance from a node v to all the other nodes in a </w:t>
      </w:r>
      <w:proofErr w:type="spellStart"/>
      <w:r>
        <w:t>network.By</w:t>
      </w:r>
      <w:proofErr w:type="spellEnd"/>
      <w:r>
        <w:t xml:space="preserve"> definition of shortest-path distances, classic closeness centrality is ill-defined on unconnected networks. </w:t>
      </w:r>
    </w:p>
    <w:p w:rsidR="00C44F79" w:rsidRDefault="00C44F79" w:rsidP="00C44F79">
      <w:pPr>
        <w:pStyle w:val="ListParagraph"/>
      </w:pPr>
    </w:p>
    <w:p w:rsidR="00C44F79" w:rsidRPr="006B553C" w:rsidRDefault="00BF3587" w:rsidP="00C44F79">
      <w:pPr>
        <w:pStyle w:val="ListParagraph"/>
        <w:numPr>
          <w:ilvl w:val="0"/>
          <w:numId w:val="3"/>
        </w:numPr>
        <w:rPr>
          <w:b/>
          <w:bCs/>
          <w:u w:val="single"/>
        </w:rPr>
      </w:pPr>
      <w:r w:rsidRPr="006B553C">
        <w:rPr>
          <w:b/>
          <w:bCs/>
          <w:u w:val="single"/>
        </w:rPr>
        <w:t xml:space="preserve">Degree Centrality </w:t>
      </w:r>
    </w:p>
    <w:p w:rsidR="00C44F79" w:rsidRDefault="00C44F79" w:rsidP="00C44F79">
      <w:pPr>
        <w:ind w:left="720"/>
      </w:pPr>
      <w:r>
        <w:t xml:space="preserve">In graph theory, the degree (or </w:t>
      </w:r>
      <w:proofErr w:type="spellStart"/>
      <w:r>
        <w:t>valency</w:t>
      </w:r>
      <w:proofErr w:type="spellEnd"/>
      <w:r>
        <w:t xml:space="preserve">) of a vertex of a graph is the number of edges incident to the vertex, with loops counted twice. The maximum degree of a graph G, denoted by </w:t>
      </w:r>
      <w:proofErr w:type="gramStart"/>
      <w:r>
        <w:t>Δ(</w:t>
      </w:r>
      <w:proofErr w:type="gramEnd"/>
      <w:r>
        <w:t>G), and the minimum degree of a graph, denoted by δ(G), are the maximum and minimum degree of its vertices. In a regular graph, all degrees are the same, and so we can speak of the degree of the graph. Degree centrality is a local and static metric, since it considers only the directly connected neighbors of a vertex in a static state. Nonetheless, it serves as a useful indicator of the extent of attachment of a vertex to the graph</w:t>
      </w:r>
    </w:p>
    <w:p w:rsidR="00BF3587" w:rsidRPr="006B553C" w:rsidRDefault="00C44F79" w:rsidP="00BF3587">
      <w:pPr>
        <w:pStyle w:val="ListParagraph"/>
        <w:numPr>
          <w:ilvl w:val="0"/>
          <w:numId w:val="3"/>
        </w:numPr>
        <w:rPr>
          <w:b/>
          <w:bCs/>
          <w:u w:val="single"/>
        </w:rPr>
      </w:pPr>
      <w:r w:rsidRPr="006B553C">
        <w:rPr>
          <w:b/>
          <w:bCs/>
          <w:u w:val="single"/>
        </w:rPr>
        <w:t>E</w:t>
      </w:r>
      <w:r w:rsidR="00BF3587" w:rsidRPr="006B553C">
        <w:rPr>
          <w:b/>
          <w:bCs/>
          <w:u w:val="single"/>
        </w:rPr>
        <w:t xml:space="preserve">igenvector centralities </w:t>
      </w:r>
    </w:p>
    <w:p w:rsidR="00C44F79" w:rsidRDefault="00C44F79" w:rsidP="00C44F79">
      <w:pPr>
        <w:ind w:left="720"/>
      </w:pPr>
      <w:r>
        <w:t>A measure of importance of nodes in a network using the adjacency and eigenvector matrices. It scores the relative importance of all nodes in the network by weighting connections to highly important nodes more than connections to nodes of low importance. As graph G is undirected and loop-free, the adjacency matrix A is symmetric, and all diagonal entries are 0."</w:t>
      </w:r>
    </w:p>
    <w:p w:rsidR="00BF3587" w:rsidRPr="006B553C" w:rsidRDefault="00BF3587" w:rsidP="00BF3587">
      <w:pPr>
        <w:pStyle w:val="ListParagraph"/>
        <w:numPr>
          <w:ilvl w:val="0"/>
          <w:numId w:val="3"/>
        </w:numPr>
        <w:rPr>
          <w:b/>
          <w:bCs/>
          <w:u w:val="single"/>
        </w:rPr>
      </w:pPr>
      <w:r w:rsidRPr="006B553C">
        <w:rPr>
          <w:b/>
          <w:bCs/>
          <w:u w:val="single"/>
        </w:rPr>
        <w:t>Kleinberg's authority centrality score</w:t>
      </w:r>
    </w:p>
    <w:p w:rsidR="00C44F79" w:rsidRDefault="00C44F79" w:rsidP="006B553C">
      <w:pPr>
        <w:ind w:left="720"/>
      </w:pPr>
      <w:r>
        <w:lastRenderedPageBreak/>
        <w:t xml:space="preserve">The authority scores of the vertices are defined as the principal eigenvector of </w:t>
      </w:r>
      <w:proofErr w:type="gramStart"/>
      <w:r>
        <w:t>t(</w:t>
      </w:r>
      <w:proofErr w:type="gramEnd"/>
      <w:r>
        <w:t>A)*A, where A is the adjacency matrix of the graph. Obviously, for undirected matrices the adjacency matrix is symmetric and the two scores are the same.</w:t>
      </w:r>
    </w:p>
    <w:p w:rsidR="00BF3587" w:rsidRPr="006B553C" w:rsidRDefault="00BF3587" w:rsidP="00BF3587">
      <w:pPr>
        <w:pStyle w:val="ListParagraph"/>
        <w:numPr>
          <w:ilvl w:val="0"/>
          <w:numId w:val="3"/>
        </w:numPr>
        <w:rPr>
          <w:b/>
          <w:bCs/>
          <w:u w:val="single"/>
        </w:rPr>
      </w:pPr>
      <w:r w:rsidRPr="006B553C">
        <w:rPr>
          <w:b/>
          <w:bCs/>
          <w:u w:val="single"/>
        </w:rPr>
        <w:t xml:space="preserve">Kleinberg's  </w:t>
      </w:r>
      <w:proofErr w:type="spellStart"/>
      <w:r w:rsidRPr="006B553C">
        <w:rPr>
          <w:b/>
          <w:bCs/>
          <w:u w:val="single"/>
        </w:rPr>
        <w:t>hubscore</w:t>
      </w:r>
      <w:proofErr w:type="spellEnd"/>
      <w:r w:rsidRPr="006B553C">
        <w:rPr>
          <w:b/>
          <w:bCs/>
          <w:u w:val="single"/>
        </w:rPr>
        <w:t xml:space="preserve"> centrality score</w:t>
      </w:r>
    </w:p>
    <w:p w:rsidR="00C44F79" w:rsidRDefault="00C44F79" w:rsidP="00C44F79">
      <w:pPr>
        <w:ind w:left="360"/>
      </w:pPr>
      <w:r>
        <w:t>The hub scores of the vertices are defined as the principal eigenvector of A*</w:t>
      </w:r>
      <w:proofErr w:type="gramStart"/>
      <w:r>
        <w:t>t(</w:t>
      </w:r>
      <w:proofErr w:type="gramEnd"/>
      <w:r>
        <w:t xml:space="preserve">A), where A is the adjacency matrix of the graph. </w:t>
      </w:r>
    </w:p>
    <w:p w:rsidR="00C44F79" w:rsidRDefault="00C44F79" w:rsidP="00C44F79">
      <w:pPr>
        <w:ind w:left="360"/>
      </w:pPr>
      <w:r>
        <w:t>Obviously, for undirected matrices the adjacency matrix is symmetric and the two scores are the same.</w:t>
      </w:r>
    </w:p>
    <w:p w:rsidR="00BF3587" w:rsidRPr="006B553C" w:rsidRDefault="00BF3587" w:rsidP="00BF3587">
      <w:pPr>
        <w:pStyle w:val="ListParagraph"/>
        <w:numPr>
          <w:ilvl w:val="0"/>
          <w:numId w:val="3"/>
        </w:numPr>
        <w:rPr>
          <w:b/>
          <w:bCs/>
          <w:u w:val="single"/>
        </w:rPr>
      </w:pPr>
      <w:r w:rsidRPr="006B553C">
        <w:rPr>
          <w:b/>
          <w:bCs/>
          <w:u w:val="single"/>
        </w:rPr>
        <w:t>Betweenness Centrality</w:t>
      </w:r>
    </w:p>
    <w:p w:rsidR="00BF3587" w:rsidRDefault="008B3170" w:rsidP="006B553C">
      <w:pPr>
        <w:ind w:left="360"/>
      </w:pPr>
      <w:r>
        <w:t>The</w:t>
      </w:r>
      <w:r w:rsidRPr="008B3170">
        <w:t xml:space="preserve"> Betweenness is a node centrality index. It is similar to the stress but provides a more elaborated and informative centrality index. It is calculated considering couples of nodes (v1, v2) and counting the number of shortest paths linking v1 and v2 and passing through a node n. Then, the value is related to the total number of shortest paths linking v1 and v2. Thus, a node can be traversed by only one path linking v1 and v2, but if this path is the only connecting v1 and v2 the node n will score a higher </w:t>
      </w:r>
      <w:proofErr w:type="spellStart"/>
      <w:r w:rsidRPr="008B3170">
        <w:t>betweenness</w:t>
      </w:r>
      <w:proofErr w:type="spellEnd"/>
      <w:r w:rsidRPr="008B3170">
        <w:t xml:space="preserve"> value (in the stress computation would have had </w:t>
      </w:r>
      <w:r>
        <w:t>a low score). Thus, a high</w:t>
      </w:r>
      <w:r w:rsidRPr="008B3170">
        <w:t xml:space="preserve"> Betweenness score means that the node, for certain paths, is crucial to maintain node connections. Notably, to know the number of paths for which the node is critical it is necessary to look at th</w:t>
      </w:r>
      <w:r>
        <w:t>e stress. Thus, stress and</w:t>
      </w:r>
      <w:r w:rsidRPr="008B3170">
        <w:t xml:space="preserve"> Betweenness can be used to gain complementary information.</w:t>
      </w:r>
    </w:p>
    <w:p w:rsidR="00BF3587" w:rsidRPr="006B553C" w:rsidRDefault="00BF3587" w:rsidP="00BF3587">
      <w:pPr>
        <w:pStyle w:val="ListParagraph"/>
        <w:numPr>
          <w:ilvl w:val="0"/>
          <w:numId w:val="3"/>
        </w:numPr>
        <w:rPr>
          <w:b/>
          <w:bCs/>
          <w:u w:val="single"/>
        </w:rPr>
      </w:pPr>
      <w:r w:rsidRPr="006B553C">
        <w:rPr>
          <w:b/>
          <w:bCs/>
          <w:u w:val="single"/>
        </w:rPr>
        <w:t xml:space="preserve">DMNC - Density of Maximum Neighborhood Component </w:t>
      </w:r>
    </w:p>
    <w:p w:rsidR="006B553C" w:rsidRDefault="006B553C" w:rsidP="006B553C">
      <w:pPr>
        <w:ind w:left="360"/>
      </w:pPr>
      <w:r>
        <w:t xml:space="preserve">For a node v, let N be the node number and E be the edge number of </w:t>
      </w:r>
      <w:proofErr w:type="gramStart"/>
      <w:r>
        <w:t>MNC(</w:t>
      </w:r>
      <w:proofErr w:type="gramEnd"/>
      <w:r>
        <w:t xml:space="preserve">v), respectively. The score of node v, </w:t>
      </w:r>
      <w:proofErr w:type="gramStart"/>
      <w:r>
        <w:t>DMNC(</w:t>
      </w:r>
      <w:proofErr w:type="gramEnd"/>
      <w:r>
        <w:t xml:space="preserve">v), is defined to be E/Nϵ for some 1≤ϵ≤2. </w:t>
      </w:r>
    </w:p>
    <w:p w:rsidR="006B553C" w:rsidRDefault="006B553C" w:rsidP="006B553C">
      <w:pPr>
        <w:ind w:left="360"/>
      </w:pPr>
      <w:r>
        <w:t>We may assume that the MNC has a strong community structure, such as a clique percolation in a random network"</w:t>
      </w:r>
    </w:p>
    <w:p w:rsidR="00BF3587" w:rsidRPr="006B553C" w:rsidRDefault="00BF3587" w:rsidP="00BF3587">
      <w:pPr>
        <w:pStyle w:val="ListParagraph"/>
        <w:numPr>
          <w:ilvl w:val="0"/>
          <w:numId w:val="3"/>
        </w:numPr>
        <w:rPr>
          <w:b/>
          <w:bCs/>
          <w:u w:val="single"/>
        </w:rPr>
      </w:pPr>
      <w:r w:rsidRPr="006B553C">
        <w:rPr>
          <w:b/>
          <w:bCs/>
          <w:u w:val="single"/>
        </w:rPr>
        <w:t xml:space="preserve">Lobby Index (Centrality) </w:t>
      </w:r>
    </w:p>
    <w:p w:rsidR="006B553C" w:rsidRDefault="006B553C" w:rsidP="006B553C">
      <w:pPr>
        <w:ind w:left="360"/>
      </w:pPr>
      <w:r>
        <w:t xml:space="preserve">The l-index or lobby index of a node x is the largest integer k such that x has at least k neighbors with a degree of at least k. If x has a high lobby index, then the l-core L(x) (those neighbors which provide the index) has high connectivity (statistically higher than l(x). The authors expect that in the case of social and communication networks (some of which are also based on social networks) the lobby-index is located between the </w:t>
      </w:r>
      <w:proofErr w:type="spellStart"/>
      <w:r>
        <w:t>bridgeness</w:t>
      </w:r>
      <w:proofErr w:type="spellEnd"/>
      <w:r>
        <w:t xml:space="preserve">, closeness, eigenvector and </w:t>
      </w:r>
      <w:proofErr w:type="spellStart"/>
      <w:r>
        <w:t>betweenness</w:t>
      </w:r>
      <w:proofErr w:type="spellEnd"/>
      <w:r>
        <w:t xml:space="preserve"> centrality</w:t>
      </w:r>
    </w:p>
    <w:p w:rsidR="00BF3587" w:rsidRPr="006B553C" w:rsidRDefault="00BF3587" w:rsidP="005D118D">
      <w:pPr>
        <w:pStyle w:val="ListParagraph"/>
        <w:numPr>
          <w:ilvl w:val="0"/>
          <w:numId w:val="3"/>
        </w:numPr>
        <w:rPr>
          <w:b/>
          <w:bCs/>
          <w:u w:val="single"/>
        </w:rPr>
      </w:pPr>
      <w:r w:rsidRPr="006B553C">
        <w:rPr>
          <w:b/>
          <w:bCs/>
          <w:u w:val="single"/>
        </w:rPr>
        <w:t xml:space="preserve">Leverage Centrality </w:t>
      </w:r>
    </w:p>
    <w:p w:rsidR="00BF3587" w:rsidRDefault="006B553C" w:rsidP="006B553C">
      <w:pPr>
        <w:ind w:left="360"/>
      </w:pPr>
      <w:r>
        <w:t xml:space="preserve">Leverage centrality considers the degree of a node relative to its neighbors and operates under the principle that a node in a network is central if its immediate neighbors rely on that node for information. A node with negative leverage centrality is influenced by its neighbors, as the neighbors connect and interact with far more nodes. A node with positive leverage </w:t>
      </w:r>
      <w:r>
        <w:lastRenderedPageBreak/>
        <w:t>centrality, on the other hand, influences its neighbors since the neighbors tend to have far fewer connections.</w:t>
      </w:r>
    </w:p>
    <w:p w:rsidR="00BF3587" w:rsidRPr="006B553C" w:rsidRDefault="00BF3587" w:rsidP="00BF3587">
      <w:pPr>
        <w:pStyle w:val="ListParagraph"/>
        <w:numPr>
          <w:ilvl w:val="0"/>
          <w:numId w:val="3"/>
        </w:numPr>
        <w:rPr>
          <w:b/>
          <w:bCs/>
          <w:u w:val="single"/>
        </w:rPr>
      </w:pPr>
      <w:r w:rsidRPr="006B553C">
        <w:rPr>
          <w:b/>
          <w:bCs/>
          <w:u w:val="single"/>
        </w:rPr>
        <w:t xml:space="preserve">Eccentricity Centrality </w:t>
      </w:r>
    </w:p>
    <w:p w:rsidR="006B553C" w:rsidRDefault="006B553C" w:rsidP="006B553C">
      <w:pPr>
        <w:ind w:left="360"/>
      </w:pPr>
      <w:r>
        <w:t xml:space="preserve">"The greatest distance between v and any other </w:t>
      </w:r>
      <w:proofErr w:type="spellStart"/>
      <w:r>
        <w:t>vertex.The</w:t>
      </w:r>
      <w:proofErr w:type="spellEnd"/>
      <w:r>
        <w:t xml:space="preserve"> eccentricity of a node in a biological network, for instance a protein signaling network, can be interpreted as the easiness of a protein to be functionally reached by all other proteins in the network. Thus, a protein with high eccentricity, compared to the average eccentricity of the network, will be more easily influenced by the activity of other proteins (the protein is subject to a more stringent or complex regulation) or, conversely could easily influence several other proteins"</w:t>
      </w:r>
    </w:p>
    <w:p w:rsidR="00BF3587" w:rsidRPr="006B553C" w:rsidRDefault="00BF3587" w:rsidP="00BF3587">
      <w:pPr>
        <w:pStyle w:val="ListParagraph"/>
        <w:numPr>
          <w:ilvl w:val="0"/>
          <w:numId w:val="3"/>
        </w:numPr>
        <w:rPr>
          <w:b/>
          <w:bCs/>
          <w:u w:val="single"/>
        </w:rPr>
      </w:pPr>
      <w:r w:rsidRPr="006B553C">
        <w:rPr>
          <w:b/>
          <w:bCs/>
          <w:u w:val="single"/>
        </w:rPr>
        <w:t>Information Centrality</w:t>
      </w:r>
    </w:p>
    <w:p w:rsidR="00BF3587" w:rsidRDefault="006B553C" w:rsidP="006B553C">
      <w:pPr>
        <w:ind w:left="360"/>
      </w:pPr>
      <w:r>
        <w:t xml:space="preserve">"Actor information centrality is a hybrid measure which relates to both path-length indices (e.g., closeness, graph centrality) and to walk-based Eigen measures (e.g., eigenvector centrality, </w:t>
      </w:r>
      <w:proofErr w:type="spellStart"/>
      <w:r>
        <w:t>Bonacich</w:t>
      </w:r>
      <w:proofErr w:type="spellEnd"/>
      <w:r>
        <w:t xml:space="preserve"> power). In particular, the information centrality of a given actor can be understood to be the harmonic average of the “bandwidth” for all paths originating with said individual (where the bandwidth is taken to be inversely related to path length).</w:t>
      </w:r>
    </w:p>
    <w:p w:rsidR="006B553C" w:rsidRPr="006B553C" w:rsidRDefault="00BF3587" w:rsidP="00BF3587">
      <w:pPr>
        <w:pStyle w:val="ListParagraph"/>
        <w:numPr>
          <w:ilvl w:val="0"/>
          <w:numId w:val="3"/>
        </w:numPr>
        <w:rPr>
          <w:b/>
          <w:bCs/>
          <w:u w:val="single"/>
        </w:rPr>
      </w:pPr>
      <w:r w:rsidRPr="006B553C">
        <w:rPr>
          <w:b/>
          <w:bCs/>
          <w:u w:val="single"/>
        </w:rPr>
        <w:t>Local Bridging Centrality</w:t>
      </w:r>
    </w:p>
    <w:p w:rsidR="00BF3587" w:rsidRDefault="006B553C" w:rsidP="006B553C">
      <w:pPr>
        <w:ind w:left="360"/>
      </w:pPr>
      <w:r>
        <w:t>"The local bridging centrality was a variant of global bridging centrality which can be calculated locally requiring only limited local neighborhood graph information. Localized centrality calculations can reduce both communication and computation complexity and there are a myriad of potential applications. It is expected that the concept of localized bridging centrality can improve existing distributed relay or optimization algorithms"</w:t>
      </w:r>
      <w:r w:rsidR="00BF3587">
        <w:br w:type="page"/>
      </w:r>
    </w:p>
    <w:bookmarkStart w:id="22" w:name="_Toc52291316"/>
    <w:p w:rsidR="006B553C" w:rsidRPr="006B553C" w:rsidRDefault="006B553C" w:rsidP="006B553C">
      <w:pPr>
        <w:pStyle w:val="Heading1"/>
        <w:rPr>
          <w:rFonts w:cs="Times New Roman"/>
          <w:szCs w:val="36"/>
        </w:rPr>
      </w:pPr>
      <w:r w:rsidRPr="00FC5CA7">
        <w:rPr>
          <w:noProof/>
          <w:sz w:val="44"/>
          <w:szCs w:val="44"/>
          <w:lang w:bidi="bn-BD"/>
        </w:rPr>
        <w:lastRenderedPageBreak/>
        <mc:AlternateContent>
          <mc:Choice Requires="wps">
            <w:drawing>
              <wp:anchor distT="0" distB="0" distL="114300" distR="114300" simplePos="0" relativeHeight="251670528" behindDoc="0" locked="0" layoutInCell="1" allowOverlap="1" wp14:anchorId="32281922" wp14:editId="4758F788">
                <wp:simplePos x="0" y="0"/>
                <wp:positionH relativeFrom="margin">
                  <wp:align>center</wp:align>
                </wp:positionH>
                <wp:positionV relativeFrom="paragraph">
                  <wp:posOffset>-9525</wp:posOffset>
                </wp:positionV>
                <wp:extent cx="6400800" cy="0"/>
                <wp:effectExtent l="0" t="19050" r="19050" b="19050"/>
                <wp:wrapNone/>
                <wp:docPr id="2" name="Straight Connector 2"/>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3C501A71" id="Straight Connector 2" o:spid="_x0000_s1026" style="position:absolute;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" strokecolor="black [3200]" strokeweight="2.25pt">
                <v:stroke joinstyle="miter"/>
                <w10:wrap anchorx="margin"/>
              </v:line>
            </w:pict>
          </mc:Fallback>
        </mc:AlternateContent>
      </w:r>
      <w:r w:rsidRPr="00FC5CA7">
        <w:rPr>
          <w:sz w:val="44"/>
          <w:szCs w:val="44"/>
        </w:rPr>
        <w:t>C</w:t>
      </w:r>
      <w:r w:rsidRPr="00FC5CA7">
        <w:t>HAPTER</w:t>
      </w:r>
      <w:r>
        <w:rPr>
          <w:sz w:val="44"/>
          <w:szCs w:val="44"/>
        </w:rPr>
        <w:t xml:space="preserve"> 5: A</w:t>
      </w:r>
      <w:r>
        <w:rPr>
          <w:szCs w:val="36"/>
        </w:rPr>
        <w:t xml:space="preserve">BLATION </w:t>
      </w:r>
      <w:r>
        <w:rPr>
          <w:sz w:val="44"/>
          <w:szCs w:val="44"/>
        </w:rPr>
        <w:t>S</w:t>
      </w:r>
      <w:r>
        <w:rPr>
          <w:szCs w:val="36"/>
        </w:rPr>
        <w:t>TUDY</w:t>
      </w:r>
      <w:bookmarkEnd w:id="22"/>
    </w:p>
    <w:p w:rsidR="006B553C" w:rsidRDefault="006B553C" w:rsidP="006B553C"/>
    <w:p w:rsidR="006B553C" w:rsidRDefault="006B553C" w:rsidP="006B553C">
      <w:pPr>
        <w:rPr>
          <w:rFonts w:cs="Times New Roman"/>
          <w:sz w:val="36"/>
          <w:szCs w:val="36"/>
        </w:rPr>
      </w:pPr>
      <w:r>
        <w:rPr>
          <w:rFonts w:cs="Times New Roman"/>
          <w:sz w:val="36"/>
          <w:szCs w:val="36"/>
        </w:rPr>
        <w:br w:type="page"/>
      </w:r>
    </w:p>
    <w:p w:rsidR="00582C1B" w:rsidRDefault="00582C1B" w:rsidP="00582C1B">
      <w:r>
        <w:lastRenderedPageBreak/>
        <w:t>To understand the effects of different categories of centrality on the</w:t>
      </w:r>
      <w:r w:rsidR="00F60739">
        <w:t xml:space="preserve"> results obtained by</w:t>
      </w:r>
      <w:r>
        <w:t xml:space="preserve"> </w:t>
      </w:r>
      <w:r w:rsidR="00F60739">
        <w:t>unsupervised learning algorithm</w:t>
      </w:r>
      <w:r>
        <w:t xml:space="preserve"> (categories being community centralities and individual node importance centralities), we conducted an Ablation study. We made 9 models where different combinations of centralities were used, and the algorithms were applied on each model separately to see how the results differ and whether a specific combination of centralities</w:t>
      </w:r>
      <w:r w:rsidR="00F60739">
        <w:t xml:space="preserve"> aid in proving our hypothesis.</w:t>
      </w:r>
    </w:p>
    <w:p w:rsidR="00F60739" w:rsidRDefault="00F60739" w:rsidP="00F60739">
      <w:pPr>
        <w:pStyle w:val="Heading2"/>
      </w:pPr>
      <w:bookmarkStart w:id="23" w:name="_Toc52291317"/>
      <w:r>
        <w:t>5.1</w:t>
      </w:r>
      <w:r>
        <w:tab/>
        <w:t>Model 1</w:t>
      </w:r>
      <w:bookmarkEnd w:id="23"/>
      <w:r w:rsidR="00582C1B" w:rsidRPr="00582C1B">
        <w:t xml:space="preserve"> </w:t>
      </w:r>
    </w:p>
    <w:p w:rsidR="00582C1B" w:rsidRDefault="00582C1B" w:rsidP="00F60739">
      <w:r w:rsidRPr="00582C1B">
        <w:t>All centralities</w:t>
      </w:r>
      <w:r w:rsidR="00F60739">
        <w:t>.</w:t>
      </w:r>
    </w:p>
    <w:p w:rsidR="004035D4" w:rsidRPr="00582C1B" w:rsidRDefault="004035D4" w:rsidP="00F60739"/>
    <w:p w:rsidR="004035D4" w:rsidRDefault="004035D4" w:rsidP="004035D4">
      <w:pPr>
        <w:pStyle w:val="Heading2"/>
      </w:pPr>
      <w:bookmarkStart w:id="24" w:name="_Toc52291318"/>
      <w:r>
        <w:t>5.2</w:t>
      </w:r>
      <w:r>
        <w:tab/>
        <w:t>Model 2</w:t>
      </w:r>
      <w:bookmarkEnd w:id="24"/>
      <w:r w:rsidRPr="00582C1B">
        <w:t xml:space="preserve"> </w:t>
      </w:r>
    </w:p>
    <w:p w:rsidR="004035D4" w:rsidRPr="00582C1B" w:rsidRDefault="004035D4" w:rsidP="004035D4">
      <w:r>
        <w:t>W</w:t>
      </w:r>
      <w:r w:rsidRPr="00582C1B">
        <w:t xml:space="preserve">ithout degree </w:t>
      </w:r>
    </w:p>
    <w:p w:rsidR="004035D4" w:rsidRPr="00582C1B" w:rsidRDefault="004035D4" w:rsidP="004035D4">
      <w:r w:rsidRPr="00582C1B">
        <w:t>We are removing the effects of:</w:t>
      </w:r>
    </w:p>
    <w:p w:rsidR="004035D4" w:rsidRPr="00582C1B" w:rsidRDefault="004035D4" w:rsidP="004035D4">
      <w:pPr>
        <w:numPr>
          <w:ilvl w:val="0"/>
          <w:numId w:val="5"/>
        </w:numPr>
      </w:pPr>
      <w:r w:rsidRPr="00582C1B">
        <w:t>Degree</w:t>
      </w:r>
    </w:p>
    <w:p w:rsidR="004035D4" w:rsidRPr="00582C1B" w:rsidRDefault="004035D4" w:rsidP="004035D4">
      <w:r w:rsidRPr="00582C1B">
        <w:t xml:space="preserve"> To see how degree, which signifies the connectivity of the nodes, affect the model</w:t>
      </w:r>
    </w:p>
    <w:p w:rsidR="00582C1B" w:rsidRDefault="00582C1B" w:rsidP="00582C1B"/>
    <w:p w:rsidR="00F60739" w:rsidRDefault="00F60739" w:rsidP="00F60739">
      <w:pPr>
        <w:pStyle w:val="Heading2"/>
      </w:pPr>
      <w:bookmarkStart w:id="25" w:name="_Toc52291319"/>
      <w:r>
        <w:t>5.3</w:t>
      </w:r>
      <w:r>
        <w:tab/>
        <w:t>Model 3</w:t>
      </w:r>
      <w:bookmarkEnd w:id="25"/>
      <w:r w:rsidR="00582C1B" w:rsidRPr="00582C1B">
        <w:t xml:space="preserve"> </w:t>
      </w:r>
    </w:p>
    <w:p w:rsidR="00582C1B" w:rsidRPr="00582C1B" w:rsidRDefault="00582C1B" w:rsidP="00F60739">
      <w:r w:rsidRPr="00582C1B">
        <w:t>Without community centralities and information centrality</w:t>
      </w:r>
      <w:r w:rsidR="00F60739">
        <w:t>.</w:t>
      </w:r>
    </w:p>
    <w:p w:rsidR="00582C1B" w:rsidRPr="00582C1B" w:rsidRDefault="00582C1B" w:rsidP="00582C1B">
      <w:r w:rsidRPr="00582C1B">
        <w:t>We are removing the effects of:</w:t>
      </w:r>
    </w:p>
    <w:p w:rsidR="00582C1B" w:rsidRPr="00582C1B" w:rsidRDefault="00582C1B" w:rsidP="00582C1B">
      <w:pPr>
        <w:numPr>
          <w:ilvl w:val="0"/>
          <w:numId w:val="5"/>
        </w:numPr>
      </w:pPr>
      <w:r w:rsidRPr="00582C1B">
        <w:t xml:space="preserve">DMNC </w:t>
      </w:r>
    </w:p>
    <w:p w:rsidR="00582C1B" w:rsidRPr="00582C1B" w:rsidRDefault="00582C1B" w:rsidP="00582C1B">
      <w:pPr>
        <w:numPr>
          <w:ilvl w:val="0"/>
          <w:numId w:val="5"/>
        </w:numPr>
      </w:pPr>
      <w:r w:rsidRPr="00582C1B">
        <w:t>Leverage</w:t>
      </w:r>
    </w:p>
    <w:p w:rsidR="00582C1B" w:rsidRPr="00582C1B" w:rsidRDefault="00582C1B" w:rsidP="00582C1B">
      <w:pPr>
        <w:numPr>
          <w:ilvl w:val="0"/>
          <w:numId w:val="5"/>
        </w:numPr>
      </w:pPr>
      <w:r w:rsidRPr="00582C1B">
        <w:t>Local Bridging</w:t>
      </w:r>
    </w:p>
    <w:p w:rsidR="00582C1B" w:rsidRPr="00582C1B" w:rsidRDefault="00582C1B" w:rsidP="00582C1B">
      <w:pPr>
        <w:numPr>
          <w:ilvl w:val="0"/>
          <w:numId w:val="5"/>
        </w:numPr>
      </w:pPr>
      <w:r w:rsidRPr="00582C1B">
        <w:t>Eccentricity</w:t>
      </w:r>
    </w:p>
    <w:p w:rsidR="00582C1B" w:rsidRPr="00582C1B" w:rsidRDefault="00582C1B" w:rsidP="00582C1B">
      <w:pPr>
        <w:numPr>
          <w:ilvl w:val="0"/>
          <w:numId w:val="5"/>
        </w:numPr>
      </w:pPr>
      <w:r w:rsidRPr="00582C1B">
        <w:t>Lobby</w:t>
      </w:r>
    </w:p>
    <w:p w:rsidR="00582C1B" w:rsidRPr="00582C1B" w:rsidRDefault="00582C1B" w:rsidP="00582C1B">
      <w:pPr>
        <w:numPr>
          <w:ilvl w:val="0"/>
          <w:numId w:val="5"/>
        </w:numPr>
      </w:pPr>
      <w:r w:rsidRPr="00582C1B">
        <w:t>Information</w:t>
      </w:r>
    </w:p>
    <w:p w:rsidR="00582C1B" w:rsidRPr="00582C1B" w:rsidRDefault="00582C1B" w:rsidP="00582C1B">
      <w:r w:rsidRPr="00582C1B">
        <w:t>To see how well the model performs when only centralities that are calculated globally (WITHOUT taking neighborhood/ community into account) are used</w:t>
      </w:r>
    </w:p>
    <w:p w:rsidR="00582C1B" w:rsidRPr="00582C1B" w:rsidRDefault="00582C1B" w:rsidP="00582C1B"/>
    <w:p w:rsidR="00F60739" w:rsidRDefault="00F60739" w:rsidP="00F60739">
      <w:pPr>
        <w:pStyle w:val="Heading2"/>
      </w:pPr>
      <w:bookmarkStart w:id="26" w:name="_Toc52291320"/>
      <w:r>
        <w:t>5.4</w:t>
      </w:r>
      <w:r>
        <w:tab/>
        <w:t>Model 4</w:t>
      </w:r>
      <w:bookmarkEnd w:id="26"/>
    </w:p>
    <w:p w:rsidR="00582C1B" w:rsidRPr="00582C1B" w:rsidRDefault="00F60739" w:rsidP="00582C1B">
      <w:r>
        <w:t>Without node centralities.</w:t>
      </w:r>
    </w:p>
    <w:p w:rsidR="00582C1B" w:rsidRPr="00582C1B" w:rsidRDefault="00582C1B" w:rsidP="00582C1B">
      <w:r w:rsidRPr="00582C1B">
        <w:t>We are removing the effects of:</w:t>
      </w:r>
    </w:p>
    <w:p w:rsidR="00582C1B" w:rsidRPr="00582C1B" w:rsidRDefault="00582C1B" w:rsidP="00582C1B">
      <w:pPr>
        <w:numPr>
          <w:ilvl w:val="0"/>
          <w:numId w:val="5"/>
        </w:numPr>
      </w:pPr>
      <w:r w:rsidRPr="00582C1B">
        <w:t>Page Rank</w:t>
      </w:r>
    </w:p>
    <w:p w:rsidR="00582C1B" w:rsidRPr="00582C1B" w:rsidRDefault="00582C1B" w:rsidP="00582C1B">
      <w:pPr>
        <w:numPr>
          <w:ilvl w:val="0"/>
          <w:numId w:val="5"/>
        </w:numPr>
      </w:pPr>
      <w:r w:rsidRPr="00582C1B">
        <w:lastRenderedPageBreak/>
        <w:t>Closeness</w:t>
      </w:r>
    </w:p>
    <w:p w:rsidR="00582C1B" w:rsidRPr="00582C1B" w:rsidRDefault="00582C1B" w:rsidP="00582C1B">
      <w:pPr>
        <w:numPr>
          <w:ilvl w:val="0"/>
          <w:numId w:val="5"/>
        </w:numPr>
      </w:pPr>
      <w:r w:rsidRPr="00582C1B">
        <w:t>Degree</w:t>
      </w:r>
    </w:p>
    <w:p w:rsidR="00582C1B" w:rsidRPr="00582C1B" w:rsidRDefault="00582C1B" w:rsidP="00582C1B">
      <w:pPr>
        <w:numPr>
          <w:ilvl w:val="0"/>
          <w:numId w:val="5"/>
        </w:numPr>
      </w:pPr>
      <w:r w:rsidRPr="00582C1B">
        <w:t>Eigenvector</w:t>
      </w:r>
    </w:p>
    <w:p w:rsidR="00582C1B" w:rsidRPr="00582C1B" w:rsidRDefault="00582C1B" w:rsidP="00582C1B">
      <w:pPr>
        <w:numPr>
          <w:ilvl w:val="0"/>
          <w:numId w:val="5"/>
        </w:numPr>
      </w:pPr>
      <w:r w:rsidRPr="00582C1B">
        <w:t>Authority</w:t>
      </w:r>
    </w:p>
    <w:p w:rsidR="00582C1B" w:rsidRPr="00582C1B" w:rsidRDefault="00582C1B" w:rsidP="00582C1B">
      <w:pPr>
        <w:numPr>
          <w:ilvl w:val="0"/>
          <w:numId w:val="5"/>
        </w:numPr>
      </w:pPr>
      <w:r w:rsidRPr="00582C1B">
        <w:t>Hubscore</w:t>
      </w:r>
    </w:p>
    <w:p w:rsidR="00582C1B" w:rsidRPr="00582C1B" w:rsidRDefault="00582C1B" w:rsidP="00582C1B">
      <w:pPr>
        <w:numPr>
          <w:ilvl w:val="0"/>
          <w:numId w:val="5"/>
        </w:numPr>
      </w:pPr>
      <w:r w:rsidRPr="00582C1B">
        <w:t>Betweenness</w:t>
      </w:r>
    </w:p>
    <w:p w:rsidR="00582C1B" w:rsidRDefault="00582C1B" w:rsidP="00582C1B">
      <w:r w:rsidRPr="00582C1B">
        <w:t xml:space="preserve">To see how the model performs when global centralities are taken out of the equation and centralities that depend on neighborhood/ community are used </w:t>
      </w:r>
    </w:p>
    <w:p w:rsidR="00F60739" w:rsidRPr="00582C1B" w:rsidRDefault="00F60739" w:rsidP="00582C1B"/>
    <w:p w:rsidR="00F60739" w:rsidRDefault="00F60739" w:rsidP="00F60739">
      <w:pPr>
        <w:pStyle w:val="Heading2"/>
      </w:pPr>
      <w:bookmarkStart w:id="27" w:name="_Toc52291321"/>
      <w:r>
        <w:t>5.5</w:t>
      </w:r>
      <w:r>
        <w:tab/>
      </w:r>
      <w:r w:rsidR="00582C1B" w:rsidRPr="00582C1B">
        <w:t xml:space="preserve">Model </w:t>
      </w:r>
      <w:r>
        <w:t>5</w:t>
      </w:r>
      <w:bookmarkEnd w:id="27"/>
      <w:r w:rsidR="00582C1B" w:rsidRPr="00582C1B">
        <w:t xml:space="preserve"> </w:t>
      </w:r>
    </w:p>
    <w:p w:rsidR="00582C1B" w:rsidRPr="00582C1B" w:rsidRDefault="00F60739" w:rsidP="00582C1B">
      <w:r>
        <w:t>W</w:t>
      </w:r>
      <w:r w:rsidR="00582C1B" w:rsidRPr="00582C1B">
        <w:t xml:space="preserve">ithout eigenvector, </w:t>
      </w:r>
      <w:proofErr w:type="spellStart"/>
      <w:r w:rsidR="00582C1B" w:rsidRPr="00582C1B">
        <w:t>pagerank</w:t>
      </w:r>
      <w:proofErr w:type="spellEnd"/>
      <w:r w:rsidR="00582C1B" w:rsidRPr="00582C1B">
        <w:t xml:space="preserve">, </w:t>
      </w:r>
      <w:proofErr w:type="spellStart"/>
      <w:r w:rsidR="00582C1B" w:rsidRPr="00582C1B">
        <w:t>hubscore</w:t>
      </w:r>
      <w:proofErr w:type="spellEnd"/>
      <w:r w:rsidR="00582C1B" w:rsidRPr="00582C1B">
        <w:t xml:space="preserve">, authority </w:t>
      </w:r>
    </w:p>
    <w:p w:rsidR="00582C1B" w:rsidRPr="00582C1B" w:rsidRDefault="00582C1B" w:rsidP="00582C1B">
      <w:r w:rsidRPr="00582C1B">
        <w:t>We are removing the effects of:</w:t>
      </w:r>
    </w:p>
    <w:p w:rsidR="00582C1B" w:rsidRPr="00582C1B" w:rsidRDefault="00582C1B" w:rsidP="00582C1B">
      <w:pPr>
        <w:numPr>
          <w:ilvl w:val="0"/>
          <w:numId w:val="5"/>
        </w:numPr>
      </w:pPr>
      <w:r w:rsidRPr="00582C1B">
        <w:t xml:space="preserve">Pagerank- </w:t>
      </w:r>
    </w:p>
    <w:p w:rsidR="00582C1B" w:rsidRPr="00582C1B" w:rsidRDefault="00582C1B" w:rsidP="00582C1B">
      <w:pPr>
        <w:numPr>
          <w:ilvl w:val="0"/>
          <w:numId w:val="5"/>
        </w:numPr>
      </w:pPr>
      <w:r w:rsidRPr="00582C1B">
        <w:t>Hubscore</w:t>
      </w:r>
    </w:p>
    <w:p w:rsidR="00582C1B" w:rsidRPr="00582C1B" w:rsidRDefault="00582C1B" w:rsidP="00582C1B">
      <w:pPr>
        <w:numPr>
          <w:ilvl w:val="0"/>
          <w:numId w:val="5"/>
        </w:numPr>
      </w:pPr>
      <w:r w:rsidRPr="00582C1B">
        <w:t>Authority</w:t>
      </w:r>
    </w:p>
    <w:p w:rsidR="00582C1B" w:rsidRDefault="00582C1B" w:rsidP="00582C1B">
      <w:r w:rsidRPr="00582C1B">
        <w:t>To see how the impact of “importance” amongst nodes differs from the impact of “distance” between nodes</w:t>
      </w:r>
      <w:r w:rsidR="00F60739">
        <w:t>.</w:t>
      </w:r>
    </w:p>
    <w:p w:rsidR="00F60739" w:rsidRPr="00582C1B" w:rsidRDefault="00F60739" w:rsidP="00582C1B"/>
    <w:p w:rsidR="00F60739" w:rsidRDefault="00F60739" w:rsidP="00F60739">
      <w:pPr>
        <w:pStyle w:val="Heading2"/>
      </w:pPr>
      <w:bookmarkStart w:id="28" w:name="_Toc52291322"/>
      <w:r>
        <w:t>5.6</w:t>
      </w:r>
      <w:r>
        <w:tab/>
        <w:t>Model 6</w:t>
      </w:r>
      <w:bookmarkEnd w:id="28"/>
      <w:r w:rsidR="00582C1B" w:rsidRPr="00582C1B">
        <w:t xml:space="preserve"> </w:t>
      </w:r>
    </w:p>
    <w:p w:rsidR="00582C1B" w:rsidRPr="00582C1B" w:rsidRDefault="00F60739" w:rsidP="00582C1B">
      <w:r>
        <w:t>W</w:t>
      </w:r>
      <w:r w:rsidR="00582C1B" w:rsidRPr="00582C1B">
        <w:t xml:space="preserve">ithout </w:t>
      </w:r>
      <w:proofErr w:type="spellStart"/>
      <w:r w:rsidR="00582C1B" w:rsidRPr="00582C1B">
        <w:t>betweenness</w:t>
      </w:r>
      <w:proofErr w:type="spellEnd"/>
      <w:r w:rsidR="00582C1B" w:rsidRPr="00582C1B">
        <w:t>, eccentr</w:t>
      </w:r>
      <w:r>
        <w:t>icity, closeness, information</w:t>
      </w:r>
    </w:p>
    <w:p w:rsidR="00582C1B" w:rsidRPr="00582C1B" w:rsidRDefault="00582C1B" w:rsidP="00582C1B">
      <w:r w:rsidRPr="00582C1B">
        <w:t>We are removing the effects of:</w:t>
      </w:r>
    </w:p>
    <w:p w:rsidR="00582C1B" w:rsidRPr="00582C1B" w:rsidRDefault="00582C1B" w:rsidP="00582C1B">
      <w:pPr>
        <w:numPr>
          <w:ilvl w:val="0"/>
          <w:numId w:val="5"/>
        </w:numPr>
      </w:pPr>
      <w:r w:rsidRPr="00582C1B">
        <w:t>Betweenness</w:t>
      </w:r>
    </w:p>
    <w:p w:rsidR="00582C1B" w:rsidRPr="00582C1B" w:rsidRDefault="00582C1B" w:rsidP="00582C1B">
      <w:pPr>
        <w:numPr>
          <w:ilvl w:val="0"/>
          <w:numId w:val="5"/>
        </w:numPr>
      </w:pPr>
      <w:r w:rsidRPr="00582C1B">
        <w:t>Eccentricity</w:t>
      </w:r>
    </w:p>
    <w:p w:rsidR="00582C1B" w:rsidRPr="00582C1B" w:rsidRDefault="00582C1B" w:rsidP="00582C1B">
      <w:pPr>
        <w:numPr>
          <w:ilvl w:val="0"/>
          <w:numId w:val="5"/>
        </w:numPr>
      </w:pPr>
      <w:r w:rsidRPr="00582C1B">
        <w:t>Closeness</w:t>
      </w:r>
    </w:p>
    <w:p w:rsidR="00582C1B" w:rsidRPr="00582C1B" w:rsidRDefault="00582C1B" w:rsidP="00582C1B">
      <w:pPr>
        <w:numPr>
          <w:ilvl w:val="0"/>
          <w:numId w:val="5"/>
        </w:numPr>
      </w:pPr>
      <w:r w:rsidRPr="00582C1B">
        <w:t>Information</w:t>
      </w:r>
    </w:p>
    <w:p w:rsidR="00582C1B" w:rsidRPr="00582C1B" w:rsidRDefault="00582C1B" w:rsidP="00582C1B">
      <w:r w:rsidRPr="00582C1B">
        <w:t>To see how the impact of “distance” between nodes differs from the impact of “importance” amongst nodes</w:t>
      </w:r>
      <w:r w:rsidR="00F60739">
        <w:t>.</w:t>
      </w:r>
    </w:p>
    <w:p w:rsidR="00582C1B" w:rsidRPr="00582C1B" w:rsidRDefault="00582C1B" w:rsidP="00582C1B"/>
    <w:p w:rsidR="00F60739" w:rsidRDefault="00F60739" w:rsidP="00F60739">
      <w:pPr>
        <w:pStyle w:val="Heading2"/>
      </w:pPr>
      <w:bookmarkStart w:id="29" w:name="_Toc52291323"/>
      <w:r>
        <w:lastRenderedPageBreak/>
        <w:t>5.7</w:t>
      </w:r>
      <w:r>
        <w:tab/>
      </w:r>
      <w:r w:rsidR="00582C1B" w:rsidRPr="00582C1B">
        <w:t>M</w:t>
      </w:r>
      <w:r>
        <w:t>odel 7</w:t>
      </w:r>
      <w:bookmarkEnd w:id="29"/>
      <w:r w:rsidR="00582C1B" w:rsidRPr="00582C1B">
        <w:t xml:space="preserve"> </w:t>
      </w:r>
    </w:p>
    <w:p w:rsidR="00F60739" w:rsidRDefault="00F60739" w:rsidP="00582C1B">
      <w:r>
        <w:t>W</w:t>
      </w:r>
      <w:r w:rsidR="00582C1B" w:rsidRPr="00582C1B">
        <w:t xml:space="preserve">ithout leverage, lobby, </w:t>
      </w:r>
      <w:proofErr w:type="spellStart"/>
      <w:r w:rsidR="00582C1B" w:rsidRPr="00582C1B">
        <w:t>dmnc</w:t>
      </w:r>
      <w:proofErr w:type="spellEnd"/>
      <w:r w:rsidR="00582C1B" w:rsidRPr="00582C1B">
        <w:t xml:space="preserve">, local bridging, information centrality, eigenvector, closeness </w:t>
      </w:r>
    </w:p>
    <w:p w:rsidR="00582C1B" w:rsidRPr="00582C1B" w:rsidRDefault="00582C1B" w:rsidP="00582C1B">
      <w:r w:rsidRPr="00582C1B">
        <w:t>We are removing the effects of:</w:t>
      </w:r>
    </w:p>
    <w:p w:rsidR="00582C1B" w:rsidRPr="00582C1B" w:rsidRDefault="00582C1B" w:rsidP="00582C1B">
      <w:pPr>
        <w:numPr>
          <w:ilvl w:val="0"/>
          <w:numId w:val="5"/>
        </w:numPr>
      </w:pPr>
      <w:r w:rsidRPr="00582C1B">
        <w:t>Leverage</w:t>
      </w:r>
    </w:p>
    <w:p w:rsidR="00582C1B" w:rsidRPr="00582C1B" w:rsidRDefault="00582C1B" w:rsidP="00582C1B">
      <w:pPr>
        <w:numPr>
          <w:ilvl w:val="0"/>
          <w:numId w:val="5"/>
        </w:numPr>
      </w:pPr>
      <w:r w:rsidRPr="00582C1B">
        <w:t>Lobby Index</w:t>
      </w:r>
    </w:p>
    <w:p w:rsidR="00582C1B" w:rsidRPr="00582C1B" w:rsidRDefault="00582C1B" w:rsidP="00582C1B">
      <w:pPr>
        <w:numPr>
          <w:ilvl w:val="0"/>
          <w:numId w:val="5"/>
        </w:numPr>
      </w:pPr>
      <w:r w:rsidRPr="00582C1B">
        <w:t>DMNC</w:t>
      </w:r>
    </w:p>
    <w:p w:rsidR="00582C1B" w:rsidRPr="00582C1B" w:rsidRDefault="00582C1B" w:rsidP="00582C1B">
      <w:pPr>
        <w:numPr>
          <w:ilvl w:val="0"/>
          <w:numId w:val="5"/>
        </w:numPr>
      </w:pPr>
      <w:r w:rsidRPr="00582C1B">
        <w:t xml:space="preserve">local bridging- </w:t>
      </w:r>
    </w:p>
    <w:p w:rsidR="00582C1B" w:rsidRPr="00582C1B" w:rsidRDefault="00F60739" w:rsidP="00582C1B">
      <w:pPr>
        <w:numPr>
          <w:ilvl w:val="0"/>
          <w:numId w:val="5"/>
        </w:numPr>
      </w:pPr>
      <w:r>
        <w:t>I</w:t>
      </w:r>
      <w:r w:rsidR="00582C1B" w:rsidRPr="00582C1B">
        <w:t>nformation centrality</w:t>
      </w:r>
    </w:p>
    <w:p w:rsidR="00582C1B" w:rsidRPr="00582C1B" w:rsidRDefault="00F60739" w:rsidP="00582C1B">
      <w:pPr>
        <w:numPr>
          <w:ilvl w:val="0"/>
          <w:numId w:val="5"/>
        </w:numPr>
      </w:pPr>
      <w:r>
        <w:t>E</w:t>
      </w:r>
      <w:r w:rsidR="00582C1B" w:rsidRPr="00582C1B">
        <w:t>igenvector</w:t>
      </w:r>
    </w:p>
    <w:p w:rsidR="00582C1B" w:rsidRPr="00582C1B" w:rsidRDefault="00F60739" w:rsidP="00582C1B">
      <w:pPr>
        <w:numPr>
          <w:ilvl w:val="0"/>
          <w:numId w:val="5"/>
        </w:numPr>
      </w:pPr>
      <w:r>
        <w:t>C</w:t>
      </w:r>
      <w:r w:rsidR="00582C1B" w:rsidRPr="00582C1B">
        <w:t>loseness</w:t>
      </w:r>
    </w:p>
    <w:p w:rsidR="00582C1B" w:rsidRPr="00582C1B" w:rsidRDefault="00582C1B" w:rsidP="00582C1B">
      <w:r w:rsidRPr="00582C1B">
        <w:t>Keeping:</w:t>
      </w:r>
    </w:p>
    <w:p w:rsidR="00582C1B" w:rsidRPr="00582C1B" w:rsidRDefault="00F60739" w:rsidP="00582C1B">
      <w:pPr>
        <w:numPr>
          <w:ilvl w:val="0"/>
          <w:numId w:val="6"/>
        </w:numPr>
      </w:pPr>
      <w:r>
        <w:t>D</w:t>
      </w:r>
      <w:r w:rsidR="00582C1B" w:rsidRPr="00582C1B">
        <w:t xml:space="preserve">egree </w:t>
      </w:r>
    </w:p>
    <w:p w:rsidR="00582C1B" w:rsidRPr="00582C1B" w:rsidRDefault="00F60739" w:rsidP="00582C1B">
      <w:pPr>
        <w:numPr>
          <w:ilvl w:val="0"/>
          <w:numId w:val="6"/>
        </w:numPr>
      </w:pPr>
      <w:proofErr w:type="spellStart"/>
      <w:r>
        <w:t>B</w:t>
      </w:r>
      <w:r w:rsidR="00582C1B" w:rsidRPr="00582C1B">
        <w:t>etweeness</w:t>
      </w:r>
      <w:proofErr w:type="spellEnd"/>
    </w:p>
    <w:p w:rsidR="00582C1B" w:rsidRPr="00582C1B" w:rsidRDefault="00F60739" w:rsidP="00582C1B">
      <w:pPr>
        <w:numPr>
          <w:ilvl w:val="0"/>
          <w:numId w:val="6"/>
        </w:numPr>
      </w:pPr>
      <w:r>
        <w:t>P</w:t>
      </w:r>
      <w:r w:rsidR="00582C1B" w:rsidRPr="00582C1B">
        <w:t>agerank</w:t>
      </w:r>
    </w:p>
    <w:p w:rsidR="00582C1B" w:rsidRPr="00582C1B" w:rsidRDefault="00F60739" w:rsidP="00582C1B">
      <w:pPr>
        <w:numPr>
          <w:ilvl w:val="0"/>
          <w:numId w:val="6"/>
        </w:numPr>
      </w:pPr>
      <w:r>
        <w:t>H</w:t>
      </w:r>
      <w:r w:rsidR="00582C1B" w:rsidRPr="00582C1B">
        <w:t>ubscore</w:t>
      </w:r>
    </w:p>
    <w:p w:rsidR="00582C1B" w:rsidRPr="00582C1B" w:rsidRDefault="00F60739" w:rsidP="00582C1B">
      <w:pPr>
        <w:numPr>
          <w:ilvl w:val="0"/>
          <w:numId w:val="6"/>
        </w:numPr>
      </w:pPr>
      <w:r>
        <w:t>A</w:t>
      </w:r>
      <w:r w:rsidR="00582C1B" w:rsidRPr="00582C1B">
        <w:t>uthority</w:t>
      </w:r>
    </w:p>
    <w:p w:rsidR="00582C1B" w:rsidRPr="00582C1B" w:rsidRDefault="00F60739" w:rsidP="00582C1B">
      <w:pPr>
        <w:numPr>
          <w:ilvl w:val="0"/>
          <w:numId w:val="6"/>
        </w:numPr>
      </w:pPr>
      <w:r>
        <w:t>E</w:t>
      </w:r>
      <w:r w:rsidR="00582C1B" w:rsidRPr="00582C1B">
        <w:t>ccentricity</w:t>
      </w:r>
    </w:p>
    <w:p w:rsidR="00582C1B" w:rsidRPr="00582C1B" w:rsidRDefault="00582C1B" w:rsidP="00582C1B">
      <w:r w:rsidRPr="00582C1B">
        <w:t>To see how more global information received about “centrality” of nodes with some community information impacts the model</w:t>
      </w:r>
      <w:r w:rsidR="00F60739">
        <w:t>.</w:t>
      </w:r>
    </w:p>
    <w:p w:rsidR="00582C1B" w:rsidRPr="00582C1B" w:rsidRDefault="00582C1B" w:rsidP="00582C1B"/>
    <w:p w:rsidR="00F60739" w:rsidRDefault="00F60739" w:rsidP="00F60739">
      <w:pPr>
        <w:pStyle w:val="Heading2"/>
      </w:pPr>
      <w:bookmarkStart w:id="30" w:name="_Toc52291324"/>
      <w:r>
        <w:t>5.8</w:t>
      </w:r>
      <w:r>
        <w:tab/>
        <w:t>Model 8</w:t>
      </w:r>
      <w:bookmarkEnd w:id="30"/>
      <w:r w:rsidR="00582C1B" w:rsidRPr="00582C1B">
        <w:t xml:space="preserve"> </w:t>
      </w:r>
    </w:p>
    <w:p w:rsidR="00F60739" w:rsidRDefault="00F60739" w:rsidP="00582C1B">
      <w:r>
        <w:t>W</w:t>
      </w:r>
      <w:r w:rsidR="00582C1B" w:rsidRPr="00582C1B">
        <w:t xml:space="preserve">ithout degree, </w:t>
      </w:r>
      <w:proofErr w:type="spellStart"/>
      <w:r w:rsidR="00582C1B" w:rsidRPr="00582C1B">
        <w:t>hubscore</w:t>
      </w:r>
      <w:proofErr w:type="spellEnd"/>
      <w:r w:rsidR="00582C1B" w:rsidRPr="00582C1B">
        <w:t xml:space="preserve">, authority, </w:t>
      </w:r>
      <w:proofErr w:type="spellStart"/>
      <w:r w:rsidR="00582C1B" w:rsidRPr="00582C1B">
        <w:t>betweenness</w:t>
      </w:r>
      <w:proofErr w:type="spellEnd"/>
      <w:r w:rsidR="00582C1B" w:rsidRPr="00582C1B">
        <w:t>, information, Eccentricity, leverage</w:t>
      </w:r>
    </w:p>
    <w:p w:rsidR="00582C1B" w:rsidRPr="00582C1B" w:rsidRDefault="00582C1B" w:rsidP="00582C1B">
      <w:r w:rsidRPr="00582C1B">
        <w:t>We are removing the effects of:</w:t>
      </w:r>
    </w:p>
    <w:p w:rsidR="00582C1B" w:rsidRPr="00582C1B" w:rsidRDefault="00582C1B" w:rsidP="00582C1B">
      <w:pPr>
        <w:numPr>
          <w:ilvl w:val="0"/>
          <w:numId w:val="5"/>
        </w:numPr>
      </w:pPr>
      <w:r w:rsidRPr="00582C1B">
        <w:t>Degree</w:t>
      </w:r>
    </w:p>
    <w:p w:rsidR="00582C1B" w:rsidRPr="00582C1B" w:rsidRDefault="00582C1B" w:rsidP="00582C1B">
      <w:pPr>
        <w:numPr>
          <w:ilvl w:val="0"/>
          <w:numId w:val="5"/>
        </w:numPr>
      </w:pPr>
      <w:r w:rsidRPr="00582C1B">
        <w:t>Hubscore</w:t>
      </w:r>
    </w:p>
    <w:p w:rsidR="00582C1B" w:rsidRPr="00582C1B" w:rsidRDefault="00582C1B" w:rsidP="00582C1B">
      <w:pPr>
        <w:numPr>
          <w:ilvl w:val="0"/>
          <w:numId w:val="5"/>
        </w:numPr>
      </w:pPr>
      <w:r w:rsidRPr="00582C1B">
        <w:t>Authority</w:t>
      </w:r>
    </w:p>
    <w:p w:rsidR="00582C1B" w:rsidRPr="00582C1B" w:rsidRDefault="00582C1B" w:rsidP="00582C1B">
      <w:pPr>
        <w:numPr>
          <w:ilvl w:val="0"/>
          <w:numId w:val="5"/>
        </w:numPr>
      </w:pPr>
      <w:r w:rsidRPr="00582C1B">
        <w:t xml:space="preserve">Betweenness </w:t>
      </w:r>
    </w:p>
    <w:p w:rsidR="00582C1B" w:rsidRPr="00582C1B" w:rsidRDefault="00582C1B" w:rsidP="00582C1B">
      <w:pPr>
        <w:numPr>
          <w:ilvl w:val="0"/>
          <w:numId w:val="5"/>
        </w:numPr>
      </w:pPr>
      <w:r w:rsidRPr="00582C1B">
        <w:t>Information</w:t>
      </w:r>
    </w:p>
    <w:p w:rsidR="00582C1B" w:rsidRPr="00582C1B" w:rsidRDefault="00582C1B" w:rsidP="00582C1B">
      <w:pPr>
        <w:numPr>
          <w:ilvl w:val="0"/>
          <w:numId w:val="5"/>
        </w:numPr>
      </w:pPr>
      <w:r w:rsidRPr="00582C1B">
        <w:lastRenderedPageBreak/>
        <w:t>Eccentricity</w:t>
      </w:r>
    </w:p>
    <w:p w:rsidR="00582C1B" w:rsidRPr="00582C1B" w:rsidRDefault="00582C1B" w:rsidP="00582C1B">
      <w:pPr>
        <w:numPr>
          <w:ilvl w:val="0"/>
          <w:numId w:val="5"/>
        </w:numPr>
      </w:pPr>
      <w:r w:rsidRPr="00582C1B">
        <w:t>Leverage</w:t>
      </w:r>
    </w:p>
    <w:p w:rsidR="00582C1B" w:rsidRPr="00582C1B" w:rsidRDefault="00582C1B" w:rsidP="00582C1B">
      <w:r w:rsidRPr="00582C1B">
        <w:t>Keeping:</w:t>
      </w:r>
    </w:p>
    <w:p w:rsidR="00582C1B" w:rsidRPr="00582C1B" w:rsidRDefault="00582C1B" w:rsidP="00582C1B">
      <w:pPr>
        <w:numPr>
          <w:ilvl w:val="0"/>
          <w:numId w:val="6"/>
        </w:numPr>
      </w:pPr>
      <w:r w:rsidRPr="00582C1B">
        <w:t>Page rank</w:t>
      </w:r>
    </w:p>
    <w:p w:rsidR="00582C1B" w:rsidRPr="00582C1B" w:rsidRDefault="00582C1B" w:rsidP="00582C1B">
      <w:pPr>
        <w:numPr>
          <w:ilvl w:val="0"/>
          <w:numId w:val="6"/>
        </w:numPr>
      </w:pPr>
      <w:r w:rsidRPr="00582C1B">
        <w:t xml:space="preserve">Closeness </w:t>
      </w:r>
    </w:p>
    <w:p w:rsidR="00582C1B" w:rsidRPr="00582C1B" w:rsidRDefault="00582C1B" w:rsidP="00582C1B">
      <w:pPr>
        <w:numPr>
          <w:ilvl w:val="0"/>
          <w:numId w:val="6"/>
        </w:numPr>
      </w:pPr>
      <w:r w:rsidRPr="00582C1B">
        <w:t>Eigenvector</w:t>
      </w:r>
    </w:p>
    <w:p w:rsidR="00582C1B" w:rsidRPr="00582C1B" w:rsidRDefault="00582C1B" w:rsidP="00582C1B">
      <w:pPr>
        <w:numPr>
          <w:ilvl w:val="0"/>
          <w:numId w:val="6"/>
        </w:numPr>
      </w:pPr>
      <w:r w:rsidRPr="00582C1B">
        <w:t>DMNC</w:t>
      </w:r>
    </w:p>
    <w:p w:rsidR="00582C1B" w:rsidRPr="00582C1B" w:rsidRDefault="00582C1B" w:rsidP="00582C1B">
      <w:pPr>
        <w:numPr>
          <w:ilvl w:val="0"/>
          <w:numId w:val="6"/>
        </w:numPr>
      </w:pPr>
      <w:r w:rsidRPr="00582C1B">
        <w:t>Local Bridging</w:t>
      </w:r>
    </w:p>
    <w:p w:rsidR="00582C1B" w:rsidRPr="00582C1B" w:rsidRDefault="00582C1B" w:rsidP="00582C1B">
      <w:pPr>
        <w:numPr>
          <w:ilvl w:val="0"/>
          <w:numId w:val="6"/>
        </w:numPr>
      </w:pPr>
      <w:r w:rsidRPr="00582C1B">
        <w:t xml:space="preserve">Lobby </w:t>
      </w:r>
    </w:p>
    <w:p w:rsidR="00582C1B" w:rsidRPr="00582C1B" w:rsidRDefault="00582C1B" w:rsidP="00582C1B">
      <w:r w:rsidRPr="00582C1B">
        <w:t>To see how equal proportions of community and node importance information affects the model</w:t>
      </w:r>
    </w:p>
    <w:p w:rsidR="00582C1B" w:rsidRPr="00582C1B" w:rsidRDefault="00582C1B" w:rsidP="00582C1B"/>
    <w:p w:rsidR="00F60739" w:rsidRDefault="00F60739" w:rsidP="00F60739">
      <w:pPr>
        <w:pStyle w:val="Heading2"/>
      </w:pPr>
      <w:bookmarkStart w:id="31" w:name="_Toc52291325"/>
      <w:r>
        <w:t>5.9</w:t>
      </w:r>
      <w:r>
        <w:tab/>
        <w:t>Model 9</w:t>
      </w:r>
      <w:bookmarkEnd w:id="31"/>
      <w:r w:rsidR="00582C1B" w:rsidRPr="00582C1B">
        <w:t xml:space="preserve"> </w:t>
      </w:r>
    </w:p>
    <w:p w:rsidR="00582C1B" w:rsidRPr="00582C1B" w:rsidRDefault="00F60739" w:rsidP="00582C1B">
      <w:r>
        <w:t>W</w:t>
      </w:r>
      <w:r w:rsidR="00582C1B" w:rsidRPr="00582C1B">
        <w:t xml:space="preserve">ithout Closeness, eigenvector, authority, </w:t>
      </w:r>
      <w:proofErr w:type="spellStart"/>
      <w:r w:rsidR="00582C1B" w:rsidRPr="00582C1B">
        <w:t>hubscore</w:t>
      </w:r>
      <w:proofErr w:type="spellEnd"/>
      <w:r w:rsidR="00582C1B" w:rsidRPr="00582C1B">
        <w:t>, Betweenness, Leverage, Information Centrality,</w:t>
      </w:r>
    </w:p>
    <w:p w:rsidR="00582C1B" w:rsidRPr="00582C1B" w:rsidRDefault="00582C1B" w:rsidP="00582C1B">
      <w:r w:rsidRPr="00582C1B">
        <w:t xml:space="preserve">We are removing the effects of: </w:t>
      </w:r>
    </w:p>
    <w:p w:rsidR="00582C1B" w:rsidRPr="00582C1B" w:rsidRDefault="00582C1B" w:rsidP="00582C1B">
      <w:pPr>
        <w:numPr>
          <w:ilvl w:val="0"/>
          <w:numId w:val="7"/>
        </w:numPr>
      </w:pPr>
      <w:r w:rsidRPr="00582C1B">
        <w:t>Closeness</w:t>
      </w:r>
    </w:p>
    <w:p w:rsidR="00582C1B" w:rsidRPr="00582C1B" w:rsidRDefault="00582C1B" w:rsidP="00582C1B">
      <w:pPr>
        <w:numPr>
          <w:ilvl w:val="0"/>
          <w:numId w:val="7"/>
        </w:numPr>
      </w:pPr>
      <w:r w:rsidRPr="00582C1B">
        <w:t>Eigenvector</w:t>
      </w:r>
    </w:p>
    <w:p w:rsidR="00582C1B" w:rsidRPr="00582C1B" w:rsidRDefault="00582C1B" w:rsidP="00582C1B">
      <w:pPr>
        <w:numPr>
          <w:ilvl w:val="0"/>
          <w:numId w:val="5"/>
        </w:numPr>
      </w:pPr>
      <w:r w:rsidRPr="00582C1B">
        <w:t xml:space="preserve">Authority </w:t>
      </w:r>
    </w:p>
    <w:p w:rsidR="00582C1B" w:rsidRPr="00582C1B" w:rsidRDefault="00582C1B" w:rsidP="00582C1B">
      <w:pPr>
        <w:numPr>
          <w:ilvl w:val="0"/>
          <w:numId w:val="5"/>
        </w:numPr>
      </w:pPr>
      <w:r w:rsidRPr="00582C1B">
        <w:t xml:space="preserve">Hubscore </w:t>
      </w:r>
    </w:p>
    <w:p w:rsidR="00582C1B" w:rsidRPr="00582C1B" w:rsidRDefault="00582C1B" w:rsidP="00582C1B">
      <w:pPr>
        <w:numPr>
          <w:ilvl w:val="0"/>
          <w:numId w:val="5"/>
        </w:numPr>
      </w:pPr>
      <w:r w:rsidRPr="00582C1B">
        <w:t xml:space="preserve">Betweenness </w:t>
      </w:r>
    </w:p>
    <w:p w:rsidR="00582C1B" w:rsidRPr="00582C1B" w:rsidRDefault="00582C1B" w:rsidP="00582C1B">
      <w:pPr>
        <w:numPr>
          <w:ilvl w:val="0"/>
          <w:numId w:val="7"/>
        </w:numPr>
      </w:pPr>
      <w:r w:rsidRPr="00582C1B">
        <w:t>Leverage</w:t>
      </w:r>
    </w:p>
    <w:p w:rsidR="00582C1B" w:rsidRPr="00582C1B" w:rsidRDefault="00582C1B" w:rsidP="005D118D">
      <w:pPr>
        <w:numPr>
          <w:ilvl w:val="0"/>
          <w:numId w:val="7"/>
        </w:numPr>
      </w:pPr>
      <w:r w:rsidRPr="00582C1B">
        <w:t>Information Centrality</w:t>
      </w:r>
    </w:p>
    <w:p w:rsidR="00582C1B" w:rsidRPr="00582C1B" w:rsidRDefault="00582C1B" w:rsidP="00582C1B">
      <w:r w:rsidRPr="00582C1B">
        <w:t xml:space="preserve"> Keeping:</w:t>
      </w:r>
    </w:p>
    <w:p w:rsidR="00582C1B" w:rsidRPr="00582C1B" w:rsidRDefault="00582C1B" w:rsidP="00582C1B">
      <w:pPr>
        <w:numPr>
          <w:ilvl w:val="0"/>
          <w:numId w:val="8"/>
        </w:numPr>
      </w:pPr>
      <w:r w:rsidRPr="00582C1B">
        <w:t>Page Rank,</w:t>
      </w:r>
    </w:p>
    <w:p w:rsidR="00582C1B" w:rsidRPr="00582C1B" w:rsidRDefault="00582C1B" w:rsidP="00582C1B">
      <w:pPr>
        <w:numPr>
          <w:ilvl w:val="0"/>
          <w:numId w:val="8"/>
        </w:numPr>
      </w:pPr>
      <w:r w:rsidRPr="00582C1B">
        <w:t>Degree</w:t>
      </w:r>
    </w:p>
    <w:p w:rsidR="00582C1B" w:rsidRPr="00582C1B" w:rsidRDefault="00582C1B" w:rsidP="00582C1B">
      <w:pPr>
        <w:numPr>
          <w:ilvl w:val="0"/>
          <w:numId w:val="8"/>
        </w:numPr>
      </w:pPr>
      <w:r w:rsidRPr="00582C1B">
        <w:t>DMNC</w:t>
      </w:r>
    </w:p>
    <w:p w:rsidR="00582C1B" w:rsidRPr="00582C1B" w:rsidRDefault="00582C1B" w:rsidP="00582C1B">
      <w:pPr>
        <w:numPr>
          <w:ilvl w:val="0"/>
          <w:numId w:val="8"/>
        </w:numPr>
      </w:pPr>
      <w:r w:rsidRPr="00582C1B">
        <w:t xml:space="preserve">Lobby Index </w:t>
      </w:r>
    </w:p>
    <w:p w:rsidR="00582C1B" w:rsidRPr="00582C1B" w:rsidRDefault="00582C1B" w:rsidP="00582C1B">
      <w:pPr>
        <w:numPr>
          <w:ilvl w:val="0"/>
          <w:numId w:val="8"/>
        </w:numPr>
      </w:pPr>
      <w:r w:rsidRPr="00582C1B">
        <w:t>Eccentricity</w:t>
      </w:r>
    </w:p>
    <w:p w:rsidR="00582C1B" w:rsidRPr="00582C1B" w:rsidRDefault="00582C1B" w:rsidP="00582C1B">
      <w:pPr>
        <w:numPr>
          <w:ilvl w:val="0"/>
          <w:numId w:val="8"/>
        </w:numPr>
      </w:pPr>
      <w:r w:rsidRPr="00582C1B">
        <w:lastRenderedPageBreak/>
        <w:t xml:space="preserve">Local Bridging </w:t>
      </w:r>
    </w:p>
    <w:p w:rsidR="006B553C" w:rsidRDefault="00582C1B" w:rsidP="00582C1B">
      <w:r w:rsidRPr="00582C1B">
        <w:t>To see how more information about community and some information about n</w:t>
      </w:r>
      <w:r w:rsidR="004035D4">
        <w:t>ode importance affects the model</w:t>
      </w:r>
    </w:p>
    <w:p w:rsidR="006B553C" w:rsidRDefault="006B553C">
      <w:pPr>
        <w:rPr>
          <w:rFonts w:cs="Times New Roman"/>
          <w:sz w:val="36"/>
          <w:szCs w:val="36"/>
        </w:rPr>
      </w:pPr>
      <w:r>
        <w:rPr>
          <w:rFonts w:cs="Times New Roman"/>
          <w:sz w:val="36"/>
          <w:szCs w:val="36"/>
        </w:rPr>
        <w:br w:type="page"/>
      </w:r>
    </w:p>
    <w:bookmarkStart w:id="32" w:name="_Toc52291326"/>
    <w:p w:rsidR="004035D4" w:rsidRPr="004035D4" w:rsidRDefault="004035D4" w:rsidP="004035D4">
      <w:pPr>
        <w:pStyle w:val="Heading1"/>
        <w:rPr>
          <w:rFonts w:cs="Times New Roman"/>
          <w:szCs w:val="36"/>
        </w:rPr>
      </w:pPr>
      <w:r w:rsidRPr="00FC5CA7">
        <w:rPr>
          <w:noProof/>
          <w:sz w:val="44"/>
          <w:szCs w:val="44"/>
          <w:lang w:bidi="bn-BD"/>
        </w:rPr>
        <w:lastRenderedPageBreak/>
        <mc:AlternateContent>
          <mc:Choice Requires="wps">
            <w:drawing>
              <wp:anchor distT="0" distB="0" distL="114300" distR="114300" simplePos="0" relativeHeight="251672576" behindDoc="0" locked="0" layoutInCell="1" allowOverlap="1" wp14:anchorId="61F98A9B" wp14:editId="3D473480">
                <wp:simplePos x="0" y="0"/>
                <wp:positionH relativeFrom="margin">
                  <wp:align>center</wp:align>
                </wp:positionH>
                <wp:positionV relativeFrom="paragraph">
                  <wp:posOffset>-9525</wp:posOffset>
                </wp:positionV>
                <wp:extent cx="6400800" cy="0"/>
                <wp:effectExtent l="0" t="19050" r="19050" b="19050"/>
                <wp:wrapNone/>
                <wp:docPr id="69" name="Straight Connector 69"/>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0BFFD97D" id="Straight Connector 69" o:spid="_x0000_s1026" style="position:absolute;z-index:2516725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" strokecolor="black [3200]" strokeweight="2.25pt">
                <v:stroke joinstyle="miter"/>
                <w10:wrap anchorx="margin"/>
              </v:line>
            </w:pict>
          </mc:Fallback>
        </mc:AlternateContent>
      </w:r>
      <w:r w:rsidRPr="00FC5CA7">
        <w:rPr>
          <w:sz w:val="44"/>
          <w:szCs w:val="44"/>
        </w:rPr>
        <w:t>C</w:t>
      </w:r>
      <w:r w:rsidRPr="00FC5CA7">
        <w:t>HAPTER</w:t>
      </w:r>
      <w:r>
        <w:rPr>
          <w:sz w:val="44"/>
          <w:szCs w:val="44"/>
        </w:rPr>
        <w:t xml:space="preserve"> 6: R</w:t>
      </w:r>
      <w:r>
        <w:rPr>
          <w:szCs w:val="36"/>
        </w:rPr>
        <w:t xml:space="preserve">ESULTS </w:t>
      </w:r>
      <w:r>
        <w:rPr>
          <w:sz w:val="44"/>
          <w:szCs w:val="44"/>
        </w:rPr>
        <w:t>&amp;</w:t>
      </w:r>
      <w:r>
        <w:rPr>
          <w:szCs w:val="36"/>
        </w:rPr>
        <w:t xml:space="preserve"> </w:t>
      </w:r>
      <w:r>
        <w:rPr>
          <w:sz w:val="44"/>
          <w:szCs w:val="44"/>
        </w:rPr>
        <w:t>A</w:t>
      </w:r>
      <w:r>
        <w:rPr>
          <w:szCs w:val="36"/>
        </w:rPr>
        <w:t>NALYSIS</w:t>
      </w:r>
      <w:bookmarkEnd w:id="32"/>
    </w:p>
    <w:p w:rsidR="004035D4" w:rsidRDefault="004035D4" w:rsidP="004035D4"/>
    <w:p w:rsidR="008F59C0" w:rsidRDefault="004035D4" w:rsidP="008F59C0">
      <w:pPr>
        <w:rPr>
          <w:rFonts w:cs="Times New Roman"/>
          <w:sz w:val="36"/>
          <w:szCs w:val="36"/>
        </w:rPr>
      </w:pPr>
      <w:r>
        <w:rPr>
          <w:rFonts w:cs="Times New Roman"/>
          <w:sz w:val="36"/>
          <w:szCs w:val="36"/>
        </w:rPr>
        <w:br w:type="page"/>
      </w:r>
    </w:p>
    <w:p w:rsidR="00354AE5" w:rsidRDefault="004035D4" w:rsidP="00354AE5">
      <w:pPr>
        <w:pStyle w:val="Heading2"/>
      </w:pPr>
      <w:bookmarkStart w:id="33" w:name="_Toc52291327"/>
      <w:r>
        <w:lastRenderedPageBreak/>
        <w:t>6</w:t>
      </w:r>
      <w:r w:rsidR="00354AE5">
        <w:t>.1</w:t>
      </w:r>
      <w:r w:rsidR="00354AE5">
        <w:tab/>
        <w:t>P2P</w:t>
      </w:r>
      <w:r w:rsidR="00354AE5" w:rsidRPr="00354AE5">
        <w:t>-Gnutella04</w:t>
      </w:r>
      <w:r w:rsidR="00354AE5">
        <w:t xml:space="preserve"> dataset</w:t>
      </w:r>
      <w:bookmarkEnd w:id="33"/>
    </w:p>
    <w:p w:rsidR="00C16E09" w:rsidRDefault="004035D4" w:rsidP="00354AE5">
      <w:pPr>
        <w:pStyle w:val="Heading3"/>
      </w:pPr>
      <w:bookmarkStart w:id="34" w:name="_Toc52291328"/>
      <w:r>
        <w:t>6</w:t>
      </w:r>
      <w:r w:rsidR="008F59C0">
        <w:t>.1</w:t>
      </w:r>
      <w:r w:rsidR="00354AE5">
        <w:t>.1</w:t>
      </w:r>
      <w:r w:rsidR="008F59C0">
        <w:tab/>
        <w:t>Boxplot</w:t>
      </w:r>
      <w:r w:rsidR="00354AE5">
        <w:t xml:space="preserve"> and Correlation plots</w:t>
      </w:r>
      <w:bookmarkEnd w:id="34"/>
    </w:p>
    <w:p w:rsidR="00354AE5" w:rsidRDefault="00354AE5" w:rsidP="00354AE5">
      <w:pPr>
        <w:keepNext/>
      </w:pPr>
      <w:r>
        <w:rPr>
          <w:noProof/>
          <w:lang w:bidi="bn-BD"/>
        </w:rPr>
        <w:drawing>
          <wp:inline distT="0" distB="0" distL="0" distR="0" wp14:anchorId="7F845482" wp14:editId="12AB0666">
            <wp:extent cx="5943600" cy="33432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oxplot.bmp"/>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354AE5" w:rsidRDefault="00354AE5" w:rsidP="00376CE1">
      <w:pPr>
        <w:pStyle w:val="Caption"/>
        <w:jc w:val="center"/>
      </w:pPr>
      <w:r>
        <w:t xml:space="preserve">Figure </w:t>
      </w:r>
      <w:fldSimple w:instr=" SEQ Figure \* ARABIC ">
        <w:r w:rsidR="00EF2528">
          <w:rPr>
            <w:noProof/>
          </w:rPr>
          <w:t>1</w:t>
        </w:r>
      </w:fldSimple>
      <w:r>
        <w:t xml:space="preserve"> Boxplot</w:t>
      </w:r>
    </w:p>
    <w:p w:rsidR="00354AE5" w:rsidRDefault="00354AE5" w:rsidP="00354AE5">
      <w:pPr>
        <w:keepNext/>
      </w:pPr>
      <w:r>
        <w:rPr>
          <w:noProof/>
          <w:lang w:bidi="bn-BD"/>
        </w:rPr>
        <w:drawing>
          <wp:inline distT="0" distB="0" distL="0" distR="0">
            <wp:extent cx="5943600" cy="33432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rrplot.bmp"/>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354AE5" w:rsidRDefault="00354AE5" w:rsidP="00376CE1">
      <w:pPr>
        <w:pStyle w:val="Caption"/>
        <w:jc w:val="center"/>
      </w:pPr>
      <w:r>
        <w:t xml:space="preserve">Figure </w:t>
      </w:r>
      <w:fldSimple w:instr=" SEQ Figure \* ARABIC ">
        <w:r w:rsidR="00EF2528">
          <w:rPr>
            <w:noProof/>
          </w:rPr>
          <w:t>2</w:t>
        </w:r>
      </w:fldSimple>
      <w:r>
        <w:t xml:space="preserve"> Correlation plot</w:t>
      </w:r>
    </w:p>
    <w:p w:rsidR="00354AE5" w:rsidRDefault="00354AE5">
      <w:r>
        <w:br w:type="page"/>
      </w:r>
    </w:p>
    <w:p w:rsidR="008F59C0" w:rsidRDefault="004035D4" w:rsidP="00354AE5">
      <w:pPr>
        <w:pStyle w:val="Heading3"/>
      </w:pPr>
      <w:bookmarkStart w:id="35" w:name="_Toc52291329"/>
      <w:r>
        <w:lastRenderedPageBreak/>
        <w:t>6.1.</w:t>
      </w:r>
      <w:r w:rsidR="00354AE5">
        <w:t>2</w:t>
      </w:r>
      <w:r w:rsidR="008F59C0">
        <w:tab/>
        <w:t>PCA</w:t>
      </w:r>
      <w:bookmarkEnd w:id="35"/>
      <w:r w:rsidR="008F59C0">
        <w:t xml:space="preserve"> </w:t>
      </w:r>
    </w:p>
    <w:p w:rsidR="008F59C0" w:rsidRDefault="00354AE5" w:rsidP="008F59C0">
      <w:r>
        <w:rPr>
          <w:noProof/>
          <w:lang w:bidi="bn-BD"/>
        </w:rPr>
        <w:drawing>
          <wp:inline distT="0" distB="0" distL="0" distR="0">
            <wp:extent cx="3124200" cy="279971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s2 contribution.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24200" cy="2799715"/>
                    </a:xfrm>
                    <a:prstGeom prst="rect">
                      <a:avLst/>
                    </a:prstGeom>
                  </pic:spPr>
                </pic:pic>
              </a:graphicData>
            </a:graphic>
          </wp:inline>
        </w:drawing>
      </w:r>
      <w:r w:rsidR="003F7C71">
        <w:rPr>
          <w:noProof/>
          <w:lang w:bidi="bn-BD"/>
        </w:rPr>
        <w:drawing>
          <wp:inline distT="0" distB="0" distL="0" distR="0">
            <wp:extent cx="2724150" cy="279209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mension contribution.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24150" cy="2792095"/>
                    </a:xfrm>
                    <a:prstGeom prst="rect">
                      <a:avLst/>
                    </a:prstGeom>
                  </pic:spPr>
                </pic:pic>
              </a:graphicData>
            </a:graphic>
          </wp:inline>
        </w:drawing>
      </w:r>
    </w:p>
    <w:p w:rsidR="00085983" w:rsidRDefault="00085983" w:rsidP="00376CE1">
      <w:pPr>
        <w:pStyle w:val="Caption"/>
        <w:jc w:val="center"/>
      </w:pPr>
      <w:r>
        <w:t>Figure 3 Principal Component Analysis (PCA)</w:t>
      </w:r>
      <w:r>
        <w:tab/>
      </w:r>
      <w:r>
        <w:tab/>
      </w:r>
      <w:r>
        <w:tab/>
        <w:t>Figure 4 Dimension Contribution</w:t>
      </w:r>
    </w:p>
    <w:p w:rsidR="003F7C71" w:rsidRDefault="003F7C71" w:rsidP="008F59C0"/>
    <w:p w:rsidR="003F7C71" w:rsidRDefault="003F7C71" w:rsidP="008F59C0">
      <w:r>
        <w:rPr>
          <w:noProof/>
          <w:lang w:bidi="bn-BD"/>
        </w:rPr>
        <w:drawing>
          <wp:inline distT="0" distB="0" distL="0" distR="0">
            <wp:extent cx="2990850" cy="286893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plot.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97795" cy="2875592"/>
                    </a:xfrm>
                    <a:prstGeom prst="rect">
                      <a:avLst/>
                    </a:prstGeom>
                  </pic:spPr>
                </pic:pic>
              </a:graphicData>
            </a:graphic>
          </wp:inline>
        </w:drawing>
      </w:r>
      <w:r>
        <w:rPr>
          <w:noProof/>
          <w:lang w:bidi="bn-BD"/>
        </w:rPr>
        <w:drawing>
          <wp:inline distT="0" distB="0" distL="0" distR="0">
            <wp:extent cx="2838450" cy="28879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iplot.bmp"/>
                    <pic:cNvPicPr/>
                  </pic:nvPicPr>
                  <pic:blipFill>
                    <a:blip r:embed="rId12" cstate="print">
                      <a:extLst>
                        <a:ext uri="{28A0092B-C50C-407E-A947-70E740481C1C}">
                          <a14:useLocalDpi xmlns:a14="http://schemas.microsoft.com/office/drawing/2010/main" val="0"/>
                        </a:ext>
                      </a:extLst>
                    </a:blip>
                    <a:stretch>
                      <a:fillRect/>
                    </a:stretch>
                  </pic:blipFill>
                  <pic:spPr>
                    <a:xfrm flipH="1">
                      <a:off x="0" y="0"/>
                      <a:ext cx="2846369" cy="2896037"/>
                    </a:xfrm>
                    <a:prstGeom prst="rect">
                      <a:avLst/>
                    </a:prstGeom>
                  </pic:spPr>
                </pic:pic>
              </a:graphicData>
            </a:graphic>
          </wp:inline>
        </w:drawing>
      </w:r>
    </w:p>
    <w:p w:rsidR="00085983" w:rsidRDefault="00085983" w:rsidP="00376CE1">
      <w:pPr>
        <w:pStyle w:val="Caption"/>
        <w:jc w:val="center"/>
      </w:pPr>
      <w:r>
        <w:t>Figure 5 Scree plot</w:t>
      </w:r>
      <w:r>
        <w:tab/>
      </w:r>
      <w:r>
        <w:tab/>
      </w:r>
      <w:r>
        <w:tab/>
      </w:r>
      <w:r>
        <w:tab/>
      </w:r>
      <w:r>
        <w:tab/>
      </w:r>
      <w:r>
        <w:tab/>
        <w:t xml:space="preserve">Figure 6 </w:t>
      </w:r>
      <w:proofErr w:type="spellStart"/>
      <w:r>
        <w:t>Biplot</w:t>
      </w:r>
      <w:proofErr w:type="spellEnd"/>
    </w:p>
    <w:p w:rsidR="003F7C71" w:rsidRDefault="003F7C71">
      <w:r>
        <w:br w:type="page"/>
      </w:r>
    </w:p>
    <w:p w:rsidR="008F59C0" w:rsidRDefault="004035D4" w:rsidP="00354AE5">
      <w:pPr>
        <w:pStyle w:val="Heading3"/>
      </w:pPr>
      <w:bookmarkStart w:id="36" w:name="_Toc52291330"/>
      <w:r>
        <w:lastRenderedPageBreak/>
        <w:t>6.1.</w:t>
      </w:r>
      <w:r w:rsidR="00354AE5">
        <w:t>3</w:t>
      </w:r>
      <w:r w:rsidR="008F59C0">
        <w:tab/>
        <w:t xml:space="preserve">t-SNE </w:t>
      </w:r>
      <w:r w:rsidR="00A17154">
        <w:t>and</w:t>
      </w:r>
      <w:r w:rsidR="008F59C0">
        <w:t xml:space="preserve"> K-means </w:t>
      </w:r>
      <w:r w:rsidR="00A17154">
        <w:t>on t-SNE</w:t>
      </w:r>
      <w:bookmarkEnd w:id="36"/>
    </w:p>
    <w:p w:rsidR="00C33D38" w:rsidRPr="00C33D38" w:rsidRDefault="00C33D38" w:rsidP="00C33D38">
      <w:proofErr w:type="gramStart"/>
      <w:r>
        <w:t>t-SNE</w:t>
      </w:r>
      <w:proofErr w:type="gramEnd"/>
      <w:r>
        <w:t xml:space="preserve"> Model 1:</w:t>
      </w:r>
    </w:p>
    <w:p w:rsidR="00085983" w:rsidRDefault="00085983" w:rsidP="008F59C0">
      <w:r>
        <w:rPr>
          <w:noProof/>
          <w:lang w:bidi="bn-BD"/>
        </w:rPr>
        <w:drawing>
          <wp:inline distT="0" distB="0" distL="0" distR="0">
            <wp:extent cx="2944368" cy="2828585"/>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sne_model_1_m1.b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44368" cy="2828585"/>
                    </a:xfrm>
                    <a:prstGeom prst="rect">
                      <a:avLst/>
                    </a:prstGeom>
                  </pic:spPr>
                </pic:pic>
              </a:graphicData>
            </a:graphic>
          </wp:inline>
        </w:drawing>
      </w:r>
      <w:r>
        <w:rPr>
          <w:noProof/>
          <w:lang w:bidi="bn-BD"/>
        </w:rPr>
        <w:drawing>
          <wp:inline distT="0" distB="0" distL="0" distR="0">
            <wp:extent cx="2948683" cy="2845435"/>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sne_model_1_m2.b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01545" cy="2896446"/>
                    </a:xfrm>
                    <a:prstGeom prst="rect">
                      <a:avLst/>
                    </a:prstGeom>
                  </pic:spPr>
                </pic:pic>
              </a:graphicData>
            </a:graphic>
          </wp:inline>
        </w:drawing>
      </w:r>
    </w:p>
    <w:p w:rsidR="00085983" w:rsidRDefault="00085983" w:rsidP="00376CE1">
      <w:pPr>
        <w:pStyle w:val="Caption"/>
        <w:jc w:val="center"/>
      </w:pPr>
      <w:r>
        <w:t xml:space="preserve">Figure </w:t>
      </w:r>
      <w:r w:rsidR="00C33D38">
        <w:t>7 t-SNE on Model 1</w:t>
      </w:r>
      <w:r w:rsidR="00C33D38">
        <w:tab/>
      </w:r>
      <w:r w:rsidR="00C33D38">
        <w:tab/>
      </w:r>
      <w:r w:rsidR="00C33D38">
        <w:tab/>
      </w:r>
      <w:r w:rsidR="00C33D38">
        <w:tab/>
      </w:r>
      <w:r w:rsidR="00C33D38">
        <w:tab/>
        <w:t>Figure 8 t-SNE on Model 2</w:t>
      </w:r>
    </w:p>
    <w:p w:rsidR="00085983" w:rsidRDefault="00085983" w:rsidP="008F59C0"/>
    <w:p w:rsidR="00085983" w:rsidRDefault="00085983" w:rsidP="008F59C0">
      <w:r>
        <w:rPr>
          <w:noProof/>
          <w:lang w:bidi="bn-BD"/>
        </w:rPr>
        <w:drawing>
          <wp:inline distT="0" distB="0" distL="0" distR="0">
            <wp:extent cx="2942477" cy="284594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sne_model_1_m3.b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52813" cy="2855938"/>
                    </a:xfrm>
                    <a:prstGeom prst="rect">
                      <a:avLst/>
                    </a:prstGeom>
                  </pic:spPr>
                </pic:pic>
              </a:graphicData>
            </a:graphic>
          </wp:inline>
        </w:drawing>
      </w:r>
      <w:r>
        <w:rPr>
          <w:noProof/>
          <w:lang w:bidi="bn-BD"/>
        </w:rPr>
        <w:drawing>
          <wp:inline distT="0" distB="0" distL="0" distR="0">
            <wp:extent cx="2943860" cy="2847723"/>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sne_model_1_m4.b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54829" cy="2858333"/>
                    </a:xfrm>
                    <a:prstGeom prst="rect">
                      <a:avLst/>
                    </a:prstGeom>
                  </pic:spPr>
                </pic:pic>
              </a:graphicData>
            </a:graphic>
          </wp:inline>
        </w:drawing>
      </w:r>
    </w:p>
    <w:p w:rsidR="00C33D38" w:rsidRDefault="00C33D38" w:rsidP="00376CE1">
      <w:pPr>
        <w:pStyle w:val="Caption"/>
        <w:jc w:val="center"/>
      </w:pPr>
      <w:r>
        <w:t xml:space="preserve">Figure 9 t-SNE on Model 3 </w:t>
      </w:r>
      <w:r>
        <w:tab/>
      </w:r>
      <w:r>
        <w:tab/>
      </w:r>
      <w:r>
        <w:tab/>
      </w:r>
      <w:r>
        <w:tab/>
      </w:r>
      <w:r>
        <w:tab/>
        <w:t>Figure 10 t-SNE on Model 4</w:t>
      </w:r>
    </w:p>
    <w:p w:rsidR="00085983" w:rsidRDefault="00085983">
      <w:r>
        <w:br w:type="page"/>
      </w:r>
    </w:p>
    <w:p w:rsidR="00085983" w:rsidRDefault="00C33D38" w:rsidP="008F59C0">
      <w:r>
        <w:rPr>
          <w:noProof/>
          <w:lang w:bidi="bn-BD"/>
        </w:rPr>
        <w:lastRenderedPageBreak/>
        <w:drawing>
          <wp:inline distT="0" distB="0" distL="0" distR="0">
            <wp:extent cx="2943789" cy="2845942"/>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sne_model_1_m5.bmp"/>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47922" cy="2849937"/>
                    </a:xfrm>
                    <a:prstGeom prst="rect">
                      <a:avLst/>
                    </a:prstGeom>
                  </pic:spPr>
                </pic:pic>
              </a:graphicData>
            </a:graphic>
          </wp:inline>
        </w:drawing>
      </w:r>
      <w:r>
        <w:rPr>
          <w:noProof/>
          <w:lang w:bidi="bn-BD"/>
        </w:rPr>
        <w:drawing>
          <wp:inline distT="0" distB="0" distL="0" distR="0">
            <wp:extent cx="2943860" cy="2847723"/>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sne_model_1_m6.bmp"/>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50293" cy="2853946"/>
                    </a:xfrm>
                    <a:prstGeom prst="rect">
                      <a:avLst/>
                    </a:prstGeom>
                  </pic:spPr>
                </pic:pic>
              </a:graphicData>
            </a:graphic>
          </wp:inline>
        </w:drawing>
      </w:r>
    </w:p>
    <w:p w:rsidR="00C33D38" w:rsidRDefault="00C33D38" w:rsidP="00376CE1">
      <w:pPr>
        <w:pStyle w:val="Caption"/>
        <w:jc w:val="center"/>
      </w:pPr>
      <w:r>
        <w:t>Figure 11 t-SNE on Model 5</w:t>
      </w:r>
      <w:r>
        <w:tab/>
      </w:r>
      <w:r>
        <w:tab/>
      </w:r>
      <w:r>
        <w:tab/>
      </w:r>
      <w:r>
        <w:tab/>
      </w:r>
      <w:r>
        <w:tab/>
        <w:t>Figure 12 t-SNE on Model 6</w:t>
      </w:r>
    </w:p>
    <w:p w:rsidR="00C33D38" w:rsidRDefault="00C33D38" w:rsidP="00C33D38">
      <w:r>
        <w:rPr>
          <w:noProof/>
          <w:lang w:bidi="bn-BD"/>
        </w:rPr>
        <w:drawing>
          <wp:inline distT="0" distB="0" distL="0" distR="0">
            <wp:extent cx="2942590" cy="28048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sne_model_1_m7.bmp"/>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6691" cy="2808754"/>
                    </a:xfrm>
                    <a:prstGeom prst="rect">
                      <a:avLst/>
                    </a:prstGeom>
                  </pic:spPr>
                </pic:pic>
              </a:graphicData>
            </a:graphic>
          </wp:inline>
        </w:drawing>
      </w:r>
      <w:r>
        <w:rPr>
          <w:noProof/>
          <w:lang w:bidi="bn-BD"/>
        </w:rPr>
        <w:drawing>
          <wp:inline distT="0" distB="0" distL="0" distR="0">
            <wp:extent cx="2943860" cy="2796353"/>
            <wp:effectExtent l="0" t="0" r="889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sne_model_1_m8.bmp"/>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54549" cy="2806507"/>
                    </a:xfrm>
                    <a:prstGeom prst="rect">
                      <a:avLst/>
                    </a:prstGeom>
                  </pic:spPr>
                </pic:pic>
              </a:graphicData>
            </a:graphic>
          </wp:inline>
        </w:drawing>
      </w:r>
    </w:p>
    <w:p w:rsidR="00C33D38" w:rsidRPr="00C33D38" w:rsidRDefault="00C33D38" w:rsidP="00376CE1">
      <w:pPr>
        <w:pStyle w:val="Caption"/>
        <w:jc w:val="center"/>
      </w:pPr>
      <w:r>
        <w:t>Figure 13 t-SNE on Model 7</w:t>
      </w:r>
      <w:r>
        <w:tab/>
      </w:r>
      <w:r>
        <w:tab/>
      </w:r>
      <w:r>
        <w:tab/>
      </w:r>
      <w:r>
        <w:tab/>
      </w:r>
      <w:r>
        <w:tab/>
        <w:t>Figure 14 t-SNE on Model 8</w:t>
      </w:r>
    </w:p>
    <w:p w:rsidR="00085983" w:rsidRDefault="00085983">
      <w:r>
        <w:br w:type="page"/>
      </w:r>
    </w:p>
    <w:p w:rsidR="00C33D38" w:rsidRDefault="00C33D38" w:rsidP="008F59C0">
      <w:r>
        <w:rPr>
          <w:noProof/>
          <w:lang w:bidi="bn-BD"/>
        </w:rPr>
        <w:lastRenderedPageBreak/>
        <w:drawing>
          <wp:inline distT="0" distB="0" distL="0" distR="0">
            <wp:extent cx="2942590" cy="291786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sne_model_1_m9.b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51471" cy="2926667"/>
                    </a:xfrm>
                    <a:prstGeom prst="rect">
                      <a:avLst/>
                    </a:prstGeom>
                  </pic:spPr>
                </pic:pic>
              </a:graphicData>
            </a:graphic>
          </wp:inline>
        </w:drawing>
      </w:r>
    </w:p>
    <w:p w:rsidR="00C33D38" w:rsidRDefault="00C33D38" w:rsidP="008F59C0"/>
    <w:p w:rsidR="00FE6C46" w:rsidRDefault="00FE6C46" w:rsidP="008F59C0">
      <w:proofErr w:type="gramStart"/>
      <w:r>
        <w:t>t-SNE</w:t>
      </w:r>
      <w:proofErr w:type="gramEnd"/>
      <w:r>
        <w:t xml:space="preserve"> Model 2:</w:t>
      </w:r>
    </w:p>
    <w:p w:rsidR="00C33D38" w:rsidRDefault="00C33D38" w:rsidP="008F59C0">
      <w:r>
        <w:rPr>
          <w:noProof/>
          <w:lang w:bidi="bn-BD"/>
        </w:rPr>
        <w:drawing>
          <wp:inline distT="0" distB="0" distL="0" distR="0">
            <wp:extent cx="2941839" cy="2927985"/>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sne_model_2_m1.b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51059" cy="2937161"/>
                    </a:xfrm>
                    <a:prstGeom prst="rect">
                      <a:avLst/>
                    </a:prstGeom>
                  </pic:spPr>
                </pic:pic>
              </a:graphicData>
            </a:graphic>
          </wp:inline>
        </w:drawing>
      </w:r>
      <w:r w:rsidR="00FE6C46">
        <w:rPr>
          <w:noProof/>
          <w:lang w:bidi="bn-BD"/>
        </w:rPr>
        <w:drawing>
          <wp:inline distT="0" distB="0" distL="0" distR="0">
            <wp:extent cx="2943860" cy="2929917"/>
            <wp:effectExtent l="0" t="0" r="889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sne_model_2_m2.bmp"/>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52585" cy="2938601"/>
                    </a:xfrm>
                    <a:prstGeom prst="rect">
                      <a:avLst/>
                    </a:prstGeom>
                  </pic:spPr>
                </pic:pic>
              </a:graphicData>
            </a:graphic>
          </wp:inline>
        </w:drawing>
      </w:r>
    </w:p>
    <w:p w:rsidR="00FE6C46" w:rsidRDefault="00FE6C46" w:rsidP="00376CE1">
      <w:pPr>
        <w:pStyle w:val="Caption"/>
        <w:jc w:val="center"/>
      </w:pPr>
      <w:r>
        <w:t>Figure 15 t-SNE on Model 1</w:t>
      </w:r>
      <w:r>
        <w:tab/>
      </w:r>
      <w:r>
        <w:tab/>
      </w:r>
      <w:r>
        <w:tab/>
      </w:r>
      <w:r>
        <w:tab/>
      </w:r>
      <w:r>
        <w:tab/>
        <w:t>Figure 16 t-SNE on Model 2</w:t>
      </w:r>
    </w:p>
    <w:p w:rsidR="00FE6C46" w:rsidRDefault="00FE6C46" w:rsidP="00FE6C46">
      <w:pPr>
        <w:pStyle w:val="Caption"/>
      </w:pPr>
    </w:p>
    <w:p w:rsidR="00FE6C46" w:rsidRDefault="00FE6C46" w:rsidP="008F59C0"/>
    <w:p w:rsidR="00C33D38" w:rsidRDefault="00C33D38">
      <w:r>
        <w:br w:type="page"/>
      </w:r>
    </w:p>
    <w:p w:rsidR="00FE6C46" w:rsidRDefault="00FE6C46" w:rsidP="008F59C0">
      <w:r>
        <w:rPr>
          <w:noProof/>
          <w:lang w:bidi="bn-BD"/>
        </w:rPr>
        <w:lastRenderedPageBreak/>
        <w:drawing>
          <wp:inline distT="0" distB="0" distL="0" distR="0">
            <wp:extent cx="2942848" cy="286649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sne_model_2_m3.bmp"/>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48787" cy="2872274"/>
                    </a:xfrm>
                    <a:prstGeom prst="rect">
                      <a:avLst/>
                    </a:prstGeom>
                  </pic:spPr>
                </pic:pic>
              </a:graphicData>
            </a:graphic>
          </wp:inline>
        </w:drawing>
      </w:r>
      <w:r>
        <w:rPr>
          <w:noProof/>
          <w:lang w:bidi="bn-BD"/>
        </w:rPr>
        <w:drawing>
          <wp:inline distT="0" distB="0" distL="0" distR="0">
            <wp:extent cx="2943232" cy="285738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sne_model_2_m4.bmp"/>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53630" cy="2867481"/>
                    </a:xfrm>
                    <a:prstGeom prst="rect">
                      <a:avLst/>
                    </a:prstGeom>
                  </pic:spPr>
                </pic:pic>
              </a:graphicData>
            </a:graphic>
          </wp:inline>
        </w:drawing>
      </w:r>
    </w:p>
    <w:p w:rsidR="00FE6C46" w:rsidRDefault="00FE6C46" w:rsidP="00376CE1">
      <w:pPr>
        <w:pStyle w:val="Caption"/>
        <w:jc w:val="center"/>
      </w:pPr>
      <w:r>
        <w:t>Figure 18 t-SNE on Model 3</w:t>
      </w:r>
      <w:r>
        <w:tab/>
      </w:r>
      <w:r>
        <w:tab/>
      </w:r>
      <w:r>
        <w:tab/>
      </w:r>
      <w:r>
        <w:tab/>
      </w:r>
      <w:r>
        <w:tab/>
        <w:t>Figure 19 t-SNE on Model 4</w:t>
      </w:r>
    </w:p>
    <w:p w:rsidR="00FE6C46" w:rsidRPr="00FE6C46" w:rsidRDefault="00FE6C46" w:rsidP="00FE6C46"/>
    <w:p w:rsidR="00FE6C46" w:rsidRDefault="00FE6C46">
      <w:r>
        <w:rPr>
          <w:noProof/>
          <w:lang w:bidi="bn-BD"/>
        </w:rPr>
        <w:drawing>
          <wp:inline distT="0" distB="0" distL="0" distR="0">
            <wp:extent cx="2941902" cy="28664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sne_model_2_m5.bmp"/>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54355" cy="2878624"/>
                    </a:xfrm>
                    <a:prstGeom prst="rect">
                      <a:avLst/>
                    </a:prstGeom>
                  </pic:spPr>
                </pic:pic>
              </a:graphicData>
            </a:graphic>
          </wp:inline>
        </w:drawing>
      </w:r>
      <w:r>
        <w:rPr>
          <w:noProof/>
          <w:lang w:bidi="bn-BD"/>
        </w:rPr>
        <w:drawing>
          <wp:inline distT="0" distB="0" distL="0" distR="0">
            <wp:extent cx="2943860" cy="2857998"/>
            <wp:effectExtent l="0" t="0" r="889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sne_model_2_m6.bmp"/>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52215" cy="2866109"/>
                    </a:xfrm>
                    <a:prstGeom prst="rect">
                      <a:avLst/>
                    </a:prstGeom>
                  </pic:spPr>
                </pic:pic>
              </a:graphicData>
            </a:graphic>
          </wp:inline>
        </w:drawing>
      </w:r>
    </w:p>
    <w:p w:rsidR="00FE6C46" w:rsidRDefault="00FE6C46" w:rsidP="00376CE1">
      <w:pPr>
        <w:pStyle w:val="Caption"/>
        <w:jc w:val="center"/>
      </w:pPr>
      <w:r>
        <w:t>Figure 20 t-SNE on Model 5</w:t>
      </w:r>
      <w:r>
        <w:tab/>
      </w:r>
      <w:r>
        <w:tab/>
      </w:r>
      <w:r>
        <w:tab/>
      </w:r>
      <w:r>
        <w:tab/>
      </w:r>
      <w:r>
        <w:tab/>
        <w:t>Figure 21 t-SNE on Model 6</w:t>
      </w:r>
    </w:p>
    <w:p w:rsidR="00FE6C46" w:rsidRDefault="00FE6C46" w:rsidP="00FE6C46">
      <w:pPr>
        <w:pStyle w:val="Caption"/>
      </w:pPr>
    </w:p>
    <w:p w:rsidR="00FE6C46" w:rsidRDefault="00FE6C46">
      <w:r>
        <w:br w:type="page"/>
      </w:r>
    </w:p>
    <w:p w:rsidR="00FE6C46" w:rsidRDefault="00FE6C46" w:rsidP="008F59C0">
      <w:r>
        <w:rPr>
          <w:noProof/>
          <w:lang w:bidi="bn-BD"/>
        </w:rPr>
        <w:lastRenderedPageBreak/>
        <w:drawing>
          <wp:inline distT="0" distB="0" distL="0" distR="0">
            <wp:extent cx="2941955" cy="293814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sne_model_2_m7.bmp"/>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53411" cy="2949586"/>
                    </a:xfrm>
                    <a:prstGeom prst="rect">
                      <a:avLst/>
                    </a:prstGeom>
                  </pic:spPr>
                </pic:pic>
              </a:graphicData>
            </a:graphic>
          </wp:inline>
        </w:drawing>
      </w:r>
      <w:r>
        <w:rPr>
          <w:noProof/>
          <w:lang w:bidi="bn-BD"/>
        </w:rPr>
        <w:drawing>
          <wp:inline distT="0" distB="0" distL="0" distR="0">
            <wp:extent cx="2943860" cy="2940191"/>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sne_model_2_m8.bmp"/>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46232" cy="2942560"/>
                    </a:xfrm>
                    <a:prstGeom prst="rect">
                      <a:avLst/>
                    </a:prstGeom>
                  </pic:spPr>
                </pic:pic>
              </a:graphicData>
            </a:graphic>
          </wp:inline>
        </w:drawing>
      </w:r>
    </w:p>
    <w:p w:rsidR="00FE6C46" w:rsidRDefault="00FE6C46" w:rsidP="00376CE1">
      <w:pPr>
        <w:pStyle w:val="Caption"/>
        <w:jc w:val="center"/>
      </w:pPr>
      <w:r>
        <w:t>Figure 22 t-SNE on Model 7</w:t>
      </w:r>
      <w:r>
        <w:tab/>
      </w:r>
      <w:r>
        <w:tab/>
      </w:r>
      <w:r>
        <w:tab/>
      </w:r>
      <w:r>
        <w:tab/>
      </w:r>
      <w:r>
        <w:tab/>
        <w:t>Figure 23 t-SNE on Model 8</w:t>
      </w:r>
    </w:p>
    <w:p w:rsidR="00FE6C46" w:rsidRDefault="00FE6C46" w:rsidP="008F59C0"/>
    <w:p w:rsidR="00FE6C46" w:rsidRDefault="00FE6C46" w:rsidP="008F59C0">
      <w:r>
        <w:rPr>
          <w:noProof/>
          <w:lang w:bidi="bn-BD"/>
        </w:rPr>
        <w:drawing>
          <wp:inline distT="0" distB="0" distL="0" distR="0">
            <wp:extent cx="2943308" cy="2835667"/>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sne_model_2_m9.bmp"/>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49112" cy="2841259"/>
                    </a:xfrm>
                    <a:prstGeom prst="rect">
                      <a:avLst/>
                    </a:prstGeom>
                  </pic:spPr>
                </pic:pic>
              </a:graphicData>
            </a:graphic>
          </wp:inline>
        </w:drawing>
      </w:r>
    </w:p>
    <w:p w:rsidR="00FE6C46" w:rsidRDefault="00376CE1" w:rsidP="00FE6C46">
      <w:pPr>
        <w:pStyle w:val="Caption"/>
      </w:pPr>
      <w:r>
        <w:t xml:space="preserve">                       </w:t>
      </w:r>
      <w:r w:rsidR="00FE6C46">
        <w:t>Figure 24 t-SNE on Model 9</w:t>
      </w:r>
    </w:p>
    <w:p w:rsidR="00FE6C46" w:rsidRDefault="00FE6C46">
      <w:r>
        <w:br w:type="page"/>
      </w:r>
    </w:p>
    <w:p w:rsidR="00FE6C46" w:rsidRDefault="00FE6C46" w:rsidP="008F59C0">
      <w:proofErr w:type="gramStart"/>
      <w:r>
        <w:lastRenderedPageBreak/>
        <w:t>t-SNE</w:t>
      </w:r>
      <w:proofErr w:type="gramEnd"/>
      <w:r>
        <w:t xml:space="preserve"> Model 3:</w:t>
      </w:r>
    </w:p>
    <w:p w:rsidR="00FE6C46" w:rsidRDefault="00FE6C46" w:rsidP="008F59C0">
      <w:r>
        <w:rPr>
          <w:noProof/>
          <w:lang w:bidi="bn-BD"/>
        </w:rPr>
        <w:drawing>
          <wp:inline distT="0" distB="0" distL="0" distR="0">
            <wp:extent cx="2942107" cy="28048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sne_model_3_m1.bmp"/>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49471" cy="2811866"/>
                    </a:xfrm>
                    <a:prstGeom prst="rect">
                      <a:avLst/>
                    </a:prstGeom>
                  </pic:spPr>
                </pic:pic>
              </a:graphicData>
            </a:graphic>
          </wp:inline>
        </w:drawing>
      </w:r>
      <w:r>
        <w:rPr>
          <w:noProof/>
          <w:lang w:bidi="bn-BD"/>
        </w:rPr>
        <w:drawing>
          <wp:inline distT="0" distB="0" distL="0" distR="0">
            <wp:extent cx="2943860" cy="2806627"/>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sne_model_3_m2.bmp"/>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49664" cy="2812160"/>
                    </a:xfrm>
                    <a:prstGeom prst="rect">
                      <a:avLst/>
                    </a:prstGeom>
                  </pic:spPr>
                </pic:pic>
              </a:graphicData>
            </a:graphic>
          </wp:inline>
        </w:drawing>
      </w:r>
    </w:p>
    <w:p w:rsidR="00FE6C46" w:rsidRDefault="00FE6C46" w:rsidP="00376CE1">
      <w:pPr>
        <w:pStyle w:val="Caption"/>
        <w:jc w:val="center"/>
      </w:pPr>
      <w:r>
        <w:t>Figure 25 t-SNE on Model 1</w:t>
      </w:r>
      <w:r>
        <w:tab/>
      </w:r>
      <w:r>
        <w:tab/>
      </w:r>
      <w:r>
        <w:tab/>
      </w:r>
      <w:r>
        <w:tab/>
      </w:r>
      <w:r>
        <w:tab/>
        <w:t>Figure 26 t-SNE on Model 2</w:t>
      </w:r>
    </w:p>
    <w:p w:rsidR="00FE6C46" w:rsidRDefault="00FE6C46" w:rsidP="008F59C0"/>
    <w:p w:rsidR="00FE6C46" w:rsidRDefault="00FE6C46" w:rsidP="008F59C0">
      <w:r>
        <w:rPr>
          <w:noProof/>
          <w:lang w:bidi="bn-BD"/>
        </w:rPr>
        <w:drawing>
          <wp:inline distT="0" distB="0" distL="0" distR="0">
            <wp:extent cx="2943379" cy="293840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tsne_model_3_m3.bmp"/>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47702" cy="2942724"/>
                    </a:xfrm>
                    <a:prstGeom prst="rect">
                      <a:avLst/>
                    </a:prstGeom>
                  </pic:spPr>
                </pic:pic>
              </a:graphicData>
            </a:graphic>
          </wp:inline>
        </w:drawing>
      </w:r>
      <w:r>
        <w:rPr>
          <w:noProof/>
          <w:lang w:bidi="bn-BD"/>
        </w:rPr>
        <w:drawing>
          <wp:inline distT="0" distB="0" distL="0" distR="0">
            <wp:extent cx="2943860" cy="2940190"/>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sne_model_3_m4.bmp"/>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50629" cy="2946950"/>
                    </a:xfrm>
                    <a:prstGeom prst="rect">
                      <a:avLst/>
                    </a:prstGeom>
                  </pic:spPr>
                </pic:pic>
              </a:graphicData>
            </a:graphic>
          </wp:inline>
        </w:drawing>
      </w:r>
    </w:p>
    <w:p w:rsidR="00FE6C46" w:rsidRDefault="00FE6C46" w:rsidP="00376CE1">
      <w:pPr>
        <w:pStyle w:val="Caption"/>
        <w:jc w:val="center"/>
      </w:pPr>
      <w:r>
        <w:t>Figure 27 t-SNE on Model 3</w:t>
      </w:r>
      <w:r>
        <w:tab/>
      </w:r>
      <w:r>
        <w:tab/>
      </w:r>
      <w:r>
        <w:tab/>
      </w:r>
      <w:r>
        <w:tab/>
      </w:r>
      <w:r>
        <w:tab/>
        <w:t>Figure 28 t-SNE on Model 4</w:t>
      </w:r>
    </w:p>
    <w:p w:rsidR="00FE6C46" w:rsidRDefault="00FE6C46" w:rsidP="008F59C0"/>
    <w:p w:rsidR="00FE6C46" w:rsidRDefault="00FE6C46" w:rsidP="008F59C0">
      <w:r>
        <w:rPr>
          <w:noProof/>
          <w:lang w:bidi="bn-BD"/>
        </w:rPr>
        <w:lastRenderedPageBreak/>
        <w:drawing>
          <wp:inline distT="0" distB="0" distL="0" distR="0">
            <wp:extent cx="2941666" cy="2928135"/>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tsne_model_3_m5.bmp"/>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49808" cy="2936240"/>
                    </a:xfrm>
                    <a:prstGeom prst="rect">
                      <a:avLst/>
                    </a:prstGeom>
                  </pic:spPr>
                </pic:pic>
              </a:graphicData>
            </a:graphic>
          </wp:inline>
        </w:drawing>
      </w:r>
      <w:r>
        <w:rPr>
          <w:noProof/>
          <w:lang w:bidi="bn-BD"/>
        </w:rPr>
        <w:drawing>
          <wp:inline distT="0" distB="0" distL="0" distR="0">
            <wp:extent cx="2943860" cy="2929917"/>
            <wp:effectExtent l="0" t="0" r="889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sne_model_3_m6.bmp"/>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50730" cy="2936754"/>
                    </a:xfrm>
                    <a:prstGeom prst="rect">
                      <a:avLst/>
                    </a:prstGeom>
                  </pic:spPr>
                </pic:pic>
              </a:graphicData>
            </a:graphic>
          </wp:inline>
        </w:drawing>
      </w:r>
    </w:p>
    <w:p w:rsidR="00FE6C46" w:rsidRDefault="004D1A67" w:rsidP="00376CE1">
      <w:pPr>
        <w:pStyle w:val="Caption"/>
        <w:jc w:val="center"/>
      </w:pPr>
      <w:r>
        <w:t>Figure 29 t-SNE on Model 5</w:t>
      </w:r>
      <w:r>
        <w:tab/>
      </w:r>
      <w:r>
        <w:tab/>
      </w:r>
      <w:r>
        <w:tab/>
      </w:r>
      <w:r>
        <w:tab/>
      </w:r>
      <w:r>
        <w:tab/>
        <w:t>Figure 30 t-SNE on Model 6</w:t>
      </w:r>
    </w:p>
    <w:p w:rsidR="00FE6C46" w:rsidRDefault="00FE6C46" w:rsidP="008F59C0">
      <w:r>
        <w:rPr>
          <w:noProof/>
          <w:lang w:bidi="bn-BD"/>
        </w:rPr>
        <w:drawing>
          <wp:inline distT="0" distB="0" distL="0" distR="0">
            <wp:extent cx="2942623" cy="286649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sne_model_3_m7.bmp"/>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48734" cy="2872443"/>
                    </a:xfrm>
                    <a:prstGeom prst="rect">
                      <a:avLst/>
                    </a:prstGeom>
                  </pic:spPr>
                </pic:pic>
              </a:graphicData>
            </a:graphic>
          </wp:inline>
        </w:drawing>
      </w:r>
      <w:r>
        <w:rPr>
          <w:noProof/>
          <w:lang w:bidi="bn-BD"/>
        </w:rPr>
        <w:drawing>
          <wp:inline distT="0" distB="0" distL="0" distR="0">
            <wp:extent cx="2943860" cy="2868272"/>
            <wp:effectExtent l="0" t="0" r="889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tsne_model_3_m8.bmp"/>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52597" cy="2876785"/>
                    </a:xfrm>
                    <a:prstGeom prst="rect">
                      <a:avLst/>
                    </a:prstGeom>
                  </pic:spPr>
                </pic:pic>
              </a:graphicData>
            </a:graphic>
          </wp:inline>
        </w:drawing>
      </w:r>
    </w:p>
    <w:p w:rsidR="004D1A67" w:rsidRDefault="004D1A67" w:rsidP="00376CE1">
      <w:pPr>
        <w:pStyle w:val="Caption"/>
        <w:jc w:val="center"/>
      </w:pPr>
      <w:r>
        <w:t>Figure 31 t-SNE on Model 7</w:t>
      </w:r>
      <w:r>
        <w:tab/>
      </w:r>
      <w:r>
        <w:tab/>
      </w:r>
      <w:r>
        <w:tab/>
      </w:r>
      <w:r>
        <w:tab/>
      </w:r>
      <w:r>
        <w:tab/>
        <w:t>Figure 32 t-SNE on Model 8</w:t>
      </w:r>
    </w:p>
    <w:p w:rsidR="00FE6C46" w:rsidRDefault="00FE6C46" w:rsidP="008F59C0">
      <w:r>
        <w:rPr>
          <w:noProof/>
          <w:lang w:bidi="bn-BD"/>
        </w:rPr>
        <w:lastRenderedPageBreak/>
        <w:drawing>
          <wp:inline distT="0" distB="0" distL="0" distR="0">
            <wp:extent cx="2942473" cy="286649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sne_model_3_m9.bmp"/>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50349" cy="2874163"/>
                    </a:xfrm>
                    <a:prstGeom prst="rect">
                      <a:avLst/>
                    </a:prstGeom>
                  </pic:spPr>
                </pic:pic>
              </a:graphicData>
            </a:graphic>
          </wp:inline>
        </w:drawing>
      </w:r>
    </w:p>
    <w:p w:rsidR="004D1A67" w:rsidRDefault="00376CE1" w:rsidP="004D1A67">
      <w:pPr>
        <w:pStyle w:val="Caption"/>
      </w:pPr>
      <w:r>
        <w:t xml:space="preserve">                             </w:t>
      </w:r>
      <w:r w:rsidR="004D1A67">
        <w:t>Figure 33 t-SNE on Model 9</w:t>
      </w:r>
    </w:p>
    <w:p w:rsidR="004D1A67" w:rsidRDefault="004D1A67" w:rsidP="004D1A67">
      <w:proofErr w:type="gramStart"/>
      <w:r>
        <w:t>t-SNE</w:t>
      </w:r>
      <w:proofErr w:type="gramEnd"/>
      <w:r>
        <w:t xml:space="preserve"> Model 4:</w:t>
      </w:r>
    </w:p>
    <w:p w:rsidR="004D1A67" w:rsidRDefault="004D1A67" w:rsidP="004D1A67">
      <w:r>
        <w:rPr>
          <w:noProof/>
          <w:lang w:bidi="bn-BD"/>
        </w:rPr>
        <w:drawing>
          <wp:inline distT="0" distB="0" distL="0" distR="0">
            <wp:extent cx="2943225" cy="2856216"/>
            <wp:effectExtent l="0" t="0" r="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tsne_model_4_m1.bmp"/>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48034" cy="2860883"/>
                    </a:xfrm>
                    <a:prstGeom prst="rect">
                      <a:avLst/>
                    </a:prstGeom>
                  </pic:spPr>
                </pic:pic>
              </a:graphicData>
            </a:graphic>
          </wp:inline>
        </w:drawing>
      </w:r>
      <w:r>
        <w:rPr>
          <w:noProof/>
          <w:lang w:bidi="bn-BD"/>
        </w:rPr>
        <w:drawing>
          <wp:inline distT="0" distB="0" distL="0" distR="0">
            <wp:extent cx="2943860" cy="2847723"/>
            <wp:effectExtent l="0" t="0" r="889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sne_model_4_m2.bmp"/>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49253" cy="2852940"/>
                    </a:xfrm>
                    <a:prstGeom prst="rect">
                      <a:avLst/>
                    </a:prstGeom>
                  </pic:spPr>
                </pic:pic>
              </a:graphicData>
            </a:graphic>
          </wp:inline>
        </w:drawing>
      </w:r>
    </w:p>
    <w:p w:rsidR="004D1A67" w:rsidRDefault="004D1A67" w:rsidP="00376CE1">
      <w:pPr>
        <w:pStyle w:val="Caption"/>
        <w:jc w:val="center"/>
      </w:pPr>
      <w:r>
        <w:t>Figure 34 t-SNE on Model 1</w:t>
      </w:r>
      <w:r>
        <w:tab/>
      </w:r>
      <w:r>
        <w:tab/>
      </w:r>
      <w:r>
        <w:tab/>
      </w:r>
      <w:r>
        <w:tab/>
      </w:r>
      <w:r>
        <w:tab/>
        <w:t>Figure 35 t-SNE on Model 2</w:t>
      </w:r>
    </w:p>
    <w:p w:rsidR="004D1A67" w:rsidRDefault="004D1A67" w:rsidP="004D1A67">
      <w:r>
        <w:rPr>
          <w:noProof/>
          <w:lang w:bidi="bn-BD"/>
        </w:rPr>
        <w:lastRenderedPageBreak/>
        <w:drawing>
          <wp:inline distT="0" distB="0" distL="0" distR="0">
            <wp:extent cx="2943163" cy="2887038"/>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tsne_model_4_m3.bmp"/>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48498" cy="2892271"/>
                    </a:xfrm>
                    <a:prstGeom prst="rect">
                      <a:avLst/>
                    </a:prstGeom>
                  </pic:spPr>
                </pic:pic>
              </a:graphicData>
            </a:graphic>
          </wp:inline>
        </w:drawing>
      </w:r>
      <w:r>
        <w:rPr>
          <w:noProof/>
          <w:lang w:bidi="bn-BD"/>
        </w:rPr>
        <w:drawing>
          <wp:inline distT="0" distB="0" distL="0" distR="0">
            <wp:extent cx="2943860" cy="2899094"/>
            <wp:effectExtent l="0" t="0" r="889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tsne_model_4_m4.bmp"/>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950160" cy="2905299"/>
                    </a:xfrm>
                    <a:prstGeom prst="rect">
                      <a:avLst/>
                    </a:prstGeom>
                  </pic:spPr>
                </pic:pic>
              </a:graphicData>
            </a:graphic>
          </wp:inline>
        </w:drawing>
      </w:r>
    </w:p>
    <w:p w:rsidR="004D1A67" w:rsidRDefault="004D1A67" w:rsidP="00376CE1">
      <w:pPr>
        <w:pStyle w:val="Caption"/>
        <w:jc w:val="center"/>
      </w:pPr>
      <w:r>
        <w:t>Figure 36 t-SNE on Model 3</w:t>
      </w:r>
      <w:r>
        <w:tab/>
      </w:r>
      <w:r>
        <w:tab/>
      </w:r>
      <w:r>
        <w:tab/>
      </w:r>
      <w:r>
        <w:tab/>
      </w:r>
      <w:r>
        <w:tab/>
        <w:t>Figure 37 t-SNE on Model 4</w:t>
      </w:r>
    </w:p>
    <w:p w:rsidR="004D1A67" w:rsidRDefault="004D1A67" w:rsidP="004D1A67"/>
    <w:p w:rsidR="004D1A67" w:rsidRDefault="004D1A67" w:rsidP="004D1A67">
      <w:r>
        <w:rPr>
          <w:noProof/>
          <w:lang w:bidi="bn-BD"/>
        </w:rPr>
        <w:drawing>
          <wp:inline distT="0" distB="0" distL="0" distR="0">
            <wp:extent cx="2943225" cy="2907586"/>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tsne_model_4_m5.bmp"/>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47644" cy="2911952"/>
                    </a:xfrm>
                    <a:prstGeom prst="rect">
                      <a:avLst/>
                    </a:prstGeom>
                  </pic:spPr>
                </pic:pic>
              </a:graphicData>
            </a:graphic>
          </wp:inline>
        </w:drawing>
      </w:r>
      <w:r>
        <w:rPr>
          <w:noProof/>
          <w:lang w:bidi="bn-BD"/>
        </w:rPr>
        <w:drawing>
          <wp:inline distT="0" distB="0" distL="0" distR="0">
            <wp:extent cx="2943860" cy="2909368"/>
            <wp:effectExtent l="0" t="0" r="889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sne_model_4_m6.bmp"/>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949853" cy="2915291"/>
                    </a:xfrm>
                    <a:prstGeom prst="rect">
                      <a:avLst/>
                    </a:prstGeom>
                  </pic:spPr>
                </pic:pic>
              </a:graphicData>
            </a:graphic>
          </wp:inline>
        </w:drawing>
      </w:r>
    </w:p>
    <w:p w:rsidR="004D1A67" w:rsidRDefault="004D1A67" w:rsidP="00376CE1">
      <w:pPr>
        <w:pStyle w:val="Caption"/>
        <w:jc w:val="center"/>
      </w:pPr>
      <w:r>
        <w:t>Figure 38 t-SNE on Model 5</w:t>
      </w:r>
      <w:r>
        <w:tab/>
      </w:r>
      <w:r>
        <w:tab/>
      </w:r>
      <w:r>
        <w:tab/>
      </w:r>
      <w:r>
        <w:tab/>
      </w:r>
      <w:r>
        <w:tab/>
        <w:t>Figure 39 t-SNE on Model 6</w:t>
      </w:r>
    </w:p>
    <w:p w:rsidR="004D1A67" w:rsidRDefault="004D1A67" w:rsidP="004D1A67">
      <w:pPr>
        <w:pStyle w:val="Caption"/>
      </w:pPr>
    </w:p>
    <w:p w:rsidR="004D1A67" w:rsidRDefault="004D1A67" w:rsidP="004D1A67"/>
    <w:p w:rsidR="004D1A67" w:rsidRDefault="004D1A67" w:rsidP="004D1A67">
      <w:r>
        <w:rPr>
          <w:noProof/>
          <w:lang w:bidi="bn-BD"/>
        </w:rPr>
        <w:lastRenderedPageBreak/>
        <w:drawing>
          <wp:inline distT="0" distB="0" distL="0" distR="0">
            <wp:extent cx="2942983" cy="291786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tsne_model_4_m7.bmp"/>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947825" cy="2922661"/>
                    </a:xfrm>
                    <a:prstGeom prst="rect">
                      <a:avLst/>
                    </a:prstGeom>
                  </pic:spPr>
                </pic:pic>
              </a:graphicData>
            </a:graphic>
          </wp:inline>
        </w:drawing>
      </w:r>
      <w:r>
        <w:rPr>
          <w:noProof/>
          <w:lang w:bidi="bn-BD"/>
        </w:rPr>
        <w:drawing>
          <wp:inline distT="0" distB="0" distL="0" distR="0">
            <wp:extent cx="2943860" cy="2919642"/>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sne_model_4_m8.bmp"/>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54785" cy="2930477"/>
                    </a:xfrm>
                    <a:prstGeom prst="rect">
                      <a:avLst/>
                    </a:prstGeom>
                  </pic:spPr>
                </pic:pic>
              </a:graphicData>
            </a:graphic>
          </wp:inline>
        </w:drawing>
      </w:r>
    </w:p>
    <w:p w:rsidR="004D1A67" w:rsidRDefault="004D1A67" w:rsidP="00376CE1">
      <w:pPr>
        <w:pStyle w:val="Caption"/>
        <w:jc w:val="center"/>
      </w:pPr>
      <w:r>
        <w:t>Figure 40 t-SNE on Model 7</w:t>
      </w:r>
      <w:r>
        <w:tab/>
      </w:r>
      <w:r>
        <w:tab/>
      </w:r>
      <w:r>
        <w:tab/>
      </w:r>
      <w:r>
        <w:tab/>
      </w:r>
      <w:r>
        <w:tab/>
        <w:t>Figure 41 t-SNE on Model 8</w:t>
      </w:r>
    </w:p>
    <w:p w:rsidR="004D1A67" w:rsidRPr="004D1A67" w:rsidRDefault="004D1A67" w:rsidP="004D1A67"/>
    <w:p w:rsidR="004D1A67" w:rsidRPr="004D1A67" w:rsidRDefault="004D1A67" w:rsidP="004D1A67">
      <w:r>
        <w:rPr>
          <w:noProof/>
          <w:lang w:bidi="bn-BD"/>
        </w:rPr>
        <w:drawing>
          <wp:inline distT="0" distB="0" distL="0" distR="0">
            <wp:extent cx="2941320" cy="295895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tsne_model_4_m9.bmp"/>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952388" cy="2970092"/>
                    </a:xfrm>
                    <a:prstGeom prst="rect">
                      <a:avLst/>
                    </a:prstGeom>
                  </pic:spPr>
                </pic:pic>
              </a:graphicData>
            </a:graphic>
          </wp:inline>
        </w:drawing>
      </w:r>
    </w:p>
    <w:p w:rsidR="004D1A67" w:rsidRDefault="00376CE1" w:rsidP="004D1A67">
      <w:pPr>
        <w:pStyle w:val="Caption"/>
      </w:pPr>
      <w:r>
        <w:t xml:space="preserve">                          </w:t>
      </w:r>
      <w:r w:rsidR="004D1A67">
        <w:t>Figure 42 t-SNE on Model 9</w:t>
      </w:r>
    </w:p>
    <w:p w:rsidR="00FE6C46" w:rsidRDefault="00FE6C46">
      <w:r>
        <w:br w:type="page"/>
      </w:r>
    </w:p>
    <w:p w:rsidR="008B3050" w:rsidRDefault="008B3050" w:rsidP="008F59C0">
      <w:r>
        <w:lastRenderedPageBreak/>
        <w:t>Model 1:</w:t>
      </w:r>
    </w:p>
    <w:p w:rsidR="008B3050" w:rsidRDefault="008B3050" w:rsidP="008F59C0">
      <w:r>
        <w:rPr>
          <w:noProof/>
          <w:lang w:bidi="bn-BD"/>
        </w:rPr>
        <w:drawing>
          <wp:inline distT="0" distB="0" distL="0" distR="0">
            <wp:extent cx="2944368" cy="1903458"/>
            <wp:effectExtent l="0" t="0" r="889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tsne_model1_m1_kmeans_k4.bmp"/>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tsne_model1_m1_kmeans_k4_ch.bmp"/>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7E6AB8" w:rsidP="00376CE1">
      <w:pPr>
        <w:pStyle w:val="Caption"/>
        <w:jc w:val="center"/>
      </w:pPr>
      <w:r>
        <w:t>Figure 43&amp;</w:t>
      </w:r>
      <w:proofErr w:type="gramStart"/>
      <w:r>
        <w:t>44  k</w:t>
      </w:r>
      <w:proofErr w:type="gramEnd"/>
      <w:r>
        <w:t xml:space="preserve">-Means on t-SNE </w:t>
      </w:r>
      <w:r w:rsidR="008B3050">
        <w:t>Model 1</w:t>
      </w:r>
    </w:p>
    <w:p w:rsidR="008B3050" w:rsidRDefault="008B3050" w:rsidP="008F59C0">
      <w:r>
        <w:rPr>
          <w:noProof/>
          <w:lang w:bidi="bn-BD"/>
        </w:rPr>
        <w:drawing>
          <wp:inline distT="0" distB="0" distL="0" distR="0">
            <wp:extent cx="2944368" cy="1903458"/>
            <wp:effectExtent l="0" t="0" r="889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tsne_model1_m2_kmeans_k4.bmp"/>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sne_model1_m2_kmeans_k4_ch.bmp"/>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45 &amp; 46 k-means t-SNE on Model 2</w:t>
      </w:r>
    </w:p>
    <w:p w:rsidR="008B3050" w:rsidRDefault="008B3050" w:rsidP="008F59C0">
      <w:r>
        <w:rPr>
          <w:noProof/>
          <w:lang w:bidi="bn-BD"/>
        </w:rPr>
        <w:drawing>
          <wp:inline distT="0" distB="0" distL="0" distR="0">
            <wp:extent cx="2944368" cy="1903458"/>
            <wp:effectExtent l="0" t="0" r="889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sne_model1_m3_kmeans_k6.bmp"/>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sne_model1_m3_kmeans_k6_ch.bmp"/>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47 &amp; 48 k-means t-SNE on Model 3</w:t>
      </w:r>
    </w:p>
    <w:p w:rsidR="008B3050" w:rsidRDefault="008B3050" w:rsidP="008F59C0">
      <w:r>
        <w:rPr>
          <w:noProof/>
          <w:lang w:bidi="bn-BD"/>
        </w:rPr>
        <w:lastRenderedPageBreak/>
        <w:drawing>
          <wp:inline distT="0" distB="0" distL="0" distR="0">
            <wp:extent cx="2926080" cy="1891636"/>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tsne_model1_m4_kmeans_k4.bmp"/>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926080" cy="1891636"/>
                    </a:xfrm>
                    <a:prstGeom prst="rect">
                      <a:avLst/>
                    </a:prstGeom>
                  </pic:spPr>
                </pic:pic>
              </a:graphicData>
            </a:graphic>
          </wp:inline>
        </w:drawing>
      </w:r>
      <w:r>
        <w:rPr>
          <w:noProof/>
          <w:lang w:bidi="bn-BD"/>
        </w:rPr>
        <w:drawing>
          <wp:inline distT="0" distB="0" distL="0" distR="0">
            <wp:extent cx="2944368" cy="1903458"/>
            <wp:effectExtent l="0" t="0" r="8890"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tsne_model1_m4_kmeans_k4_ch.bmp"/>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49 &amp; 50 k-means t-SNE on Model 4</w:t>
      </w:r>
    </w:p>
    <w:p w:rsidR="008B3050" w:rsidRDefault="008B3050" w:rsidP="008F59C0">
      <w:r>
        <w:rPr>
          <w:noProof/>
          <w:lang w:bidi="bn-BD"/>
        </w:rPr>
        <w:drawing>
          <wp:inline distT="0" distB="0" distL="0" distR="0">
            <wp:extent cx="2944368" cy="1903458"/>
            <wp:effectExtent l="0" t="0" r="889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tsne_model1_m5_kmeans_k4.bmp"/>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tsne_model1_m5_kmeans_k4_ch.bmp"/>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1 &amp; 52 k-means t-SNE on Model 5</w:t>
      </w:r>
    </w:p>
    <w:p w:rsidR="008B3050" w:rsidRDefault="008B3050" w:rsidP="008F59C0">
      <w:r>
        <w:rPr>
          <w:noProof/>
          <w:lang w:bidi="bn-BD"/>
        </w:rPr>
        <w:drawing>
          <wp:inline distT="0" distB="0" distL="0" distR="0">
            <wp:extent cx="2944368" cy="1903458"/>
            <wp:effectExtent l="0" t="0" r="8890"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tsne_model1_m6_kmeans_k3.bmp"/>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tsne_model1_m6_kmeans_k3_ch.bmp"/>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3 &amp; 54 k-means t-SNE on Model 6</w:t>
      </w:r>
    </w:p>
    <w:p w:rsidR="008B3050" w:rsidRDefault="008B3050" w:rsidP="008F59C0"/>
    <w:p w:rsidR="008B3050" w:rsidRDefault="008B3050" w:rsidP="008F59C0">
      <w:r>
        <w:rPr>
          <w:noProof/>
          <w:lang w:bidi="bn-BD"/>
        </w:rPr>
        <w:lastRenderedPageBreak/>
        <w:drawing>
          <wp:inline distT="0" distB="0" distL="0" distR="0">
            <wp:extent cx="2944368" cy="1903458"/>
            <wp:effectExtent l="0" t="0" r="889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sne_model1_m7_kmeans_k4.bmp"/>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sne_model1_m7_kmeans_k4_ch.bmp"/>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5 &amp; 56 k-means t-SNE on Model 7</w:t>
      </w:r>
    </w:p>
    <w:p w:rsidR="008B3050" w:rsidRDefault="008B3050" w:rsidP="008F59C0">
      <w:r>
        <w:rPr>
          <w:noProof/>
          <w:lang w:bidi="bn-BD"/>
        </w:rPr>
        <w:drawing>
          <wp:inline distT="0" distB="0" distL="0" distR="0">
            <wp:extent cx="2944368" cy="1903458"/>
            <wp:effectExtent l="0" t="0" r="8890" b="190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tsne_model1_m8_kmeans_k3.bmp"/>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tsne_model1_m8_kmeans_k4_ch.bmp"/>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7 &amp; 58 k-means t-SNE on Model 8</w:t>
      </w:r>
    </w:p>
    <w:p w:rsidR="008B3050" w:rsidRDefault="008B3050" w:rsidP="008F59C0">
      <w:r>
        <w:rPr>
          <w:noProof/>
          <w:lang w:bidi="bn-BD"/>
        </w:rPr>
        <w:drawing>
          <wp:inline distT="0" distB="0" distL="0" distR="0">
            <wp:extent cx="2944368" cy="1903458"/>
            <wp:effectExtent l="0" t="0" r="8890" b="190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tsne_model1_m9_kmeans_k3.bmp"/>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tsne_model1_m9_kmeans_k3_ch.bmp"/>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9 &amp; 60 k-means t-SNE on Model 2</w:t>
      </w:r>
    </w:p>
    <w:p w:rsidR="004D1A67" w:rsidRDefault="004D1A67">
      <w:r>
        <w:br w:type="page"/>
      </w:r>
    </w:p>
    <w:p w:rsidR="008B3050" w:rsidRDefault="008B3050" w:rsidP="008F59C0">
      <w:r>
        <w:lastRenderedPageBreak/>
        <w:t>Model 2:</w:t>
      </w:r>
    </w:p>
    <w:p w:rsidR="0093761A" w:rsidRDefault="008B3050" w:rsidP="008F59C0">
      <w:r>
        <w:rPr>
          <w:noProof/>
          <w:lang w:bidi="bn-BD"/>
        </w:rPr>
        <w:drawing>
          <wp:inline distT="0" distB="0" distL="0" distR="0">
            <wp:extent cx="2944368" cy="1903458"/>
            <wp:effectExtent l="0" t="0" r="8890"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tsne_model2_m1_kmeans_k4.bmp"/>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sne_model2_m1_kmeans_k4_ch.bmp"/>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1 &amp; 62 k-means t-SNE on Model 1</w:t>
      </w:r>
    </w:p>
    <w:p w:rsidR="0093761A" w:rsidRDefault="008B3050" w:rsidP="008F59C0">
      <w:r>
        <w:rPr>
          <w:noProof/>
          <w:lang w:bidi="bn-BD"/>
        </w:rPr>
        <w:drawing>
          <wp:inline distT="0" distB="0" distL="0" distR="0">
            <wp:extent cx="2944368" cy="1903458"/>
            <wp:effectExtent l="0" t="0" r="8890" b="190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sne_model2_m2_kmeans_k4.bmp"/>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tsne_model2_m2_kmeans_k4_ch.bmp"/>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3 &amp; 64 k-means t-SNE on Model 2</w:t>
      </w:r>
    </w:p>
    <w:p w:rsidR="0093761A" w:rsidRDefault="008B3050" w:rsidP="008F59C0">
      <w:r>
        <w:rPr>
          <w:noProof/>
          <w:lang w:bidi="bn-BD"/>
        </w:rPr>
        <w:drawing>
          <wp:inline distT="0" distB="0" distL="0" distR="0">
            <wp:extent cx="2944368" cy="1903458"/>
            <wp:effectExtent l="0" t="0" r="889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tsne_model2_m3_kmeans_k6.bmp"/>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tsne_model2_m3_kmeans_k6_ch.bmp"/>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5 &amp; 66 k-means t-SNE on Model 3</w:t>
      </w:r>
    </w:p>
    <w:p w:rsidR="0093761A" w:rsidRDefault="008B3050" w:rsidP="008F59C0">
      <w:r>
        <w:rPr>
          <w:noProof/>
          <w:lang w:bidi="bn-BD"/>
        </w:rPr>
        <w:lastRenderedPageBreak/>
        <w:drawing>
          <wp:inline distT="0" distB="0" distL="0" distR="0">
            <wp:extent cx="2944368" cy="1903458"/>
            <wp:effectExtent l="0" t="0" r="8890"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tsne_model2_m4_kmeans_k4.bmp"/>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tsne_model2_m4_kmeans_k4_ch.bmp"/>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7 &amp; 68 k-means t-SNE on Model 4</w:t>
      </w:r>
    </w:p>
    <w:p w:rsidR="0093761A" w:rsidRDefault="008B3050" w:rsidP="008F59C0">
      <w:r>
        <w:rPr>
          <w:noProof/>
          <w:lang w:bidi="bn-BD"/>
        </w:rPr>
        <w:drawing>
          <wp:inline distT="0" distB="0" distL="0" distR="0">
            <wp:extent cx="2944368" cy="1903458"/>
            <wp:effectExtent l="0" t="0" r="889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tsne_model2_m5_kmeans_k4.bmp"/>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tsne_model2_m5_kmeans_k4_ch.bmp"/>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9 &amp; 70 k-means t-SNE on Model 5</w:t>
      </w:r>
    </w:p>
    <w:p w:rsidR="0093761A" w:rsidRDefault="008B3050" w:rsidP="008F59C0">
      <w:r>
        <w:rPr>
          <w:noProof/>
          <w:lang w:bidi="bn-BD"/>
        </w:rPr>
        <w:drawing>
          <wp:inline distT="0" distB="0" distL="0" distR="0">
            <wp:extent cx="2944368" cy="1903458"/>
            <wp:effectExtent l="0" t="0" r="8890" b="190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tsne_model2_m6_kmeans_k3.bmp"/>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tsne_model2_m6_kmeans_k3_ch.bmp"/>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71 &amp; 72 k-means t-SNE on Model 6</w:t>
      </w:r>
    </w:p>
    <w:p w:rsidR="0093761A" w:rsidRDefault="008B3050" w:rsidP="008F59C0">
      <w:r>
        <w:rPr>
          <w:noProof/>
          <w:lang w:bidi="bn-BD"/>
        </w:rPr>
        <w:lastRenderedPageBreak/>
        <w:drawing>
          <wp:inline distT="0" distB="0" distL="0" distR="0">
            <wp:extent cx="2944368" cy="1903458"/>
            <wp:effectExtent l="0" t="0" r="8890" b="190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tsne_model2_m7_kmeans_k4.bmp"/>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tsne_model2_m7_kmeans_k4_ch.bmp"/>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73 &amp; 74 k-means t-SNE on Model 7</w:t>
      </w:r>
    </w:p>
    <w:p w:rsidR="0093761A" w:rsidRDefault="008B3050" w:rsidP="008F59C0">
      <w:r>
        <w:rPr>
          <w:noProof/>
          <w:lang w:bidi="bn-BD"/>
        </w:rPr>
        <w:drawing>
          <wp:inline distT="0" distB="0" distL="0" distR="0">
            <wp:extent cx="2944368" cy="1903458"/>
            <wp:effectExtent l="0" t="0" r="8890"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tsne_model2_m8_kmeans_k3.bmp"/>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tsne_model2_m8_kmeans_k4_ch.bmp"/>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75 &amp; 76 k-means t-SNE on Model 8</w:t>
      </w:r>
    </w:p>
    <w:p w:rsidR="008B3050" w:rsidRDefault="008B3050" w:rsidP="008F59C0">
      <w:r>
        <w:rPr>
          <w:noProof/>
          <w:lang w:bidi="bn-BD"/>
        </w:rPr>
        <w:drawing>
          <wp:inline distT="0" distB="0" distL="0" distR="0">
            <wp:extent cx="2944368" cy="1903458"/>
            <wp:effectExtent l="0" t="0" r="8890" b="190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tsne_model2_m9_kmeans_k3.bmp"/>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tsne_model2_m9_kmeans_k3_ch.bmp"/>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77 &amp; 78 k-means t-SNE on Model 9</w:t>
      </w:r>
    </w:p>
    <w:p w:rsidR="0093761A" w:rsidRDefault="0093761A" w:rsidP="008F59C0"/>
    <w:p w:rsidR="008B3050" w:rsidRDefault="008B3050">
      <w:r>
        <w:br w:type="page"/>
      </w:r>
    </w:p>
    <w:p w:rsidR="00412C8A" w:rsidRDefault="00412C8A">
      <w:r>
        <w:lastRenderedPageBreak/>
        <w:t>Model 3:</w:t>
      </w:r>
    </w:p>
    <w:p w:rsidR="00412C8A" w:rsidRDefault="0093761A" w:rsidP="008F59C0">
      <w:r>
        <w:rPr>
          <w:noProof/>
          <w:lang w:bidi="bn-BD"/>
        </w:rPr>
        <w:drawing>
          <wp:inline distT="0" distB="0" distL="0" distR="0">
            <wp:extent cx="2944368" cy="1903458"/>
            <wp:effectExtent l="0" t="0" r="8890" b="190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tsne_model3_m1_kmeans_k4.bmp"/>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tsne_model3_m1_kmeans_k4_ch.bmp"/>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412C8A" w:rsidRDefault="00412C8A" w:rsidP="00376CE1">
      <w:pPr>
        <w:pStyle w:val="Caption"/>
        <w:jc w:val="center"/>
      </w:pPr>
      <w:r>
        <w:t>Figure 79 &amp; 80 k-means t-SNE on Model 1</w:t>
      </w:r>
    </w:p>
    <w:p w:rsidR="00412C8A" w:rsidRDefault="0093761A" w:rsidP="008F59C0">
      <w:r>
        <w:rPr>
          <w:noProof/>
          <w:lang w:bidi="bn-BD"/>
        </w:rPr>
        <w:drawing>
          <wp:inline distT="0" distB="0" distL="0" distR="0">
            <wp:extent cx="2944368" cy="1903458"/>
            <wp:effectExtent l="0" t="0" r="889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tsne_model3_m2_kmeans_k4.bmp"/>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tsne_model3_m2_kmeans_k4_ch.bmp"/>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412C8A" w:rsidRDefault="00412C8A" w:rsidP="00376CE1">
      <w:pPr>
        <w:pStyle w:val="Caption"/>
        <w:jc w:val="center"/>
      </w:pPr>
      <w:r>
        <w:t>Figure 81 &amp; 82 k-means t-SNE on Model 2</w:t>
      </w:r>
    </w:p>
    <w:p w:rsidR="00412C8A" w:rsidRDefault="0093761A" w:rsidP="008F59C0">
      <w:r>
        <w:rPr>
          <w:noProof/>
          <w:lang w:bidi="bn-BD"/>
        </w:rPr>
        <w:drawing>
          <wp:inline distT="0" distB="0" distL="0" distR="0">
            <wp:extent cx="2944368" cy="1903458"/>
            <wp:effectExtent l="0" t="0" r="8890" b="190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tsne_model3_m3_kmeans_k6.bmp"/>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tsne_model3_m3_kmeans_k6_ch.bmp"/>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412C8A" w:rsidRDefault="00412C8A" w:rsidP="00376CE1">
      <w:pPr>
        <w:pStyle w:val="Caption"/>
        <w:jc w:val="center"/>
      </w:pPr>
      <w:r>
        <w:t>Figure 83 &amp; 84 k-means t-SNE on Model 3</w:t>
      </w:r>
    </w:p>
    <w:p w:rsidR="00412C8A" w:rsidRDefault="0093761A" w:rsidP="00376CE1">
      <w:pPr>
        <w:pStyle w:val="Caption"/>
        <w:jc w:val="center"/>
      </w:pPr>
      <w:r>
        <w:rPr>
          <w:noProof/>
          <w:lang w:bidi="bn-BD"/>
        </w:rPr>
        <w:lastRenderedPageBreak/>
        <w:drawing>
          <wp:inline distT="0" distB="0" distL="0" distR="0">
            <wp:extent cx="2944368" cy="1903458"/>
            <wp:effectExtent l="0" t="0" r="889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tsne_model3_m4_kmeans_k4.bmp"/>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sne_model3_m4_kmeans_k4_ch.bmp"/>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85 &amp; 86 k-means t-SNE on Model 4</w:t>
      </w:r>
    </w:p>
    <w:p w:rsidR="00412C8A" w:rsidRDefault="0093761A" w:rsidP="00376CE1">
      <w:pPr>
        <w:pStyle w:val="Caption"/>
        <w:jc w:val="center"/>
      </w:pPr>
      <w:r>
        <w:rPr>
          <w:noProof/>
          <w:lang w:bidi="bn-BD"/>
        </w:rPr>
        <w:drawing>
          <wp:inline distT="0" distB="0" distL="0" distR="0">
            <wp:extent cx="2944368" cy="1903458"/>
            <wp:effectExtent l="0" t="0" r="8890" b="190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sne_model3_m5_kmeans_k4.bmp"/>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sne_model3_m5_kmeans_k4_ch.bmp"/>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87 &amp; 88 k-means t-SNE on Model 5</w:t>
      </w:r>
    </w:p>
    <w:p w:rsidR="00412C8A" w:rsidRDefault="0093761A" w:rsidP="00376CE1">
      <w:pPr>
        <w:pStyle w:val="Caption"/>
        <w:jc w:val="center"/>
      </w:pPr>
      <w:r>
        <w:rPr>
          <w:noProof/>
          <w:lang w:bidi="bn-BD"/>
        </w:rPr>
        <w:drawing>
          <wp:inline distT="0" distB="0" distL="0" distR="0">
            <wp:extent cx="2944368" cy="1903458"/>
            <wp:effectExtent l="0" t="0" r="8890" b="190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tsne_model3_m6_kmeans_k3.bmp"/>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tsne_model3_m6_kmeans_k3_ch.bmp"/>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89 &amp; 90 k-means t-SNE on Model 6</w:t>
      </w:r>
    </w:p>
    <w:p w:rsidR="00412C8A" w:rsidRDefault="00412C8A" w:rsidP="008F59C0"/>
    <w:p w:rsidR="00412C8A" w:rsidRDefault="0093761A" w:rsidP="00376CE1">
      <w:pPr>
        <w:pStyle w:val="Caption"/>
        <w:jc w:val="center"/>
      </w:pPr>
      <w:r>
        <w:rPr>
          <w:noProof/>
          <w:lang w:bidi="bn-BD"/>
        </w:rPr>
        <w:lastRenderedPageBreak/>
        <w:drawing>
          <wp:inline distT="0" distB="0" distL="0" distR="0">
            <wp:extent cx="2944368" cy="1903458"/>
            <wp:effectExtent l="0" t="0" r="8890" b="190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tsne_model3_m7_kmeans_k4.bmp"/>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tsne_model3_m7_kmeans_k4_ch.bmp"/>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91 &amp; 92 k-means t-SNE on Model 7</w:t>
      </w:r>
    </w:p>
    <w:p w:rsidR="00412C8A" w:rsidRDefault="0093761A" w:rsidP="00376CE1">
      <w:pPr>
        <w:pStyle w:val="Caption"/>
        <w:jc w:val="center"/>
      </w:pPr>
      <w:r>
        <w:rPr>
          <w:noProof/>
          <w:lang w:bidi="bn-BD"/>
        </w:rPr>
        <w:drawing>
          <wp:inline distT="0" distB="0" distL="0" distR="0">
            <wp:extent cx="2944368" cy="1903458"/>
            <wp:effectExtent l="0" t="0" r="889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tsne_model3_m8_kmeans_k3.bmp"/>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tsne_model3_m8_kmeans_k4_ch.bmp"/>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93 &amp; 94 k-means t-SNE on Model 8</w:t>
      </w:r>
    </w:p>
    <w:p w:rsidR="00412C8A" w:rsidRDefault="0093761A" w:rsidP="00376CE1">
      <w:pPr>
        <w:pStyle w:val="Caption"/>
        <w:jc w:val="center"/>
      </w:pPr>
      <w:r>
        <w:rPr>
          <w:noProof/>
          <w:lang w:bidi="bn-BD"/>
        </w:rPr>
        <w:drawing>
          <wp:inline distT="0" distB="0" distL="0" distR="0">
            <wp:extent cx="2944368" cy="1903458"/>
            <wp:effectExtent l="0" t="0" r="8890" b="190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tsne_model3_m9_kmeans_k3.bmp"/>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tsne_model3_m9_kmeans_k3_ch.bmp"/>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95 &amp; 96 k-means t-SNE on Model 9</w:t>
      </w:r>
    </w:p>
    <w:p w:rsidR="0093761A" w:rsidRDefault="0093761A" w:rsidP="008F59C0"/>
    <w:p w:rsidR="0093761A" w:rsidRDefault="0093761A">
      <w:r>
        <w:br w:type="page"/>
      </w:r>
    </w:p>
    <w:p w:rsidR="00412C8A" w:rsidRDefault="00412C8A">
      <w:r>
        <w:lastRenderedPageBreak/>
        <w:t>Model 4:</w:t>
      </w:r>
    </w:p>
    <w:p w:rsidR="00B25E25" w:rsidRDefault="00412C8A" w:rsidP="00376CE1">
      <w:pPr>
        <w:pStyle w:val="Caption"/>
        <w:jc w:val="center"/>
      </w:pPr>
      <w:r>
        <w:rPr>
          <w:noProof/>
          <w:lang w:bidi="bn-BD"/>
        </w:rPr>
        <w:drawing>
          <wp:inline distT="0" distB="0" distL="0" distR="0">
            <wp:extent cx="2944368" cy="1903458"/>
            <wp:effectExtent l="0" t="0" r="8890"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tsne_model4_m1_kmeans_k4.bmp"/>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tsne_model4_m1_kmeans_k4_ch.bmp"/>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97 &amp; 98 k-means t-SNE on Model 1</w:t>
      </w:r>
    </w:p>
    <w:p w:rsidR="00B25E25" w:rsidRDefault="00412C8A" w:rsidP="00376CE1">
      <w:pPr>
        <w:pStyle w:val="Caption"/>
        <w:jc w:val="center"/>
      </w:pPr>
      <w:r>
        <w:rPr>
          <w:noProof/>
          <w:lang w:bidi="bn-BD"/>
        </w:rPr>
        <w:drawing>
          <wp:inline distT="0" distB="0" distL="0" distR="0">
            <wp:extent cx="2944368" cy="1903458"/>
            <wp:effectExtent l="0" t="0" r="8890" b="190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tsne_model4_m2_kmeans_k4.bmp"/>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tsne_model4_m2_kmeans_k4_ch.bmp"/>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99 &amp; 100 k-means t-SNE on Model 2</w:t>
      </w:r>
    </w:p>
    <w:p w:rsidR="00B25E25" w:rsidRDefault="00412C8A" w:rsidP="00376CE1">
      <w:pPr>
        <w:pStyle w:val="Caption"/>
        <w:jc w:val="center"/>
      </w:pPr>
      <w:r>
        <w:rPr>
          <w:noProof/>
          <w:lang w:bidi="bn-BD"/>
        </w:rPr>
        <w:drawing>
          <wp:inline distT="0" distB="0" distL="0" distR="0">
            <wp:extent cx="2944368" cy="1903458"/>
            <wp:effectExtent l="0" t="0" r="889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tsne_model4_m3_kmeans_k6.bmp"/>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tsne_model4_m3_kmeans_k6_ch.bmp"/>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1 &amp; 102 k-means t-SNE on Model 3</w:t>
      </w:r>
    </w:p>
    <w:p w:rsidR="00412C8A" w:rsidRDefault="00412C8A" w:rsidP="008F59C0"/>
    <w:p w:rsidR="00B25E25" w:rsidRDefault="00412C8A" w:rsidP="00376CE1">
      <w:pPr>
        <w:pStyle w:val="Caption"/>
        <w:jc w:val="center"/>
      </w:pPr>
      <w:r>
        <w:rPr>
          <w:noProof/>
          <w:lang w:bidi="bn-BD"/>
        </w:rPr>
        <w:lastRenderedPageBreak/>
        <w:drawing>
          <wp:inline distT="0" distB="0" distL="0" distR="0">
            <wp:extent cx="2944368" cy="1903459"/>
            <wp:effectExtent l="0" t="0" r="8890"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tsne_model4_m4_kmeans_k4.bmp"/>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944368" cy="1903459"/>
                    </a:xfrm>
                    <a:prstGeom prst="rect">
                      <a:avLst/>
                    </a:prstGeom>
                  </pic:spPr>
                </pic:pic>
              </a:graphicData>
            </a:graphic>
          </wp:inline>
        </w:drawing>
      </w:r>
      <w:r>
        <w:rPr>
          <w:noProof/>
          <w:lang w:bidi="bn-BD"/>
        </w:rPr>
        <w:drawing>
          <wp:inline distT="0" distB="0" distL="0" distR="0">
            <wp:extent cx="2944368" cy="1903458"/>
            <wp:effectExtent l="0" t="0" r="8890" b="190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tsne_model4_m4_kmeans_k4_ch.bmp"/>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3 &amp; 104 k-means t-SNE on Model 4</w:t>
      </w:r>
    </w:p>
    <w:p w:rsidR="00B25E25" w:rsidRDefault="00412C8A" w:rsidP="00376CE1">
      <w:pPr>
        <w:pStyle w:val="Caption"/>
        <w:jc w:val="center"/>
      </w:pPr>
      <w:r>
        <w:rPr>
          <w:noProof/>
          <w:lang w:bidi="bn-BD"/>
        </w:rPr>
        <w:drawing>
          <wp:inline distT="0" distB="0" distL="0" distR="0">
            <wp:extent cx="2944368" cy="1903458"/>
            <wp:effectExtent l="0" t="0" r="8890" b="190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tsne_model4_m5_kmeans_k4.bmp"/>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tsne_model4_m5_kmeans_k4_ch.bmp"/>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5 &amp; 106 k-means t-SNE on Model 5</w:t>
      </w:r>
    </w:p>
    <w:p w:rsidR="00B25E25" w:rsidRDefault="00412C8A" w:rsidP="00376CE1">
      <w:pPr>
        <w:pStyle w:val="Caption"/>
        <w:jc w:val="center"/>
      </w:pPr>
      <w:r>
        <w:rPr>
          <w:noProof/>
          <w:lang w:bidi="bn-BD"/>
        </w:rPr>
        <w:drawing>
          <wp:inline distT="0" distB="0" distL="0" distR="0">
            <wp:extent cx="2944368" cy="1903458"/>
            <wp:effectExtent l="0" t="0" r="8890" b="190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tsne_model4_m6_kmeans_k3.bmp"/>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tsne_model4_m6_kmeans_k3_ch.bmp"/>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7 &amp; 108 k-means t-SNE on Model 6</w:t>
      </w:r>
    </w:p>
    <w:p w:rsidR="00412C8A" w:rsidRDefault="00412C8A" w:rsidP="008F59C0"/>
    <w:p w:rsidR="00B25E25" w:rsidRDefault="00412C8A" w:rsidP="00376CE1">
      <w:pPr>
        <w:pStyle w:val="Caption"/>
        <w:jc w:val="center"/>
      </w:pPr>
      <w:r>
        <w:rPr>
          <w:noProof/>
          <w:lang w:bidi="bn-BD"/>
        </w:rPr>
        <w:lastRenderedPageBreak/>
        <w:drawing>
          <wp:inline distT="0" distB="0" distL="0" distR="0">
            <wp:extent cx="2944368" cy="1903458"/>
            <wp:effectExtent l="0" t="0" r="889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tsne_model4_m7_kmeans_k4.bmp"/>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tsne_model4_m7_kmeans_k4_ch.bmp"/>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9 &amp; 110 k-means t-SNE on Model 7</w:t>
      </w:r>
    </w:p>
    <w:p w:rsidR="00B25E25" w:rsidRDefault="00412C8A" w:rsidP="00376CE1">
      <w:pPr>
        <w:pStyle w:val="Caption"/>
        <w:jc w:val="center"/>
      </w:pPr>
      <w:r>
        <w:rPr>
          <w:noProof/>
          <w:lang w:bidi="bn-BD"/>
        </w:rPr>
        <w:drawing>
          <wp:inline distT="0" distB="0" distL="0" distR="0">
            <wp:extent cx="2944368" cy="1903458"/>
            <wp:effectExtent l="0" t="0" r="8890" b="190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tsne_model4_m8_kmeans_k3.bmp"/>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tsne_model4_m8_kmeans_k4_ch.bmp"/>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11 &amp; 112 k-means t-SNE on Model 8</w:t>
      </w:r>
    </w:p>
    <w:p w:rsidR="00B25E25" w:rsidRDefault="00412C8A" w:rsidP="00376CE1">
      <w:pPr>
        <w:pStyle w:val="Caption"/>
        <w:jc w:val="center"/>
      </w:pPr>
      <w:r>
        <w:rPr>
          <w:noProof/>
          <w:lang w:bidi="bn-BD"/>
        </w:rPr>
        <w:drawing>
          <wp:inline distT="0" distB="0" distL="0" distR="0">
            <wp:extent cx="2944368" cy="1903458"/>
            <wp:effectExtent l="0" t="0" r="889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tsne_model4_m9_kmeans_k3.bmp"/>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tsne_model4_m9_kmeans_k3_ch.bmp"/>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13 &amp; 114 k-means t-SNE on Model 9</w:t>
      </w:r>
    </w:p>
    <w:p w:rsidR="00412C8A" w:rsidRDefault="00412C8A" w:rsidP="008F59C0"/>
    <w:p w:rsidR="008F59C0" w:rsidRDefault="00412C8A" w:rsidP="008F59C0">
      <w:r>
        <w:br w:type="page"/>
      </w:r>
    </w:p>
    <w:p w:rsidR="000452BD" w:rsidRDefault="004035D4" w:rsidP="00354AE5">
      <w:pPr>
        <w:pStyle w:val="Heading3"/>
      </w:pPr>
      <w:bookmarkStart w:id="37" w:name="_Toc52291331"/>
      <w:r>
        <w:lastRenderedPageBreak/>
        <w:t>6.1.</w:t>
      </w:r>
      <w:r w:rsidR="000452BD">
        <w:t xml:space="preserve">4 </w:t>
      </w:r>
      <w:r w:rsidR="005B1A30">
        <w:tab/>
      </w:r>
      <w:r w:rsidR="000452BD">
        <w:t>K-means on PCA</w:t>
      </w:r>
      <w:bookmarkEnd w:id="37"/>
    </w:p>
    <w:p w:rsidR="000452BD" w:rsidRDefault="000452BD" w:rsidP="000452BD">
      <w:pPr>
        <w:pStyle w:val="Caption"/>
      </w:pPr>
      <w:r>
        <w:rPr>
          <w:noProof/>
          <w:lang w:bidi="bn-BD"/>
        </w:rPr>
        <w:drawing>
          <wp:inline distT="0" distB="0" distL="0" distR="0">
            <wp:extent cx="5106256" cy="3404171"/>
            <wp:effectExtent l="0" t="0" r="0" b="635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kmeans_pca_m1.bmp"/>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110206" cy="3406804"/>
                    </a:xfrm>
                    <a:prstGeom prst="rect">
                      <a:avLst/>
                    </a:prstGeom>
                  </pic:spPr>
                </pic:pic>
              </a:graphicData>
            </a:graphic>
          </wp:inline>
        </w:drawing>
      </w:r>
    </w:p>
    <w:p w:rsidR="000452BD" w:rsidRDefault="000452BD" w:rsidP="00376CE1">
      <w:pPr>
        <w:pStyle w:val="Caption"/>
        <w:jc w:val="center"/>
      </w:pPr>
      <w:r>
        <w:t>Figure 115 k-means PCA on Model 1</w:t>
      </w:r>
    </w:p>
    <w:p w:rsidR="000452BD" w:rsidRDefault="000452BD" w:rsidP="000452BD"/>
    <w:p w:rsidR="000452BD" w:rsidRDefault="000452BD" w:rsidP="000452BD">
      <w:r>
        <w:rPr>
          <w:noProof/>
          <w:lang w:bidi="bn-BD"/>
        </w:rPr>
        <w:drawing>
          <wp:inline distT="0" distB="0" distL="0" distR="0">
            <wp:extent cx="5106035" cy="3404023"/>
            <wp:effectExtent l="0" t="0" r="0" b="635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kmeans_pca_m2.bmp"/>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113576" cy="3409051"/>
                    </a:xfrm>
                    <a:prstGeom prst="rect">
                      <a:avLst/>
                    </a:prstGeom>
                  </pic:spPr>
                </pic:pic>
              </a:graphicData>
            </a:graphic>
          </wp:inline>
        </w:drawing>
      </w:r>
    </w:p>
    <w:p w:rsidR="000452BD" w:rsidRDefault="000452BD" w:rsidP="00376CE1">
      <w:pPr>
        <w:pStyle w:val="Caption"/>
        <w:jc w:val="center"/>
      </w:pPr>
      <w:r>
        <w:t>Figure 116 k-means PCA on Model 2</w:t>
      </w:r>
    </w:p>
    <w:p w:rsidR="000452BD" w:rsidRDefault="000452BD" w:rsidP="000452BD"/>
    <w:p w:rsidR="000452BD" w:rsidRDefault="000452BD" w:rsidP="000452BD">
      <w:pPr>
        <w:pStyle w:val="Caption"/>
      </w:pPr>
      <w:r>
        <w:rPr>
          <w:noProof/>
          <w:lang w:bidi="bn-BD"/>
        </w:rPr>
        <w:drawing>
          <wp:inline distT="0" distB="0" distL="0" distR="0">
            <wp:extent cx="5102352" cy="3401568"/>
            <wp:effectExtent l="0" t="0" r="317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kmeans_pca_m3.bmp"/>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r w:rsidRPr="000452BD">
        <w:t xml:space="preserve"> </w:t>
      </w:r>
    </w:p>
    <w:p w:rsidR="000452BD" w:rsidRDefault="000452BD" w:rsidP="00376CE1">
      <w:pPr>
        <w:pStyle w:val="Caption"/>
        <w:jc w:val="center"/>
      </w:pPr>
      <w:r>
        <w:t>Figure 117 k-means PCA on Model 3</w:t>
      </w:r>
    </w:p>
    <w:p w:rsidR="000452BD" w:rsidRDefault="000452BD" w:rsidP="000452BD">
      <w:r>
        <w:rPr>
          <w:noProof/>
          <w:lang w:bidi="bn-BD"/>
        </w:rPr>
        <w:drawing>
          <wp:inline distT="0" distB="0" distL="0" distR="0">
            <wp:extent cx="5102352" cy="3401568"/>
            <wp:effectExtent l="0" t="0" r="3175"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kmeans_pca_m4.bmp"/>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0452BD" w:rsidRDefault="000452BD" w:rsidP="00376CE1">
      <w:pPr>
        <w:pStyle w:val="Caption"/>
        <w:jc w:val="center"/>
      </w:pPr>
      <w:r>
        <w:t>Figure 118 k-means PCA on Model 4</w:t>
      </w:r>
    </w:p>
    <w:p w:rsidR="000452BD" w:rsidRDefault="000452BD" w:rsidP="000452BD">
      <w:r>
        <w:rPr>
          <w:noProof/>
          <w:lang w:bidi="bn-BD"/>
        </w:rPr>
        <w:lastRenderedPageBreak/>
        <w:drawing>
          <wp:inline distT="0" distB="0" distL="0" distR="0">
            <wp:extent cx="5102352" cy="3401568"/>
            <wp:effectExtent l="0" t="0" r="3175" b="889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kmeans_pca_m5.bmp"/>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0452BD" w:rsidRDefault="000452BD" w:rsidP="00376CE1">
      <w:pPr>
        <w:pStyle w:val="Caption"/>
        <w:jc w:val="center"/>
      </w:pPr>
      <w:r>
        <w:t>Figure 119 k-means PCA on Model 5</w:t>
      </w:r>
    </w:p>
    <w:p w:rsidR="000452BD" w:rsidRDefault="000452BD" w:rsidP="000452BD">
      <w:r>
        <w:rPr>
          <w:noProof/>
          <w:lang w:bidi="bn-BD"/>
        </w:rPr>
        <w:drawing>
          <wp:inline distT="0" distB="0" distL="0" distR="0">
            <wp:extent cx="5102352" cy="3401568"/>
            <wp:effectExtent l="0" t="0" r="3175" b="889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kmeans_pca_m6.bmp"/>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0452BD" w:rsidRDefault="000452BD" w:rsidP="00376CE1">
      <w:pPr>
        <w:pStyle w:val="Caption"/>
        <w:jc w:val="center"/>
      </w:pPr>
      <w:r>
        <w:t>Figure 120 k-means PCA on Model 6</w:t>
      </w:r>
    </w:p>
    <w:p w:rsidR="000452BD" w:rsidRDefault="000452BD" w:rsidP="000452BD"/>
    <w:p w:rsidR="000452BD" w:rsidRDefault="000452BD" w:rsidP="000452BD">
      <w:pPr>
        <w:pStyle w:val="Caption"/>
      </w:pPr>
      <w:r>
        <w:rPr>
          <w:noProof/>
          <w:lang w:bidi="bn-BD"/>
        </w:rPr>
        <w:lastRenderedPageBreak/>
        <w:drawing>
          <wp:inline distT="0" distB="0" distL="0" distR="0">
            <wp:extent cx="5010912" cy="3340608"/>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kmeans_pca_m7.bmp"/>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p w:rsidR="00376CE1" w:rsidRDefault="000452BD" w:rsidP="005F11AC">
      <w:pPr>
        <w:pStyle w:val="Caption"/>
        <w:jc w:val="center"/>
      </w:pPr>
      <w:r>
        <w:t>Figure 121 k-means PCA on Model 7</w:t>
      </w:r>
    </w:p>
    <w:p w:rsidR="000452BD" w:rsidRDefault="000452BD" w:rsidP="000452BD">
      <w:pPr>
        <w:pStyle w:val="Caption"/>
      </w:pPr>
      <w:r>
        <w:rPr>
          <w:noProof/>
          <w:lang w:bidi="bn-BD"/>
        </w:rPr>
        <w:drawing>
          <wp:inline distT="0" distB="0" distL="0" distR="0">
            <wp:extent cx="5102352" cy="3401568"/>
            <wp:effectExtent l="0" t="0" r="317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kmeans_pca_m8.bmp"/>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r w:rsidRPr="000452BD">
        <w:t xml:space="preserve"> </w:t>
      </w:r>
    </w:p>
    <w:p w:rsidR="000452BD" w:rsidRDefault="000452BD" w:rsidP="002D1191">
      <w:pPr>
        <w:pStyle w:val="Caption"/>
        <w:jc w:val="center"/>
      </w:pPr>
      <w:r>
        <w:t>Figure 122 k-means PCA on Model 8</w:t>
      </w:r>
    </w:p>
    <w:p w:rsidR="000452BD" w:rsidRDefault="000452BD" w:rsidP="000452BD">
      <w:pPr>
        <w:pStyle w:val="Caption"/>
      </w:pPr>
    </w:p>
    <w:p w:rsidR="000452BD" w:rsidRDefault="000452BD" w:rsidP="000452BD">
      <w:r>
        <w:rPr>
          <w:noProof/>
          <w:lang w:bidi="bn-BD"/>
        </w:rPr>
        <w:lastRenderedPageBreak/>
        <w:drawing>
          <wp:inline distT="0" distB="0" distL="0" distR="0">
            <wp:extent cx="5101590" cy="3030876"/>
            <wp:effectExtent l="0" t="0" r="381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kmeans_pca_m9.bmp"/>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103408" cy="3031956"/>
                    </a:xfrm>
                    <a:prstGeom prst="rect">
                      <a:avLst/>
                    </a:prstGeom>
                  </pic:spPr>
                </pic:pic>
              </a:graphicData>
            </a:graphic>
          </wp:inline>
        </w:drawing>
      </w:r>
    </w:p>
    <w:p w:rsidR="000452BD" w:rsidRPr="000452BD" w:rsidRDefault="000452BD" w:rsidP="002D1191">
      <w:pPr>
        <w:pStyle w:val="Caption"/>
        <w:jc w:val="center"/>
      </w:pPr>
      <w:r>
        <w:t>Figure 122 k-means PCA on Model 8</w:t>
      </w:r>
    </w:p>
    <w:p w:rsidR="008F59C0" w:rsidRDefault="004035D4" w:rsidP="00354AE5">
      <w:pPr>
        <w:pStyle w:val="Heading3"/>
      </w:pPr>
      <w:bookmarkStart w:id="38" w:name="_Toc52291332"/>
      <w:r>
        <w:t>6.1.</w:t>
      </w:r>
      <w:r w:rsidR="000452BD">
        <w:t>5</w:t>
      </w:r>
      <w:r w:rsidR="008F59C0">
        <w:tab/>
      </w:r>
      <w:r w:rsidR="000452BD">
        <w:t>UMAP and K-means on UMAP</w:t>
      </w:r>
      <w:bookmarkEnd w:id="38"/>
    </w:p>
    <w:p w:rsidR="002C2749" w:rsidRDefault="002C2749" w:rsidP="002D1191">
      <w:pPr>
        <w:pStyle w:val="Caption"/>
        <w:jc w:val="center"/>
      </w:pPr>
      <w:r>
        <w:rPr>
          <w:noProof/>
          <w:lang w:bidi="bn-BD"/>
        </w:rPr>
        <w:drawing>
          <wp:inline distT="0" distB="0" distL="0" distR="0">
            <wp:extent cx="2944368" cy="1962912"/>
            <wp:effectExtent l="0" t="0" r="889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umap_m1.bmp"/>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umap_m2.bmp"/>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23 UMAP on Model 1</w:t>
      </w:r>
      <w:r>
        <w:tab/>
      </w:r>
      <w:r>
        <w:tab/>
      </w:r>
      <w:r>
        <w:tab/>
      </w:r>
      <w:r>
        <w:tab/>
        <w:t>Figure 124 UMAP on Model 2</w:t>
      </w:r>
    </w:p>
    <w:p w:rsidR="002C2749" w:rsidRDefault="002C2749" w:rsidP="000452BD">
      <w:r>
        <w:rPr>
          <w:noProof/>
          <w:lang w:bidi="bn-BD"/>
        </w:rPr>
        <w:drawing>
          <wp:inline distT="0" distB="0" distL="0" distR="0">
            <wp:extent cx="2944368" cy="1962912"/>
            <wp:effectExtent l="0" t="0" r="889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umap_m3.bmp"/>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umap_m4.bmp"/>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2C2749" w:rsidRDefault="002C2749" w:rsidP="002D1191">
      <w:pPr>
        <w:pStyle w:val="Caption"/>
        <w:jc w:val="center"/>
      </w:pPr>
      <w:r>
        <w:t>Figure 125 UMAP on Model 3</w:t>
      </w:r>
      <w:r>
        <w:tab/>
      </w:r>
      <w:r>
        <w:tab/>
      </w:r>
      <w:r>
        <w:tab/>
      </w:r>
      <w:r>
        <w:tab/>
        <w:t>Figure 126 UMAP on Model 4</w:t>
      </w:r>
    </w:p>
    <w:p w:rsidR="002C2749" w:rsidRDefault="002C2749" w:rsidP="000452BD">
      <w:r>
        <w:rPr>
          <w:noProof/>
          <w:lang w:bidi="bn-BD"/>
        </w:rPr>
        <w:lastRenderedPageBreak/>
        <w:drawing>
          <wp:inline distT="0" distB="0" distL="0" distR="0">
            <wp:extent cx="2944368" cy="1962912"/>
            <wp:effectExtent l="0" t="0" r="889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umap_m5.bmp"/>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umap_m6.bmp"/>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2C2749" w:rsidRDefault="002C2749" w:rsidP="002D1191">
      <w:pPr>
        <w:pStyle w:val="Caption"/>
        <w:jc w:val="center"/>
      </w:pPr>
      <w:r>
        <w:t>Figure 127 UMAP on Model 5</w:t>
      </w:r>
      <w:r>
        <w:tab/>
      </w:r>
      <w:r>
        <w:tab/>
      </w:r>
      <w:r>
        <w:tab/>
      </w:r>
      <w:r>
        <w:tab/>
        <w:t>Figure 128 UMAP on Model 6</w:t>
      </w:r>
    </w:p>
    <w:p w:rsidR="002C2749" w:rsidRDefault="002C2749" w:rsidP="000452BD">
      <w:r>
        <w:rPr>
          <w:noProof/>
          <w:lang w:bidi="bn-BD"/>
        </w:rPr>
        <w:drawing>
          <wp:inline distT="0" distB="0" distL="0" distR="0">
            <wp:extent cx="2944368" cy="1962912"/>
            <wp:effectExtent l="0" t="0" r="889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umap_m7.bmp"/>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umap_m8.bmp"/>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2C2749" w:rsidRDefault="002C2749" w:rsidP="002D1191">
      <w:pPr>
        <w:pStyle w:val="Caption"/>
        <w:jc w:val="center"/>
      </w:pPr>
      <w:r>
        <w:t>Figure 129 UMAP on Model 7</w:t>
      </w:r>
      <w:r>
        <w:tab/>
      </w:r>
      <w:r>
        <w:tab/>
      </w:r>
      <w:r>
        <w:tab/>
      </w:r>
      <w:r>
        <w:tab/>
        <w:t>Figure 130 UMAP on Model 8</w:t>
      </w:r>
    </w:p>
    <w:p w:rsidR="000452BD" w:rsidRDefault="002C2749" w:rsidP="000452BD">
      <w:r>
        <w:rPr>
          <w:noProof/>
          <w:lang w:bidi="bn-BD"/>
        </w:rPr>
        <w:drawing>
          <wp:inline distT="0" distB="0" distL="0" distR="0">
            <wp:extent cx="2944368" cy="1962912"/>
            <wp:effectExtent l="0" t="0" r="889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umap_m9.bmp"/>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BE713F" w:rsidRDefault="002D1191" w:rsidP="00BE713F">
      <w:pPr>
        <w:pStyle w:val="Caption"/>
      </w:pPr>
      <w:r>
        <w:t xml:space="preserve">                      </w:t>
      </w:r>
      <w:r w:rsidR="00BE713F">
        <w:t>Figure 131 UMAP on Model 9</w:t>
      </w:r>
    </w:p>
    <w:p w:rsidR="000452BD" w:rsidRDefault="000452BD">
      <w:r>
        <w:br w:type="page"/>
      </w:r>
    </w:p>
    <w:p w:rsidR="000452BD" w:rsidRDefault="00BE713F" w:rsidP="000452BD">
      <w:r>
        <w:lastRenderedPageBreak/>
        <w:t>K-means on UMAP</w:t>
      </w:r>
    </w:p>
    <w:p w:rsidR="00BE713F" w:rsidRDefault="00BE713F" w:rsidP="002D1191">
      <w:pPr>
        <w:pStyle w:val="Caption"/>
        <w:jc w:val="center"/>
      </w:pPr>
      <w:r>
        <w:rPr>
          <w:noProof/>
          <w:lang w:bidi="bn-BD"/>
        </w:rPr>
        <w:drawing>
          <wp:inline distT="0" distB="0" distL="0" distR="0">
            <wp:extent cx="2944368" cy="1962912"/>
            <wp:effectExtent l="0" t="0" r="889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umap_m1_k4.bmp"/>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umap_m2_k4.bmp"/>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32 k-Means UMAP on Model 1</w:t>
      </w:r>
      <w:r>
        <w:tab/>
      </w:r>
      <w:r>
        <w:tab/>
      </w:r>
      <w:r>
        <w:tab/>
      </w:r>
      <w:r>
        <w:tab/>
        <w:t>Figure 133 k-Means UMAP on Model 2</w:t>
      </w:r>
    </w:p>
    <w:p w:rsidR="00BE713F" w:rsidRDefault="00BE713F" w:rsidP="002D1191">
      <w:pPr>
        <w:pStyle w:val="Caption"/>
        <w:jc w:val="center"/>
      </w:pPr>
      <w:r>
        <w:rPr>
          <w:noProof/>
          <w:lang w:bidi="bn-BD"/>
        </w:rPr>
        <w:drawing>
          <wp:inline distT="0" distB="0" distL="0" distR="0">
            <wp:extent cx="2944368" cy="1962912"/>
            <wp:effectExtent l="0" t="0" r="889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umap_m3_k6.bmp"/>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umap_m4_k4.bmp"/>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34 k-Means UMAP on Model 3</w:t>
      </w:r>
      <w:r>
        <w:tab/>
      </w:r>
      <w:r>
        <w:tab/>
      </w:r>
      <w:r>
        <w:tab/>
      </w:r>
      <w:r>
        <w:tab/>
        <w:t>Figure 135 k-Means UMAP on Model 4</w:t>
      </w:r>
    </w:p>
    <w:p w:rsidR="00BE713F" w:rsidRDefault="00BE713F" w:rsidP="002D1191">
      <w:pPr>
        <w:pStyle w:val="Caption"/>
        <w:jc w:val="center"/>
      </w:pPr>
      <w:r>
        <w:rPr>
          <w:noProof/>
          <w:lang w:bidi="bn-BD"/>
        </w:rPr>
        <w:drawing>
          <wp:inline distT="0" distB="0" distL="0" distR="0">
            <wp:extent cx="2944368" cy="1962912"/>
            <wp:effectExtent l="0" t="0" r="889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umap_m5_k4.bmp"/>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umap_m6_k3.bmp"/>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36 k-Means UMAP on Model 5</w:t>
      </w:r>
      <w:r>
        <w:tab/>
      </w:r>
      <w:r>
        <w:tab/>
      </w:r>
      <w:r>
        <w:tab/>
      </w:r>
      <w:r>
        <w:tab/>
        <w:t>Figure 137 k-Means UMAP on Model 6</w:t>
      </w:r>
    </w:p>
    <w:p w:rsidR="00BE713F" w:rsidRDefault="00BE713F" w:rsidP="002D1191">
      <w:pPr>
        <w:pStyle w:val="Caption"/>
        <w:jc w:val="center"/>
      </w:pPr>
      <w:r>
        <w:rPr>
          <w:noProof/>
          <w:lang w:bidi="bn-BD"/>
        </w:rPr>
        <w:lastRenderedPageBreak/>
        <w:drawing>
          <wp:inline distT="0" distB="0" distL="0" distR="0">
            <wp:extent cx="2944368" cy="1962912"/>
            <wp:effectExtent l="0" t="0" r="889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umap_m7_k4.bmp"/>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umap_m8_k3.bmp"/>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38 k-Means UMAP on Model 7</w:t>
      </w:r>
      <w:r>
        <w:tab/>
      </w:r>
      <w:r>
        <w:tab/>
      </w:r>
      <w:r>
        <w:tab/>
      </w:r>
      <w:r>
        <w:tab/>
        <w:t>Figure 139 k-Means UMAP on Model 8</w:t>
      </w:r>
    </w:p>
    <w:p w:rsidR="00BE713F" w:rsidRDefault="00BE713F" w:rsidP="000452BD">
      <w:r>
        <w:rPr>
          <w:noProof/>
          <w:lang w:bidi="bn-BD"/>
        </w:rPr>
        <w:drawing>
          <wp:inline distT="0" distB="0" distL="0" distR="0">
            <wp:extent cx="2944368" cy="1962912"/>
            <wp:effectExtent l="0" t="0" r="889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umap_m9_k3.bmp"/>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BE713F" w:rsidRDefault="00BE713F" w:rsidP="002D1191">
      <w:pPr>
        <w:pStyle w:val="Caption"/>
        <w:jc w:val="center"/>
      </w:pPr>
      <w:r>
        <w:t>Figure 140 k-Means UMAP on Model 9</w:t>
      </w:r>
    </w:p>
    <w:p w:rsidR="00BE713F" w:rsidRDefault="00BE713F" w:rsidP="000452BD"/>
    <w:p w:rsidR="008F59C0" w:rsidRDefault="000452BD" w:rsidP="008F59C0">
      <w:r>
        <w:br w:type="page"/>
      </w:r>
    </w:p>
    <w:p w:rsidR="008F59C0" w:rsidRDefault="004035D4" w:rsidP="00354AE5">
      <w:pPr>
        <w:pStyle w:val="Heading3"/>
      </w:pPr>
      <w:bookmarkStart w:id="39" w:name="_Toc52291333"/>
      <w:r>
        <w:lastRenderedPageBreak/>
        <w:t>6.1.</w:t>
      </w:r>
      <w:r w:rsidR="000452BD">
        <w:t>6</w:t>
      </w:r>
      <w:r w:rsidR="008F59C0">
        <w:tab/>
      </w:r>
      <w:proofErr w:type="spellStart"/>
      <w:r w:rsidR="008F59C0">
        <w:t>S</w:t>
      </w:r>
      <w:r w:rsidR="00BE713F">
        <w:t>ammon’s</w:t>
      </w:r>
      <w:proofErr w:type="spellEnd"/>
      <w:r w:rsidR="00BE713F">
        <w:t xml:space="preserve"> mapping</w:t>
      </w:r>
      <w:bookmarkEnd w:id="39"/>
    </w:p>
    <w:p w:rsidR="00BE713F" w:rsidRDefault="00BE713F" w:rsidP="002D1191">
      <w:pPr>
        <w:pStyle w:val="Caption"/>
        <w:jc w:val="center"/>
      </w:pPr>
      <w:r>
        <w:rPr>
          <w:noProof/>
          <w:lang w:bidi="bn-BD"/>
        </w:rPr>
        <w:drawing>
          <wp:inline distT="0" distB="0" distL="0" distR="0">
            <wp:extent cx="2944368" cy="1656207"/>
            <wp:effectExtent l="0" t="0" r="889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sammon_m1.bmp"/>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sammon_m2.bmp"/>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141 </w:t>
      </w:r>
      <w:proofErr w:type="spellStart"/>
      <w:r>
        <w:t>Sammon’s</w:t>
      </w:r>
      <w:proofErr w:type="spellEnd"/>
      <w:r>
        <w:t xml:space="preserve"> mapping on Model 1</w:t>
      </w:r>
      <w:r>
        <w:tab/>
      </w:r>
      <w:r>
        <w:tab/>
      </w:r>
      <w:r>
        <w:tab/>
        <w:t xml:space="preserve">Figure 142 </w:t>
      </w:r>
      <w:proofErr w:type="spellStart"/>
      <w:r>
        <w:t>Sammon’s</w:t>
      </w:r>
      <w:proofErr w:type="spellEnd"/>
      <w:r>
        <w:t xml:space="preserve"> mapping on Model 2</w:t>
      </w:r>
    </w:p>
    <w:p w:rsidR="00BE713F" w:rsidRDefault="00BE713F" w:rsidP="002D1191">
      <w:pPr>
        <w:pStyle w:val="Caption"/>
        <w:jc w:val="center"/>
      </w:pPr>
      <w:r>
        <w:rPr>
          <w:noProof/>
          <w:lang w:bidi="bn-BD"/>
        </w:rPr>
        <w:drawing>
          <wp:inline distT="0" distB="0" distL="0" distR="0">
            <wp:extent cx="2944368" cy="1656207"/>
            <wp:effectExtent l="0" t="0" r="8890" b="127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sammon_m3.bmp"/>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sammon_m4.bmp"/>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143 </w:t>
      </w:r>
      <w:proofErr w:type="spellStart"/>
      <w:r>
        <w:t>Sammon’smapping</w:t>
      </w:r>
      <w:proofErr w:type="spellEnd"/>
      <w:r>
        <w:t xml:space="preserve"> on Model 3</w:t>
      </w:r>
      <w:r>
        <w:tab/>
      </w:r>
      <w:r>
        <w:tab/>
      </w:r>
      <w:r>
        <w:tab/>
        <w:t xml:space="preserve">Figure 144 </w:t>
      </w:r>
      <w:proofErr w:type="spellStart"/>
      <w:r>
        <w:t>Sammon’s</w:t>
      </w:r>
      <w:proofErr w:type="spellEnd"/>
      <w:r>
        <w:t xml:space="preserve"> mapping on Model 4</w:t>
      </w:r>
    </w:p>
    <w:p w:rsidR="00BE713F" w:rsidRDefault="00BE713F" w:rsidP="002D1191">
      <w:pPr>
        <w:pStyle w:val="Caption"/>
        <w:jc w:val="center"/>
      </w:pPr>
      <w:r>
        <w:rPr>
          <w:noProof/>
          <w:lang w:bidi="bn-BD"/>
        </w:rPr>
        <w:drawing>
          <wp:inline distT="0" distB="0" distL="0" distR="0">
            <wp:extent cx="2944368" cy="1656207"/>
            <wp:effectExtent l="0" t="0" r="8890" b="127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sammon_m5.bmp"/>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sammon_m6.bmp"/>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145 </w:t>
      </w:r>
      <w:proofErr w:type="spellStart"/>
      <w:r>
        <w:t>Sammon’s</w:t>
      </w:r>
      <w:proofErr w:type="spellEnd"/>
      <w:r>
        <w:t xml:space="preserve"> mapping on Model 5</w:t>
      </w:r>
      <w:r>
        <w:tab/>
      </w:r>
      <w:r>
        <w:tab/>
      </w:r>
      <w:r>
        <w:tab/>
        <w:t xml:space="preserve">Figure 146 </w:t>
      </w:r>
      <w:proofErr w:type="spellStart"/>
      <w:r>
        <w:t>Sammon’s</w:t>
      </w:r>
      <w:proofErr w:type="spellEnd"/>
      <w:r>
        <w:t xml:space="preserve"> mapping on Model 6</w:t>
      </w:r>
    </w:p>
    <w:p w:rsidR="00BE713F" w:rsidRDefault="00BE713F" w:rsidP="00BE713F">
      <w:pPr>
        <w:pStyle w:val="Caption"/>
      </w:pPr>
    </w:p>
    <w:p w:rsidR="00BE713F" w:rsidRDefault="00BE713F" w:rsidP="00BE713F"/>
    <w:p w:rsidR="00BE713F" w:rsidRDefault="00BE713F" w:rsidP="002D1191">
      <w:pPr>
        <w:pStyle w:val="Caption"/>
        <w:jc w:val="center"/>
      </w:pPr>
      <w:r>
        <w:rPr>
          <w:noProof/>
          <w:lang w:bidi="bn-BD"/>
        </w:rPr>
        <w:lastRenderedPageBreak/>
        <w:drawing>
          <wp:inline distT="0" distB="0" distL="0" distR="0">
            <wp:extent cx="2944368" cy="1656207"/>
            <wp:effectExtent l="0" t="0" r="8890" b="127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sammon_m7.bmp"/>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sammon_m8.bmp"/>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147 </w:t>
      </w:r>
      <w:proofErr w:type="spellStart"/>
      <w:r>
        <w:t>Sammon’s</w:t>
      </w:r>
      <w:proofErr w:type="spellEnd"/>
      <w:r>
        <w:t xml:space="preserve"> mapping on Model 7</w:t>
      </w:r>
      <w:r>
        <w:tab/>
      </w:r>
      <w:r>
        <w:tab/>
      </w:r>
      <w:r>
        <w:tab/>
        <w:t xml:space="preserve">Figure 148 </w:t>
      </w:r>
      <w:proofErr w:type="spellStart"/>
      <w:r>
        <w:t>Sammon’s</w:t>
      </w:r>
      <w:proofErr w:type="spellEnd"/>
      <w:r>
        <w:t xml:space="preserve"> mapping on Model 8</w:t>
      </w:r>
    </w:p>
    <w:p w:rsidR="00BE713F" w:rsidRDefault="00BE713F" w:rsidP="00BE713F">
      <w:r>
        <w:rPr>
          <w:noProof/>
          <w:lang w:bidi="bn-BD"/>
        </w:rPr>
        <w:drawing>
          <wp:inline distT="0" distB="0" distL="0" distR="0">
            <wp:extent cx="2944368" cy="1656207"/>
            <wp:effectExtent l="0" t="0" r="8890" b="127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sammon_m9.bmp"/>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E713F" w:rsidRDefault="00BE713F" w:rsidP="002D1191">
      <w:pPr>
        <w:pStyle w:val="Caption"/>
        <w:jc w:val="center"/>
      </w:pPr>
      <w:r>
        <w:t xml:space="preserve">Figure 148 </w:t>
      </w:r>
      <w:proofErr w:type="spellStart"/>
      <w:r>
        <w:t>Sammon’s</w:t>
      </w:r>
      <w:proofErr w:type="spellEnd"/>
      <w:r>
        <w:t xml:space="preserve"> mapping on Model 9</w:t>
      </w:r>
    </w:p>
    <w:p w:rsidR="00BE713F" w:rsidRDefault="00BE713F">
      <w:r>
        <w:br w:type="page"/>
      </w:r>
    </w:p>
    <w:p w:rsidR="00BE713F" w:rsidRPr="00BE713F" w:rsidRDefault="004035D4" w:rsidP="00BE713F">
      <w:pPr>
        <w:pStyle w:val="Heading3"/>
      </w:pPr>
      <w:bookmarkStart w:id="40" w:name="_Toc52291334"/>
      <w:r>
        <w:lastRenderedPageBreak/>
        <w:t>6.1.</w:t>
      </w:r>
      <w:r w:rsidR="00BE713F">
        <w:t>7</w:t>
      </w:r>
      <w:r w:rsidR="00BE713F">
        <w:tab/>
        <w:t>DBSCAN</w:t>
      </w:r>
      <w:bookmarkEnd w:id="40"/>
      <w:r w:rsidR="00A17154">
        <w:t xml:space="preserve"> </w:t>
      </w:r>
    </w:p>
    <w:p w:rsidR="00E9481F" w:rsidRDefault="00F52C33" w:rsidP="002D1191">
      <w:pPr>
        <w:pStyle w:val="Caption"/>
        <w:jc w:val="center"/>
      </w:pPr>
      <w:r>
        <w:rPr>
          <w:noProof/>
          <w:lang w:bidi="bn-BD"/>
        </w:rPr>
        <w:drawing>
          <wp:inline distT="0" distB="0" distL="0" distR="0">
            <wp:extent cx="2944368" cy="1670048"/>
            <wp:effectExtent l="0" t="0" r="8890" b="698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dbscan_kneeplot_m1.bmp"/>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dbscan_m1.bmp"/>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E9481F">
        <w:t>Figure 149 and 150 Knee plot and DBSCAN on Model 1</w:t>
      </w:r>
    </w:p>
    <w:p w:rsidR="005B1A30" w:rsidRDefault="00F52C33" w:rsidP="002D1191">
      <w:pPr>
        <w:pStyle w:val="Caption"/>
        <w:jc w:val="center"/>
      </w:pPr>
      <w:r>
        <w:rPr>
          <w:noProof/>
          <w:lang w:bidi="bn-BD"/>
        </w:rPr>
        <w:drawing>
          <wp:inline distT="0" distB="0" distL="0" distR="0">
            <wp:extent cx="2944368" cy="1670048"/>
            <wp:effectExtent l="0" t="0" r="8890" b="698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dbscan_kneeplot_m2.bmp"/>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dbscan_m2.bmp"/>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1 and 152 Knee plot and DBSCAN on Model 2</w:t>
      </w:r>
    </w:p>
    <w:p w:rsidR="005B1A30" w:rsidRDefault="00F52C33" w:rsidP="002D1191">
      <w:pPr>
        <w:pStyle w:val="Caption"/>
        <w:jc w:val="center"/>
      </w:pPr>
      <w:r>
        <w:rPr>
          <w:noProof/>
          <w:lang w:bidi="bn-BD"/>
        </w:rPr>
        <w:drawing>
          <wp:inline distT="0" distB="0" distL="0" distR="0">
            <wp:extent cx="2944368" cy="1670048"/>
            <wp:effectExtent l="0" t="0" r="8890" b="698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dbscan_kneeplot_m4.bmp"/>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dbscan_m4.bmp"/>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3 and 154 Knee plot and DBSCAN on Model 4</w:t>
      </w:r>
    </w:p>
    <w:p w:rsidR="00E9481F" w:rsidRDefault="00E9481F" w:rsidP="008F59C0"/>
    <w:p w:rsidR="008F59C0" w:rsidRDefault="00F52C33" w:rsidP="002D1191">
      <w:pPr>
        <w:pStyle w:val="Caption"/>
        <w:jc w:val="center"/>
      </w:pPr>
      <w:r>
        <w:rPr>
          <w:noProof/>
          <w:lang w:bidi="bn-BD"/>
        </w:rPr>
        <w:lastRenderedPageBreak/>
        <w:drawing>
          <wp:inline distT="0" distB="0" distL="0" distR="0">
            <wp:extent cx="2944368" cy="1670048"/>
            <wp:effectExtent l="0" t="0" r="8890" b="698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dbscan_kneeplot_m5.bmp"/>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dbscan_m5.bmp"/>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5 and 156 Knee plot and DBSCAN on Model 5</w:t>
      </w:r>
    </w:p>
    <w:p w:rsidR="005B1A30" w:rsidRDefault="00F52C33" w:rsidP="002D1191">
      <w:pPr>
        <w:pStyle w:val="Caption"/>
        <w:jc w:val="center"/>
      </w:pPr>
      <w:r>
        <w:rPr>
          <w:noProof/>
          <w:lang w:bidi="bn-BD"/>
        </w:rPr>
        <w:drawing>
          <wp:inline distT="0" distB="0" distL="0" distR="0">
            <wp:extent cx="2944368" cy="1670048"/>
            <wp:effectExtent l="0" t="0" r="8890" b="698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dbscan_kneeplot_m6.bmp"/>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dbscan_m6.bmp"/>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7 and 158 Knee plot and DBSCAN on Model 6</w:t>
      </w:r>
    </w:p>
    <w:p w:rsidR="005B1A30" w:rsidRDefault="00F52C33" w:rsidP="002D1191">
      <w:pPr>
        <w:pStyle w:val="Caption"/>
        <w:jc w:val="center"/>
      </w:pPr>
      <w:r>
        <w:rPr>
          <w:noProof/>
          <w:lang w:bidi="bn-BD"/>
        </w:rPr>
        <w:drawing>
          <wp:inline distT="0" distB="0" distL="0" distR="0">
            <wp:extent cx="2944368" cy="1670048"/>
            <wp:effectExtent l="0" t="0" r="8890" b="698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dbscan_kneeplot_m7.bmp"/>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dbscan_m7.bmp"/>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9 and 160 Knee plot and DBSCAN on Model 7</w:t>
      </w:r>
    </w:p>
    <w:p w:rsidR="00E9481F" w:rsidRDefault="00F52C33" w:rsidP="002D1191">
      <w:pPr>
        <w:pStyle w:val="Caption"/>
        <w:jc w:val="center"/>
      </w:pPr>
      <w:r>
        <w:rPr>
          <w:noProof/>
          <w:lang w:bidi="bn-BD"/>
        </w:rPr>
        <w:lastRenderedPageBreak/>
        <w:drawing>
          <wp:inline distT="0" distB="0" distL="0" distR="0">
            <wp:extent cx="2944368" cy="1670048"/>
            <wp:effectExtent l="0" t="0" r="8890" b="698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dbscan_kneeplot_m8.bmp"/>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dbscan_m8.bmp"/>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61 and 162 Knee plot and DBSCAN on Model 8</w:t>
      </w:r>
    </w:p>
    <w:p w:rsidR="005B1A30" w:rsidRDefault="00F52C33" w:rsidP="002D1191">
      <w:pPr>
        <w:pStyle w:val="Caption"/>
        <w:jc w:val="center"/>
      </w:pPr>
      <w:r>
        <w:rPr>
          <w:noProof/>
          <w:lang w:bidi="bn-BD"/>
        </w:rPr>
        <w:drawing>
          <wp:inline distT="0" distB="0" distL="0" distR="0">
            <wp:extent cx="2944368" cy="1670048"/>
            <wp:effectExtent l="0" t="0" r="8890" b="698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dbscan_kneeplot_m9.bmp"/>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dbscan_m9.bmp"/>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63 and 164 Knee plot and DBSCAN on Model 9</w:t>
      </w:r>
    </w:p>
    <w:p w:rsidR="00F52C33" w:rsidRDefault="005B1A30" w:rsidP="008F59C0">
      <w:r>
        <w:br w:type="page"/>
      </w:r>
    </w:p>
    <w:p w:rsidR="008F59C0" w:rsidRDefault="004035D4" w:rsidP="00354AE5">
      <w:pPr>
        <w:pStyle w:val="Heading2"/>
      </w:pPr>
      <w:bookmarkStart w:id="41" w:name="_Toc52291335"/>
      <w:r>
        <w:lastRenderedPageBreak/>
        <w:t>6</w:t>
      </w:r>
      <w:r w:rsidR="00354AE5">
        <w:t>.2</w:t>
      </w:r>
      <w:r w:rsidR="00354AE5">
        <w:tab/>
      </w:r>
      <w:r w:rsidR="00354AE5" w:rsidRPr="00354AE5">
        <w:t>CA-</w:t>
      </w:r>
      <w:proofErr w:type="spellStart"/>
      <w:r w:rsidR="00354AE5" w:rsidRPr="00354AE5">
        <w:t>HepPh</w:t>
      </w:r>
      <w:proofErr w:type="spellEnd"/>
      <w:r w:rsidR="00354AE5">
        <w:t xml:space="preserve"> dataset</w:t>
      </w:r>
      <w:bookmarkEnd w:id="41"/>
    </w:p>
    <w:p w:rsidR="00354AE5" w:rsidRDefault="004035D4" w:rsidP="00354AE5">
      <w:pPr>
        <w:pStyle w:val="Heading3"/>
      </w:pPr>
      <w:bookmarkStart w:id="42" w:name="_Toc52291336"/>
      <w:r>
        <w:t>6.2.</w:t>
      </w:r>
      <w:r w:rsidR="00354AE5">
        <w:t>1</w:t>
      </w:r>
      <w:r w:rsidR="00A17154">
        <w:tab/>
      </w:r>
      <w:r w:rsidR="00354AE5">
        <w:t>Boxplot</w:t>
      </w:r>
      <w:r w:rsidR="00A17154">
        <w:t xml:space="preserve"> and Correlation plots</w:t>
      </w:r>
      <w:bookmarkEnd w:id="42"/>
    </w:p>
    <w:p w:rsidR="00A17154" w:rsidRDefault="00A17154" w:rsidP="002D1191">
      <w:pPr>
        <w:pStyle w:val="Caption"/>
        <w:jc w:val="center"/>
      </w:pPr>
      <w:r>
        <w:rPr>
          <w:noProof/>
          <w:lang w:bidi="bn-BD"/>
        </w:rPr>
        <w:drawing>
          <wp:inline distT="0" distB="0" distL="0" distR="0">
            <wp:extent cx="5943600" cy="3343275"/>
            <wp:effectExtent l="0" t="0" r="0" b="952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boxplot.bmp"/>
                    <pic:cNvPicPr/>
                  </pic:nvPicPr>
                  <pic:blipFill>
                    <a:blip r:embed="rId17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t>Figure 165 Boxplot</w:t>
      </w:r>
    </w:p>
    <w:p w:rsidR="00354AE5" w:rsidRDefault="00A17154" w:rsidP="00354AE5">
      <w:r>
        <w:rPr>
          <w:noProof/>
          <w:lang w:bidi="bn-BD"/>
        </w:rPr>
        <w:drawing>
          <wp:inline distT="0" distB="0" distL="0" distR="0">
            <wp:extent cx="5943600" cy="3343275"/>
            <wp:effectExtent l="0" t="0" r="0" b="952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corrplot.bmp"/>
                    <pic:cNvPicPr/>
                  </pic:nvPicPr>
                  <pic:blipFill>
                    <a:blip r:embed="rId17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A17154" w:rsidRDefault="00A17154" w:rsidP="002D1191">
      <w:pPr>
        <w:pStyle w:val="Caption"/>
        <w:jc w:val="center"/>
      </w:pPr>
      <w:r>
        <w:t>Figure 166 Correlation matrix</w:t>
      </w:r>
    </w:p>
    <w:p w:rsidR="00354AE5" w:rsidRDefault="004035D4" w:rsidP="00354AE5">
      <w:pPr>
        <w:pStyle w:val="Heading3"/>
      </w:pPr>
      <w:bookmarkStart w:id="43" w:name="_Toc52291337"/>
      <w:r>
        <w:lastRenderedPageBreak/>
        <w:t>6.2.</w:t>
      </w:r>
      <w:r w:rsidR="00354AE5">
        <w:t>2</w:t>
      </w:r>
      <w:r w:rsidR="00354AE5">
        <w:tab/>
        <w:t>PCA</w:t>
      </w:r>
      <w:bookmarkEnd w:id="43"/>
      <w:r w:rsidR="00354AE5">
        <w:t xml:space="preserve"> </w:t>
      </w:r>
    </w:p>
    <w:p w:rsidR="00D04F64" w:rsidRDefault="00D04F64" w:rsidP="002D1191">
      <w:pPr>
        <w:pStyle w:val="Caption"/>
        <w:jc w:val="center"/>
      </w:pPr>
      <w:r>
        <w:rPr>
          <w:noProof/>
          <w:lang w:bidi="bn-BD"/>
        </w:rPr>
        <w:drawing>
          <wp:inline distT="0" distB="0" distL="0" distR="0" wp14:anchorId="23C07E40" wp14:editId="2AB813F3">
            <wp:extent cx="2941320" cy="2216727"/>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cos2 contribution.bmp"/>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2953808" cy="2226138"/>
                    </a:xfrm>
                    <a:prstGeom prst="rect">
                      <a:avLst/>
                    </a:prstGeom>
                  </pic:spPr>
                </pic:pic>
              </a:graphicData>
            </a:graphic>
          </wp:inline>
        </w:drawing>
      </w:r>
      <w:r>
        <w:rPr>
          <w:noProof/>
          <w:lang w:bidi="bn-BD"/>
        </w:rPr>
        <w:drawing>
          <wp:inline distT="0" distB="0" distL="0" distR="0" wp14:anchorId="22CAFAED" wp14:editId="60092957">
            <wp:extent cx="2943602" cy="2152072"/>
            <wp:effectExtent l="0" t="0" r="9525" b="63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dimension contribution.bmp"/>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2950431" cy="2157065"/>
                    </a:xfrm>
                    <a:prstGeom prst="rect">
                      <a:avLst/>
                    </a:prstGeom>
                  </pic:spPr>
                </pic:pic>
              </a:graphicData>
            </a:graphic>
          </wp:inline>
        </w:drawing>
      </w:r>
      <w:r>
        <w:t>Figure 167 PCA</w:t>
      </w:r>
      <w:r>
        <w:tab/>
      </w:r>
      <w:r>
        <w:tab/>
      </w:r>
      <w:r>
        <w:tab/>
      </w:r>
      <w:r>
        <w:tab/>
      </w:r>
      <w:r>
        <w:tab/>
      </w:r>
      <w:r>
        <w:tab/>
        <w:t>Figure 168 Dimension Contribution</w:t>
      </w:r>
    </w:p>
    <w:p w:rsidR="00D04F64" w:rsidRPr="00D04F64" w:rsidRDefault="00D04F64" w:rsidP="00D04F64"/>
    <w:p w:rsidR="00D04F64" w:rsidRPr="00D04F64" w:rsidRDefault="00D04F64" w:rsidP="002D1191">
      <w:pPr>
        <w:pStyle w:val="Caption"/>
        <w:jc w:val="center"/>
      </w:pPr>
      <w:r>
        <w:rPr>
          <w:noProof/>
          <w:lang w:bidi="bn-BD"/>
        </w:rPr>
        <w:drawing>
          <wp:inline distT="0" distB="0" distL="0" distR="0" wp14:anchorId="643C6A75" wp14:editId="7CCCF653">
            <wp:extent cx="2944368" cy="1656207"/>
            <wp:effectExtent l="0" t="0" r="8890" b="127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screeplot.bmp"/>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A17154">
        <w:rPr>
          <w:noProof/>
          <w:lang w:bidi="bn-BD"/>
        </w:rPr>
        <w:drawing>
          <wp:inline distT="0" distB="0" distL="0" distR="0">
            <wp:extent cx="2944368" cy="1656207"/>
            <wp:effectExtent l="0" t="0" r="8890" b="127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biplot.bmp"/>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69 Scree plot</w:t>
      </w:r>
      <w:r>
        <w:tab/>
      </w:r>
      <w:r>
        <w:tab/>
      </w:r>
      <w:r>
        <w:tab/>
      </w:r>
      <w:r>
        <w:tab/>
      </w:r>
      <w:r>
        <w:tab/>
        <w:t xml:space="preserve">Figure 170 </w:t>
      </w:r>
      <w:proofErr w:type="spellStart"/>
      <w:r>
        <w:t>biplot</w:t>
      </w:r>
      <w:proofErr w:type="spellEnd"/>
    </w:p>
    <w:p w:rsidR="00354AE5" w:rsidRDefault="004035D4" w:rsidP="00354AE5">
      <w:pPr>
        <w:pStyle w:val="Heading3"/>
      </w:pPr>
      <w:bookmarkStart w:id="44" w:name="_Toc52291338"/>
      <w:r>
        <w:t>6.2.</w:t>
      </w:r>
      <w:r w:rsidR="00354AE5">
        <w:t>3</w:t>
      </w:r>
      <w:r w:rsidR="00354AE5">
        <w:tab/>
        <w:t xml:space="preserve">t-SNE and </w:t>
      </w:r>
      <w:r w:rsidR="00A17154">
        <w:t>K-means on t-SNE</w:t>
      </w:r>
      <w:bookmarkEnd w:id="44"/>
    </w:p>
    <w:p w:rsidR="00D04F64" w:rsidRDefault="00D04F64" w:rsidP="00A17154">
      <w:r>
        <w:t xml:space="preserve">Model 1: </w:t>
      </w:r>
    </w:p>
    <w:p w:rsidR="00D04F64" w:rsidRDefault="00D04F64" w:rsidP="00A17154">
      <w:r>
        <w:rPr>
          <w:noProof/>
          <w:lang w:bidi="bn-BD"/>
        </w:rPr>
        <w:drawing>
          <wp:inline distT="0" distB="0" distL="0" distR="0">
            <wp:extent cx="2944368" cy="1656207"/>
            <wp:effectExtent l="0" t="0" r="8890" b="127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tsne_model_1_m1.bmp"/>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tsne_model_1_m2.bmp"/>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D04F64" w:rsidRDefault="00D04F64" w:rsidP="002D1191">
      <w:pPr>
        <w:pStyle w:val="Caption"/>
        <w:jc w:val="center"/>
      </w:pPr>
      <w:r>
        <w:t>Figure 170 t-SNE on Model 1</w:t>
      </w:r>
      <w:r>
        <w:tab/>
      </w:r>
      <w:r>
        <w:tab/>
      </w:r>
      <w:r>
        <w:tab/>
      </w:r>
      <w:r>
        <w:tab/>
      </w:r>
      <w:r>
        <w:tab/>
        <w:t>Figure 171 t-SNE on Model 2</w:t>
      </w:r>
    </w:p>
    <w:p w:rsidR="00D04F64" w:rsidRDefault="00D04F64" w:rsidP="002D1191">
      <w:pPr>
        <w:pStyle w:val="Caption"/>
        <w:jc w:val="center"/>
      </w:pPr>
      <w:r>
        <w:rPr>
          <w:noProof/>
          <w:lang w:bidi="bn-BD"/>
        </w:rPr>
        <w:lastRenderedPageBreak/>
        <w:drawing>
          <wp:inline distT="0" distB="0" distL="0" distR="0">
            <wp:extent cx="2944368" cy="1656207"/>
            <wp:effectExtent l="0" t="0" r="8890" b="127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tsne_model_1_m3.bmp"/>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tsne_model_1_m4.bmp"/>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72 t-SNE on Model 3</w:t>
      </w:r>
      <w:r>
        <w:tab/>
      </w:r>
      <w:r>
        <w:tab/>
      </w:r>
      <w:r>
        <w:tab/>
      </w:r>
      <w:r>
        <w:tab/>
      </w:r>
      <w:r>
        <w:tab/>
        <w:t>Figure 173 t-SNE on Model 4</w:t>
      </w:r>
    </w:p>
    <w:p w:rsidR="00D04F64" w:rsidRDefault="00D04F64" w:rsidP="002D1191">
      <w:pPr>
        <w:pStyle w:val="Caption"/>
        <w:jc w:val="center"/>
      </w:pPr>
      <w:r>
        <w:rPr>
          <w:noProof/>
          <w:lang w:bidi="bn-BD"/>
        </w:rPr>
        <w:drawing>
          <wp:inline distT="0" distB="0" distL="0" distR="0">
            <wp:extent cx="2944368" cy="1656207"/>
            <wp:effectExtent l="0" t="0" r="8890" b="127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tsne_model_1_m5.bmp"/>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tsne_model_1_m6.bmp"/>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74 t-SNE on Model 5</w:t>
      </w:r>
      <w:r>
        <w:tab/>
      </w:r>
      <w:r>
        <w:tab/>
      </w:r>
      <w:r>
        <w:tab/>
      </w:r>
      <w:r>
        <w:tab/>
      </w:r>
      <w:r>
        <w:tab/>
        <w:t>Figure 175 t-SNE on Model 6</w:t>
      </w:r>
    </w:p>
    <w:p w:rsidR="00D04F64" w:rsidRDefault="00D04F64" w:rsidP="002D1191">
      <w:pPr>
        <w:pStyle w:val="Caption"/>
        <w:jc w:val="center"/>
      </w:pPr>
      <w:r>
        <w:rPr>
          <w:noProof/>
          <w:lang w:bidi="bn-BD"/>
        </w:rPr>
        <w:drawing>
          <wp:inline distT="0" distB="0" distL="0" distR="0">
            <wp:extent cx="2944368" cy="1656207"/>
            <wp:effectExtent l="0" t="0" r="8890" b="127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tsne_model_1_m7.bmp"/>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tsne_model_1_m8.bmp"/>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76 t-SNE on Model 7</w:t>
      </w:r>
      <w:r>
        <w:tab/>
      </w:r>
      <w:r>
        <w:tab/>
      </w:r>
      <w:r>
        <w:tab/>
      </w:r>
      <w:r>
        <w:tab/>
      </w:r>
      <w:r>
        <w:tab/>
        <w:t>Figure 177 t-SNE on Model 8</w:t>
      </w:r>
    </w:p>
    <w:p w:rsidR="00D04F64" w:rsidRDefault="00D04F64" w:rsidP="00A17154">
      <w:r>
        <w:rPr>
          <w:noProof/>
          <w:lang w:bidi="bn-BD"/>
        </w:rPr>
        <w:drawing>
          <wp:inline distT="0" distB="0" distL="0" distR="0">
            <wp:extent cx="2944368" cy="1656207"/>
            <wp:effectExtent l="0" t="0" r="8890" b="127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tsne_model_1_m9.bmp"/>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D04F64" w:rsidRDefault="002D1191" w:rsidP="00D04F64">
      <w:pPr>
        <w:pStyle w:val="Caption"/>
      </w:pPr>
      <w:r>
        <w:t xml:space="preserve">                     </w:t>
      </w:r>
      <w:r w:rsidR="00D04F64">
        <w:t>Figure 178 t-SNE on Model 9</w:t>
      </w:r>
    </w:p>
    <w:p w:rsidR="00D04F64" w:rsidRDefault="00D04F64" w:rsidP="00A17154"/>
    <w:p w:rsidR="00C54F39" w:rsidRDefault="00C54F39" w:rsidP="00A17154">
      <w:r>
        <w:lastRenderedPageBreak/>
        <w:t>Model 2:</w:t>
      </w:r>
    </w:p>
    <w:p w:rsidR="00C54F39" w:rsidRDefault="00C54F39" w:rsidP="002D1191">
      <w:pPr>
        <w:pStyle w:val="Caption"/>
        <w:jc w:val="center"/>
      </w:pPr>
      <w:r>
        <w:rPr>
          <w:noProof/>
          <w:lang w:bidi="bn-BD"/>
        </w:rPr>
        <w:drawing>
          <wp:inline distT="0" distB="0" distL="0" distR="0">
            <wp:extent cx="2944368" cy="1656207"/>
            <wp:effectExtent l="0" t="0" r="8890" b="127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tsne_model_2_m1.bmp"/>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tsne_model_2_m2.bmp"/>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79 t-SNE on Model 1</w:t>
      </w:r>
      <w:r>
        <w:tab/>
      </w:r>
      <w:r>
        <w:tab/>
      </w:r>
      <w:r>
        <w:tab/>
      </w:r>
      <w:r>
        <w:tab/>
      </w:r>
      <w:r>
        <w:tab/>
        <w:t>Figure 180 t-SNE on Model 2</w:t>
      </w:r>
    </w:p>
    <w:p w:rsidR="00C54F39" w:rsidRDefault="00C54F39" w:rsidP="002D1191">
      <w:pPr>
        <w:pStyle w:val="Caption"/>
        <w:jc w:val="center"/>
      </w:pPr>
      <w:r>
        <w:rPr>
          <w:noProof/>
          <w:lang w:bidi="bn-BD"/>
        </w:rPr>
        <w:drawing>
          <wp:inline distT="0" distB="0" distL="0" distR="0">
            <wp:extent cx="2944368" cy="1656207"/>
            <wp:effectExtent l="0" t="0" r="8890" b="127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tsne_model_2_m3.bmp"/>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tsne_model_2_m4.bmp"/>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w:t>
      </w:r>
      <w:r w:rsidR="00B72A7A">
        <w:t>81 t-SNE on Model 3</w:t>
      </w:r>
      <w:r w:rsidR="00B72A7A">
        <w:tab/>
      </w:r>
      <w:r w:rsidR="00B72A7A">
        <w:tab/>
      </w:r>
      <w:r w:rsidR="00B72A7A">
        <w:tab/>
      </w:r>
      <w:r w:rsidR="00B72A7A">
        <w:tab/>
      </w:r>
      <w:r w:rsidR="00B72A7A">
        <w:tab/>
        <w:t>Figure 182 t-SNE on Model 4</w:t>
      </w:r>
    </w:p>
    <w:p w:rsidR="00C54F39" w:rsidRDefault="00C54F39" w:rsidP="002D1191">
      <w:pPr>
        <w:pStyle w:val="Caption"/>
        <w:jc w:val="center"/>
      </w:pPr>
      <w:r>
        <w:rPr>
          <w:noProof/>
          <w:lang w:bidi="bn-BD"/>
        </w:rPr>
        <w:drawing>
          <wp:inline distT="0" distB="0" distL="0" distR="0">
            <wp:extent cx="2944368" cy="1656207"/>
            <wp:effectExtent l="0" t="0" r="8890" b="127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tsne_model_2_m5.bmp"/>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tsne_model_2_m6.bmp"/>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B72A7A">
        <w:t>Figure 183 t-SNE on Model 5</w:t>
      </w:r>
      <w:r w:rsidR="00B72A7A">
        <w:tab/>
      </w:r>
      <w:r w:rsidR="00B72A7A">
        <w:tab/>
      </w:r>
      <w:r w:rsidR="00B72A7A">
        <w:tab/>
      </w:r>
      <w:r w:rsidR="00B72A7A">
        <w:tab/>
      </w:r>
      <w:r w:rsidR="00B72A7A">
        <w:tab/>
        <w:t>Figure 184 t-SNE on Model 6</w:t>
      </w:r>
    </w:p>
    <w:p w:rsidR="00B72A7A" w:rsidRDefault="00C54F39" w:rsidP="002D1191">
      <w:pPr>
        <w:pStyle w:val="Caption"/>
        <w:jc w:val="center"/>
      </w:pPr>
      <w:r>
        <w:rPr>
          <w:noProof/>
          <w:lang w:bidi="bn-BD"/>
        </w:rPr>
        <w:drawing>
          <wp:inline distT="0" distB="0" distL="0" distR="0">
            <wp:extent cx="2944368" cy="1656207"/>
            <wp:effectExtent l="0" t="0" r="889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tsne_model_2_m7.bmp"/>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tsne_model_2_m8.bmp"/>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B72A7A">
        <w:t>Figure 185 t-SNE on Model 7</w:t>
      </w:r>
      <w:r w:rsidR="00B72A7A">
        <w:tab/>
      </w:r>
      <w:r w:rsidR="00B72A7A">
        <w:tab/>
      </w:r>
      <w:r w:rsidR="00B72A7A">
        <w:tab/>
      </w:r>
      <w:r w:rsidR="00B72A7A">
        <w:tab/>
      </w:r>
      <w:r w:rsidR="00B72A7A">
        <w:tab/>
        <w:t>Figure 186 t-SNE on Model 8</w:t>
      </w:r>
    </w:p>
    <w:p w:rsidR="00C54F39" w:rsidRDefault="00C54F39" w:rsidP="00A17154">
      <w:r>
        <w:rPr>
          <w:noProof/>
          <w:lang w:bidi="bn-BD"/>
        </w:rPr>
        <w:lastRenderedPageBreak/>
        <w:drawing>
          <wp:inline distT="0" distB="0" distL="0" distR="0">
            <wp:extent cx="2944368" cy="1656207"/>
            <wp:effectExtent l="0" t="0" r="8890"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tsne_model_2_m9.bmp"/>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72A7A" w:rsidRDefault="002D1191" w:rsidP="00B72A7A">
      <w:pPr>
        <w:pStyle w:val="Caption"/>
      </w:pPr>
      <w:r>
        <w:t xml:space="preserve">                         </w:t>
      </w:r>
      <w:r w:rsidR="00B72A7A">
        <w:t>Figure 187 t-SNE on Model 9</w:t>
      </w:r>
    </w:p>
    <w:p w:rsidR="00B72A7A" w:rsidRDefault="00B72A7A" w:rsidP="00B72A7A">
      <w:r>
        <w:t>Model 3:</w:t>
      </w:r>
    </w:p>
    <w:p w:rsidR="00B72A7A" w:rsidRDefault="00B72A7A" w:rsidP="002D1191">
      <w:pPr>
        <w:pStyle w:val="Caption"/>
        <w:jc w:val="center"/>
      </w:pPr>
      <w:r>
        <w:rPr>
          <w:noProof/>
          <w:lang w:bidi="bn-BD"/>
        </w:rPr>
        <w:drawing>
          <wp:inline distT="0" distB="0" distL="0" distR="0">
            <wp:extent cx="2944368" cy="1656207"/>
            <wp:effectExtent l="0" t="0" r="8890" b="127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tsne_model_3_m1.bmp"/>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tsne_model_3_m2.bmp"/>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88 t-SNE on Model 1</w:t>
      </w:r>
      <w:r>
        <w:tab/>
      </w:r>
      <w:r>
        <w:tab/>
      </w:r>
      <w:r>
        <w:tab/>
      </w:r>
      <w:r>
        <w:tab/>
      </w:r>
      <w:r>
        <w:tab/>
        <w:t>Figure 189 t-SNE on Model 2</w:t>
      </w:r>
    </w:p>
    <w:p w:rsidR="00B72A7A" w:rsidRDefault="00B72A7A" w:rsidP="002D1191">
      <w:pPr>
        <w:pStyle w:val="Caption"/>
        <w:jc w:val="center"/>
      </w:pPr>
      <w:r>
        <w:rPr>
          <w:noProof/>
          <w:lang w:bidi="bn-BD"/>
        </w:rPr>
        <w:drawing>
          <wp:inline distT="0" distB="0" distL="0" distR="0">
            <wp:extent cx="2944368" cy="1656207"/>
            <wp:effectExtent l="0" t="0" r="8890" b="127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tsne_model_3_m3.bmp"/>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tsne_model_3_m4.bmp"/>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0 t-SNE on Model 3</w:t>
      </w:r>
      <w:r>
        <w:tab/>
      </w:r>
      <w:r>
        <w:tab/>
      </w:r>
      <w:r>
        <w:tab/>
      </w:r>
      <w:r>
        <w:tab/>
      </w:r>
      <w:r>
        <w:tab/>
        <w:t>Figure 191 t-SNE on Model 4</w:t>
      </w:r>
    </w:p>
    <w:p w:rsidR="00B72A7A" w:rsidRDefault="00B72A7A" w:rsidP="002D1191">
      <w:pPr>
        <w:pStyle w:val="Caption"/>
        <w:jc w:val="center"/>
      </w:pPr>
      <w:r>
        <w:rPr>
          <w:noProof/>
          <w:lang w:bidi="bn-BD"/>
        </w:rPr>
        <w:drawing>
          <wp:inline distT="0" distB="0" distL="0" distR="0">
            <wp:extent cx="2944368" cy="1656207"/>
            <wp:effectExtent l="0" t="0" r="8890" b="127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tsne_model_3_m5.bmp"/>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tsne_model_3_m6.bmp"/>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2 t-SNE on Model 5</w:t>
      </w:r>
      <w:r>
        <w:tab/>
      </w:r>
      <w:r>
        <w:tab/>
      </w:r>
      <w:r>
        <w:tab/>
      </w:r>
      <w:r>
        <w:tab/>
      </w:r>
      <w:r>
        <w:tab/>
        <w:t>Figure 193 t-SNE on Model 6</w:t>
      </w:r>
    </w:p>
    <w:p w:rsidR="00B72A7A" w:rsidRDefault="00B72A7A" w:rsidP="002D1191">
      <w:pPr>
        <w:pStyle w:val="Caption"/>
        <w:jc w:val="center"/>
      </w:pPr>
      <w:r>
        <w:rPr>
          <w:noProof/>
          <w:lang w:bidi="bn-BD"/>
        </w:rPr>
        <w:lastRenderedPageBreak/>
        <w:drawing>
          <wp:inline distT="0" distB="0" distL="0" distR="0">
            <wp:extent cx="2944368" cy="1656207"/>
            <wp:effectExtent l="0" t="0" r="8890" b="127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tsne_model_3_m7.bmp"/>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tsne_model_3_m8.bmp"/>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4 t-SNE on Model 7</w:t>
      </w:r>
      <w:r>
        <w:tab/>
      </w:r>
      <w:r>
        <w:tab/>
      </w:r>
      <w:r>
        <w:tab/>
      </w:r>
      <w:r>
        <w:tab/>
      </w:r>
      <w:r>
        <w:tab/>
        <w:t>Figure 195 t-SNE on Model 8</w:t>
      </w:r>
    </w:p>
    <w:p w:rsidR="00B72A7A" w:rsidRDefault="00B72A7A" w:rsidP="00B72A7A">
      <w:pPr>
        <w:pStyle w:val="Caption"/>
      </w:pPr>
      <w:r>
        <w:rPr>
          <w:noProof/>
          <w:lang w:bidi="bn-BD"/>
        </w:rPr>
        <w:drawing>
          <wp:inline distT="0" distB="0" distL="0" distR="0">
            <wp:extent cx="2944368" cy="1656207"/>
            <wp:effectExtent l="0" t="0" r="8890" b="127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tsne_model_3_m9.bmp"/>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Pr="00B72A7A">
        <w:t xml:space="preserve"> </w:t>
      </w:r>
    </w:p>
    <w:p w:rsidR="00B72A7A" w:rsidRDefault="002D1191" w:rsidP="00B72A7A">
      <w:pPr>
        <w:pStyle w:val="Caption"/>
      </w:pPr>
      <w:r>
        <w:t xml:space="preserve">                     </w:t>
      </w:r>
      <w:r w:rsidR="00B72A7A">
        <w:t>Figure 196 t-SNE on Model 9</w:t>
      </w:r>
    </w:p>
    <w:p w:rsidR="00B72A7A" w:rsidRDefault="00B72A7A" w:rsidP="00B72A7A">
      <w:r>
        <w:t>Model 4:</w:t>
      </w:r>
    </w:p>
    <w:p w:rsidR="00B72A7A" w:rsidRDefault="00B72A7A" w:rsidP="002D1191">
      <w:pPr>
        <w:pStyle w:val="Caption"/>
        <w:jc w:val="center"/>
      </w:pPr>
      <w:r>
        <w:rPr>
          <w:noProof/>
          <w:lang w:bidi="bn-BD"/>
        </w:rPr>
        <w:drawing>
          <wp:inline distT="0" distB="0" distL="0" distR="0">
            <wp:extent cx="2944368" cy="1656207"/>
            <wp:effectExtent l="0" t="0" r="8890" b="127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tsne_model_4_m1.bmp"/>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tsne_model_4_m2.bmp"/>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7 t-SNE on Model 1</w:t>
      </w:r>
      <w:r>
        <w:tab/>
      </w:r>
      <w:r>
        <w:tab/>
      </w:r>
      <w:r>
        <w:tab/>
      </w:r>
      <w:r>
        <w:tab/>
      </w:r>
      <w:r>
        <w:tab/>
        <w:t>Figure 198 t-SNE on Model 2</w:t>
      </w:r>
    </w:p>
    <w:p w:rsidR="00B72A7A" w:rsidRDefault="00B72A7A" w:rsidP="002D1191">
      <w:pPr>
        <w:pStyle w:val="Caption"/>
        <w:jc w:val="center"/>
      </w:pPr>
      <w:r>
        <w:rPr>
          <w:noProof/>
          <w:lang w:bidi="bn-BD"/>
        </w:rPr>
        <w:drawing>
          <wp:inline distT="0" distB="0" distL="0" distR="0">
            <wp:extent cx="2944368" cy="1656207"/>
            <wp:effectExtent l="0" t="0" r="8890" b="127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tsne_model_4_m3.bmp"/>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tsne_model_4_m4.bmp"/>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9 t-SNE on Model 3</w:t>
      </w:r>
      <w:r>
        <w:tab/>
      </w:r>
      <w:r>
        <w:tab/>
      </w:r>
      <w:r>
        <w:tab/>
      </w:r>
      <w:r>
        <w:tab/>
      </w:r>
      <w:r>
        <w:tab/>
        <w:t>Figure 200 t-SNE on Model 4</w:t>
      </w:r>
    </w:p>
    <w:p w:rsidR="00C16B35" w:rsidRDefault="00B72A7A" w:rsidP="002D1191">
      <w:pPr>
        <w:pStyle w:val="Caption"/>
        <w:jc w:val="center"/>
      </w:pPr>
      <w:r>
        <w:rPr>
          <w:noProof/>
          <w:lang w:bidi="bn-BD"/>
        </w:rPr>
        <w:lastRenderedPageBreak/>
        <w:drawing>
          <wp:inline distT="0" distB="0" distL="0" distR="0">
            <wp:extent cx="2944368" cy="1656207"/>
            <wp:effectExtent l="0" t="0" r="8890" b="127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tsne_model_4_m5.bmp"/>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tsne_model_4_m6.bmp"/>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C16B35">
        <w:t>Figure 201 t-SNE on Model 5</w:t>
      </w:r>
      <w:r w:rsidR="00C16B35">
        <w:tab/>
      </w:r>
      <w:r w:rsidR="00C16B35">
        <w:tab/>
      </w:r>
      <w:r w:rsidR="00C16B35">
        <w:tab/>
      </w:r>
      <w:r w:rsidR="00C16B35">
        <w:tab/>
      </w:r>
      <w:r w:rsidR="00C16B35">
        <w:tab/>
        <w:t>Figure 202 t-SNE on Model 6</w:t>
      </w:r>
    </w:p>
    <w:p w:rsidR="00C16B35" w:rsidRDefault="00B72A7A" w:rsidP="002D1191">
      <w:pPr>
        <w:pStyle w:val="Caption"/>
        <w:jc w:val="center"/>
      </w:pPr>
      <w:r>
        <w:rPr>
          <w:noProof/>
          <w:lang w:bidi="bn-BD"/>
        </w:rPr>
        <w:drawing>
          <wp:inline distT="0" distB="0" distL="0" distR="0">
            <wp:extent cx="2944368" cy="1656207"/>
            <wp:effectExtent l="0" t="0" r="8890" b="127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tsne_model_4_m7.bmp"/>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tsne_model_4_m8.bmp"/>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C16B35">
        <w:t>Figure 203 t-SNE on Model 7</w:t>
      </w:r>
      <w:r w:rsidR="00C16B35">
        <w:tab/>
      </w:r>
      <w:r w:rsidR="00C16B35">
        <w:tab/>
      </w:r>
      <w:r w:rsidR="00C16B35">
        <w:tab/>
      </w:r>
      <w:r w:rsidR="00C16B35">
        <w:tab/>
      </w:r>
      <w:r w:rsidR="00C16B35">
        <w:tab/>
        <w:t>Figure 204 t-SNE on Model 8</w:t>
      </w:r>
    </w:p>
    <w:p w:rsidR="00B72A7A" w:rsidRDefault="00B72A7A" w:rsidP="00B72A7A">
      <w:r>
        <w:rPr>
          <w:noProof/>
          <w:lang w:bidi="bn-BD"/>
        </w:rPr>
        <w:drawing>
          <wp:inline distT="0" distB="0" distL="0" distR="0">
            <wp:extent cx="2944368" cy="1656207"/>
            <wp:effectExtent l="0" t="0" r="8890" b="127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tsne_model_4_m9.bmp"/>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C16B35" w:rsidRDefault="002D1191" w:rsidP="00C16B35">
      <w:pPr>
        <w:pStyle w:val="Caption"/>
      </w:pPr>
      <w:r>
        <w:t xml:space="preserve">                    </w:t>
      </w:r>
      <w:r w:rsidR="00C16B35">
        <w:t>Figure 205 t-SNE on Model 9</w:t>
      </w:r>
    </w:p>
    <w:p w:rsidR="00C16B35" w:rsidRDefault="00C16B35" w:rsidP="00C16B35">
      <w:r>
        <w:t>K-means on t-SNE:</w:t>
      </w:r>
    </w:p>
    <w:p w:rsidR="00C16B35" w:rsidRDefault="00C16B35" w:rsidP="00C16B35">
      <w:r>
        <w:t>Model 1:</w:t>
      </w:r>
    </w:p>
    <w:p w:rsidR="007E6AB8" w:rsidRDefault="00C16B35" w:rsidP="002D1191">
      <w:pPr>
        <w:pStyle w:val="Caption"/>
        <w:jc w:val="center"/>
      </w:pPr>
      <w:r>
        <w:rPr>
          <w:noProof/>
          <w:lang w:bidi="bn-BD"/>
        </w:rPr>
        <w:lastRenderedPageBreak/>
        <w:drawing>
          <wp:inline distT="0" distB="0" distL="0" distR="0">
            <wp:extent cx="2944368" cy="1903458"/>
            <wp:effectExtent l="0" t="0" r="8890" b="190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tsne_model1_m1_kmeans.bmp"/>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tsne_model1_m1_kmeans_ch.bmp"/>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06&amp;207 k-Means on t-SNE Model 1</w:t>
      </w:r>
    </w:p>
    <w:p w:rsidR="007E6AB8" w:rsidRDefault="00C16B35" w:rsidP="002D1191">
      <w:pPr>
        <w:pStyle w:val="Caption"/>
        <w:jc w:val="center"/>
      </w:pPr>
      <w:r>
        <w:rPr>
          <w:noProof/>
          <w:lang w:bidi="bn-BD"/>
        </w:rPr>
        <w:drawing>
          <wp:inline distT="0" distB="0" distL="0" distR="0">
            <wp:extent cx="2944368" cy="1903458"/>
            <wp:effectExtent l="0" t="0" r="8890" b="190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tsne_model1_m2_kmeans.bmp"/>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tsne_model1_m2_kmeans_ch.bmp"/>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08&amp;209 k-Means on t-SNE Model 2</w:t>
      </w:r>
    </w:p>
    <w:p w:rsidR="007E6AB8" w:rsidRDefault="00C16B35" w:rsidP="002D1191">
      <w:pPr>
        <w:pStyle w:val="Caption"/>
        <w:jc w:val="center"/>
      </w:pPr>
      <w:r>
        <w:rPr>
          <w:noProof/>
          <w:lang w:bidi="bn-BD"/>
        </w:rPr>
        <w:drawing>
          <wp:inline distT="0" distB="0" distL="0" distR="0">
            <wp:extent cx="2944368" cy="1903458"/>
            <wp:effectExtent l="0" t="0" r="8890" b="190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tsne_model1_m3_kmeans.bmp"/>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tsne_model1_m3_kmeans_ch.bmp"/>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0&amp;211 k-Means on t-SNE Model 3</w:t>
      </w:r>
    </w:p>
    <w:p w:rsidR="007E6AB8" w:rsidRDefault="00C16B35" w:rsidP="002D1191">
      <w:pPr>
        <w:pStyle w:val="Caption"/>
        <w:jc w:val="center"/>
      </w:pPr>
      <w:r>
        <w:rPr>
          <w:noProof/>
          <w:lang w:bidi="bn-BD"/>
        </w:rPr>
        <w:lastRenderedPageBreak/>
        <w:drawing>
          <wp:inline distT="0" distB="0" distL="0" distR="0">
            <wp:extent cx="2944368" cy="1903458"/>
            <wp:effectExtent l="0" t="0" r="8890" b="1905"/>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tsne_model1_m4_kmeans.bmp"/>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tsne_model1_m4_kmeans_ch.bmp"/>
                    <pic:cNvPicPr/>
                  </pic:nvPicPr>
                  <pic:blipFill>
                    <a:blip r:embed="rId22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2&amp;213 k-Means on t-SNE Model 4</w:t>
      </w:r>
    </w:p>
    <w:p w:rsidR="007E6AB8" w:rsidRDefault="00C16B35" w:rsidP="002D1191">
      <w:pPr>
        <w:pStyle w:val="Caption"/>
        <w:jc w:val="center"/>
      </w:pPr>
      <w:r>
        <w:rPr>
          <w:noProof/>
          <w:lang w:bidi="bn-BD"/>
        </w:rPr>
        <w:drawing>
          <wp:inline distT="0" distB="0" distL="0" distR="0">
            <wp:extent cx="2944368" cy="1903458"/>
            <wp:effectExtent l="0" t="0" r="8890" b="190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tsne_model1_m5_kmeans.bmp"/>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tsne_model1_m5_kmeans_ch.bmp"/>
                    <pic:cNvPicPr/>
                  </pic:nvPicPr>
                  <pic:blipFill>
                    <a:blip r:embed="rId22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4&amp;215 k-Means on t-SNE Model 5</w:t>
      </w:r>
    </w:p>
    <w:p w:rsidR="007E6AB8" w:rsidRDefault="00C16B35" w:rsidP="002D1191">
      <w:pPr>
        <w:pStyle w:val="Caption"/>
        <w:jc w:val="center"/>
      </w:pPr>
      <w:r>
        <w:rPr>
          <w:noProof/>
          <w:lang w:bidi="bn-BD"/>
        </w:rPr>
        <w:drawing>
          <wp:inline distT="0" distB="0" distL="0" distR="0">
            <wp:extent cx="2944368" cy="1903458"/>
            <wp:effectExtent l="0" t="0" r="8890" b="190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tsne_model1_m6_kmeans.bmp"/>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tsne_model1_m6_kmeans_ch.bmp"/>
                    <pic:cNvPicPr/>
                  </pic:nvPicPr>
                  <pic:blipFill>
                    <a:blip r:embed="rId22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6&amp;217 k-Means on t-SNE Model 6</w:t>
      </w:r>
    </w:p>
    <w:p w:rsidR="00C11330" w:rsidRDefault="00C11330" w:rsidP="00C16B35"/>
    <w:p w:rsidR="007E6AB8" w:rsidRDefault="00C16B35" w:rsidP="002D1191">
      <w:pPr>
        <w:pStyle w:val="Caption"/>
        <w:jc w:val="center"/>
      </w:pPr>
      <w:r>
        <w:rPr>
          <w:noProof/>
          <w:lang w:bidi="bn-BD"/>
        </w:rPr>
        <w:lastRenderedPageBreak/>
        <w:drawing>
          <wp:inline distT="0" distB="0" distL="0" distR="0">
            <wp:extent cx="2944368" cy="1903458"/>
            <wp:effectExtent l="0" t="0" r="8890" b="190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tsne_model1_m7_kmeans.bmp"/>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tsne_model1_m7_kmeans_ch.bmp"/>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8&amp;219 k-Means on t-SNE Model 7</w:t>
      </w:r>
    </w:p>
    <w:p w:rsidR="007E6AB8" w:rsidRDefault="00C16B35" w:rsidP="002D1191">
      <w:pPr>
        <w:pStyle w:val="Caption"/>
        <w:jc w:val="center"/>
      </w:pPr>
      <w:r>
        <w:rPr>
          <w:noProof/>
          <w:lang w:bidi="bn-BD"/>
        </w:rPr>
        <w:drawing>
          <wp:inline distT="0" distB="0" distL="0" distR="0">
            <wp:extent cx="2944368" cy="1903458"/>
            <wp:effectExtent l="0" t="0" r="8890" b="190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tsne_model1_m8_kmeans.bmp"/>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tsne_model1_m8_kmeans_ch.bmp"/>
                    <pic:cNvPicPr/>
                  </pic:nvPicPr>
                  <pic:blipFill>
                    <a:blip r:embed="rId23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20&amp;221 k-Means on t-SNE Model 8</w:t>
      </w:r>
    </w:p>
    <w:p w:rsidR="00C16B35" w:rsidRDefault="00C16B35" w:rsidP="002D1191">
      <w:pPr>
        <w:pStyle w:val="Caption"/>
        <w:jc w:val="center"/>
      </w:pPr>
      <w:r>
        <w:rPr>
          <w:noProof/>
          <w:lang w:bidi="bn-BD"/>
        </w:rPr>
        <w:drawing>
          <wp:inline distT="0" distB="0" distL="0" distR="0">
            <wp:extent cx="2944368" cy="1903458"/>
            <wp:effectExtent l="0" t="0" r="8890" b="190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tsne_model1_m9_kmeans.bmp"/>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tsne_model1_m9_kmeans_ch.bmp"/>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22&amp;223 k-Means on t-SNE Model 9</w:t>
      </w:r>
    </w:p>
    <w:p w:rsidR="007E6AB8" w:rsidRDefault="007E6AB8" w:rsidP="007E6AB8">
      <w:r>
        <w:t>Model 2:</w:t>
      </w:r>
    </w:p>
    <w:p w:rsidR="007E6AB8" w:rsidRDefault="007E6AB8" w:rsidP="002D1191">
      <w:pPr>
        <w:pStyle w:val="Caption"/>
        <w:jc w:val="center"/>
      </w:pPr>
      <w:r>
        <w:rPr>
          <w:noProof/>
          <w:lang w:bidi="bn-BD"/>
        </w:rPr>
        <w:lastRenderedPageBreak/>
        <w:drawing>
          <wp:inline distT="0" distB="0" distL="0" distR="0">
            <wp:extent cx="2944368" cy="1903458"/>
            <wp:effectExtent l="0" t="0" r="8890" b="190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tsne_model2_m1_kmeans.bmp"/>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tsne_model2_m1_kmeans_ch.bmp"/>
                    <pic:cNvPicPr/>
                  </pic:nvPicPr>
                  <pic:blipFill>
                    <a:blip r:embed="rId23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24&amp;225</w:t>
      </w:r>
      <w:r>
        <w:t xml:space="preserve"> k-Means on t-SNE </w:t>
      </w:r>
      <w:r w:rsidR="00133F83">
        <w:t>Model 1</w:t>
      </w:r>
    </w:p>
    <w:p w:rsidR="007E6AB8" w:rsidRDefault="007E6AB8" w:rsidP="002D1191">
      <w:pPr>
        <w:pStyle w:val="Caption"/>
        <w:jc w:val="center"/>
      </w:pPr>
      <w:r>
        <w:rPr>
          <w:noProof/>
          <w:lang w:bidi="bn-BD"/>
        </w:rPr>
        <w:drawing>
          <wp:inline distT="0" distB="0" distL="0" distR="0">
            <wp:extent cx="2944368" cy="1903458"/>
            <wp:effectExtent l="0" t="0" r="8890" b="1905"/>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tsne_model2_m2_kmeans.bmp"/>
                    <pic:cNvPicPr/>
                  </pic:nvPicPr>
                  <pic:blipFill>
                    <a:blip r:embed="rId23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tsne_model2_m2_kmeans_ch.bmp"/>
                    <pic:cNvPicPr/>
                  </pic:nvPicPr>
                  <pic:blipFill>
                    <a:blip r:embed="rId23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26&amp;227</w:t>
      </w:r>
      <w:r>
        <w:t xml:space="preserve"> k-Means on t-SNE </w:t>
      </w:r>
      <w:r w:rsidR="00133F83">
        <w:t>Model 2</w:t>
      </w:r>
    </w:p>
    <w:p w:rsidR="007E6AB8" w:rsidRDefault="007E6AB8" w:rsidP="002D1191">
      <w:pPr>
        <w:pStyle w:val="Caption"/>
        <w:jc w:val="center"/>
      </w:pPr>
      <w:r>
        <w:rPr>
          <w:noProof/>
          <w:lang w:bidi="bn-BD"/>
        </w:rPr>
        <w:drawing>
          <wp:inline distT="0" distB="0" distL="0" distR="0">
            <wp:extent cx="2944368" cy="1903458"/>
            <wp:effectExtent l="0" t="0" r="8890" b="1905"/>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tsne_model2_m3_kmeans.bmp"/>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tsne_model2_m3_kmeans_ch.bmp"/>
                    <pic:cNvPicPr/>
                  </pic:nvPicPr>
                  <pic:blipFill>
                    <a:blip r:embed="rId23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28&amp;229</w:t>
      </w:r>
      <w:r>
        <w:t xml:space="preserve"> k-Means on t-SNE </w:t>
      </w:r>
      <w:r w:rsidR="00133F83">
        <w:t>Model 3</w:t>
      </w:r>
    </w:p>
    <w:p w:rsidR="007E6AB8" w:rsidRDefault="007E6AB8" w:rsidP="007E6AB8"/>
    <w:p w:rsidR="007E6AB8" w:rsidRDefault="007E6AB8" w:rsidP="002D1191">
      <w:pPr>
        <w:pStyle w:val="Caption"/>
        <w:jc w:val="center"/>
      </w:pPr>
      <w:r>
        <w:rPr>
          <w:noProof/>
          <w:lang w:bidi="bn-BD"/>
        </w:rPr>
        <w:lastRenderedPageBreak/>
        <w:drawing>
          <wp:inline distT="0" distB="0" distL="0" distR="0">
            <wp:extent cx="2944368" cy="1903458"/>
            <wp:effectExtent l="0" t="0" r="8890" b="190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tsne_model2_m4_kmeans.bmp"/>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tsne_model2_m4_kmeans_ch.bmp"/>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0&amp;231</w:t>
      </w:r>
      <w:r>
        <w:t xml:space="preserve"> k-Means on t-SNE </w:t>
      </w:r>
      <w:r w:rsidR="00133F83">
        <w:t>Model 4</w:t>
      </w:r>
    </w:p>
    <w:p w:rsidR="007E6AB8" w:rsidRDefault="007E6AB8" w:rsidP="002D1191">
      <w:pPr>
        <w:pStyle w:val="Caption"/>
        <w:jc w:val="center"/>
      </w:pPr>
      <w:r>
        <w:rPr>
          <w:noProof/>
          <w:lang w:bidi="bn-BD"/>
        </w:rPr>
        <w:drawing>
          <wp:inline distT="0" distB="0" distL="0" distR="0">
            <wp:extent cx="2944368" cy="1903458"/>
            <wp:effectExtent l="0" t="0" r="8890" b="1905"/>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tsne_model2_m5_kmeans.bmp"/>
                    <pic:cNvPicPr/>
                  </pic:nvPicPr>
                  <pic:blipFill>
                    <a:blip r:embed="rId24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tsne_model2_m5_kmeans_ch.bmp"/>
                    <pic:cNvPicPr/>
                  </pic:nvPicPr>
                  <pic:blipFill>
                    <a:blip r:embed="rId24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2&amp;233</w:t>
      </w:r>
      <w:r>
        <w:t xml:space="preserve"> k-Means on t-SNE </w:t>
      </w:r>
      <w:r w:rsidR="00133F83">
        <w:t>Model 5</w:t>
      </w:r>
    </w:p>
    <w:p w:rsidR="007E6AB8" w:rsidRDefault="007E6AB8" w:rsidP="002D1191">
      <w:pPr>
        <w:pStyle w:val="Caption"/>
        <w:jc w:val="center"/>
      </w:pPr>
      <w:r>
        <w:rPr>
          <w:noProof/>
          <w:lang w:bidi="bn-BD"/>
        </w:rPr>
        <w:drawing>
          <wp:inline distT="0" distB="0" distL="0" distR="0">
            <wp:extent cx="2944368" cy="1903458"/>
            <wp:effectExtent l="0" t="0" r="8890" b="190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tsne_model2_m6_kmeans.bmp"/>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tsne_model2_m6_kmeans_ch.bmp"/>
                    <pic:cNvPicPr/>
                  </pic:nvPicPr>
                  <pic:blipFill>
                    <a:blip r:embed="rId24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4&amp;235</w:t>
      </w:r>
      <w:r>
        <w:t xml:space="preserve"> k-Means on t-SNE </w:t>
      </w:r>
      <w:r w:rsidR="00133F83">
        <w:t>Model 6</w:t>
      </w:r>
    </w:p>
    <w:p w:rsidR="007E6AB8" w:rsidRDefault="007E6AB8" w:rsidP="007E6AB8"/>
    <w:p w:rsidR="007E6AB8" w:rsidRDefault="007E6AB8" w:rsidP="002D1191">
      <w:pPr>
        <w:pStyle w:val="Caption"/>
        <w:jc w:val="center"/>
      </w:pPr>
      <w:r>
        <w:rPr>
          <w:noProof/>
          <w:lang w:bidi="bn-BD"/>
        </w:rPr>
        <w:lastRenderedPageBreak/>
        <w:drawing>
          <wp:inline distT="0" distB="0" distL="0" distR="0">
            <wp:extent cx="2944368" cy="1903458"/>
            <wp:effectExtent l="0" t="0" r="8890" b="190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tsne_model2_m7_kmeans.bmp"/>
                    <pic:cNvPicPr/>
                  </pic:nvPicPr>
                  <pic:blipFill>
                    <a:blip r:embed="rId24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tsne_model2_m7_kmeans_ch.bmp"/>
                    <pic:cNvPicPr/>
                  </pic:nvPicPr>
                  <pic:blipFill>
                    <a:blip r:embed="rId24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6&amp;237</w:t>
      </w:r>
      <w:r>
        <w:t xml:space="preserve"> k-Means on t-SNE </w:t>
      </w:r>
      <w:r w:rsidR="00133F83">
        <w:t>Model 7</w:t>
      </w:r>
    </w:p>
    <w:p w:rsidR="007E6AB8" w:rsidRDefault="007E6AB8" w:rsidP="002D1191">
      <w:pPr>
        <w:pStyle w:val="Caption"/>
        <w:jc w:val="center"/>
      </w:pPr>
      <w:r>
        <w:rPr>
          <w:noProof/>
          <w:lang w:bidi="bn-BD"/>
        </w:rPr>
        <w:drawing>
          <wp:inline distT="0" distB="0" distL="0" distR="0">
            <wp:extent cx="2944368" cy="1903458"/>
            <wp:effectExtent l="0" t="0" r="8890" b="1905"/>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tsne_model2_m8_kmeans.bmp"/>
                    <pic:cNvPicPr/>
                  </pic:nvPicPr>
                  <pic:blipFill>
                    <a:blip r:embed="rId24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tsne_model2_m8_kmeans_ch.bmp"/>
                    <pic:cNvPicPr/>
                  </pic:nvPicPr>
                  <pic:blipFill>
                    <a:blip r:embed="rId24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8&amp;239</w:t>
      </w:r>
      <w:r>
        <w:t xml:space="preserve"> k-Means on t-SNE </w:t>
      </w:r>
      <w:r w:rsidR="00133F83">
        <w:t>Model 8</w:t>
      </w:r>
    </w:p>
    <w:p w:rsidR="007E6AB8" w:rsidRDefault="007E6AB8" w:rsidP="002D1191">
      <w:pPr>
        <w:pStyle w:val="Caption"/>
        <w:jc w:val="center"/>
      </w:pPr>
      <w:r>
        <w:rPr>
          <w:noProof/>
          <w:lang w:bidi="bn-BD"/>
        </w:rPr>
        <w:drawing>
          <wp:inline distT="0" distB="0" distL="0" distR="0">
            <wp:extent cx="2944368" cy="1903458"/>
            <wp:effectExtent l="0" t="0" r="8890" b="190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tsne_model2_m9_kmeans.bmp"/>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tsne_model2_m9_kmeans_ch.bmp"/>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E36A43">
        <w:t>240&amp;241</w:t>
      </w:r>
      <w:r>
        <w:t xml:space="preserve"> k-Means on t-SNE Model 9</w:t>
      </w:r>
    </w:p>
    <w:p w:rsidR="00E36A43" w:rsidRDefault="00E36A43" w:rsidP="00E36A43">
      <w:r>
        <w:t>Model 3:</w:t>
      </w:r>
    </w:p>
    <w:p w:rsidR="00E36A43" w:rsidRDefault="00E36A43" w:rsidP="002D1191">
      <w:pPr>
        <w:pStyle w:val="Caption"/>
        <w:jc w:val="center"/>
      </w:pPr>
      <w:r>
        <w:rPr>
          <w:noProof/>
          <w:lang w:bidi="bn-BD"/>
        </w:rPr>
        <w:lastRenderedPageBreak/>
        <w:drawing>
          <wp:inline distT="0" distB="0" distL="0" distR="0">
            <wp:extent cx="2944368" cy="1903458"/>
            <wp:effectExtent l="0" t="0" r="8890" b="190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tsne_model3_m1_kmeans.bmp"/>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tsne_model3_m1_kmeans_ch.bmp"/>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42&amp;243 k-Means on t-SNE Model 1</w:t>
      </w:r>
    </w:p>
    <w:p w:rsidR="00E36A43" w:rsidRDefault="00E36A43" w:rsidP="002D1191">
      <w:pPr>
        <w:pStyle w:val="Caption"/>
        <w:jc w:val="center"/>
      </w:pPr>
      <w:r>
        <w:rPr>
          <w:noProof/>
          <w:lang w:bidi="bn-BD"/>
        </w:rPr>
        <w:drawing>
          <wp:inline distT="0" distB="0" distL="0" distR="0">
            <wp:extent cx="2944368" cy="1903458"/>
            <wp:effectExtent l="0" t="0" r="8890" b="1905"/>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tsne_model3_m2_kmeans.bmp"/>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tsne_model3_m2_kmeans_ch.bmp"/>
                    <pic:cNvPicPr/>
                  </pic:nvPicPr>
                  <pic:blipFill>
                    <a:blip r:embed="rId25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44&amp;245 k-Means on t-SNE Model 2</w:t>
      </w:r>
    </w:p>
    <w:p w:rsidR="00E36A43" w:rsidRDefault="00E36A43" w:rsidP="002D1191">
      <w:pPr>
        <w:pStyle w:val="Caption"/>
        <w:jc w:val="center"/>
      </w:pPr>
      <w:r>
        <w:rPr>
          <w:noProof/>
          <w:lang w:bidi="bn-BD"/>
        </w:rPr>
        <w:drawing>
          <wp:inline distT="0" distB="0" distL="0" distR="0">
            <wp:extent cx="2944368" cy="1903458"/>
            <wp:effectExtent l="0" t="0" r="8890" b="1905"/>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tsne_model3_m3_kmeans.bmp"/>
                    <pic:cNvPicPr/>
                  </pic:nvPicPr>
                  <pic:blipFill>
                    <a:blip r:embed="rId25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tsne_model3_m3_kmeans_ch.bmp"/>
                    <pic:cNvPicPr/>
                  </pic:nvPicPr>
                  <pic:blipFill>
                    <a:blip r:embed="rId25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46&amp;247 k-Means on t-SNE Model 3</w:t>
      </w:r>
    </w:p>
    <w:p w:rsidR="00E36A43" w:rsidRDefault="00E36A43" w:rsidP="00E36A43"/>
    <w:p w:rsidR="00E36A43" w:rsidRDefault="00E36A43" w:rsidP="002D1191">
      <w:pPr>
        <w:pStyle w:val="Caption"/>
        <w:jc w:val="center"/>
      </w:pPr>
      <w:r>
        <w:rPr>
          <w:noProof/>
          <w:lang w:bidi="bn-BD"/>
        </w:rPr>
        <w:lastRenderedPageBreak/>
        <w:drawing>
          <wp:inline distT="0" distB="0" distL="0" distR="0">
            <wp:extent cx="2944368" cy="1903458"/>
            <wp:effectExtent l="0" t="0" r="8890" b="1905"/>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tsne_model3_m4_kmeans.bmp"/>
                    <pic:cNvPicPr/>
                  </pic:nvPicPr>
                  <pic:blipFill>
                    <a:blip r:embed="rId25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tsne_model3_m4_kmeans_ch.bmp"/>
                    <pic:cNvPicPr/>
                  </pic:nvPicPr>
                  <pic:blipFill>
                    <a:blip r:embed="rId25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48&amp;249 k-Means on t-SNE Model 4</w:t>
      </w:r>
    </w:p>
    <w:p w:rsidR="00E36A43" w:rsidRDefault="00E36A43" w:rsidP="002D1191">
      <w:pPr>
        <w:pStyle w:val="Caption"/>
        <w:jc w:val="center"/>
      </w:pPr>
      <w:r>
        <w:rPr>
          <w:noProof/>
          <w:lang w:bidi="bn-BD"/>
        </w:rPr>
        <w:drawing>
          <wp:inline distT="0" distB="0" distL="0" distR="0">
            <wp:extent cx="2944368" cy="1903458"/>
            <wp:effectExtent l="0" t="0" r="8890" b="1905"/>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tsne_model3_m5_kmeans.bmp"/>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tsne_model3_m5_kmeans_ch.bmp"/>
                    <pic:cNvPicPr/>
                  </pic:nvPicPr>
                  <pic:blipFill>
                    <a:blip r:embed="rId26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0&amp;251 k-Means on t-SNE Model 5</w:t>
      </w:r>
    </w:p>
    <w:p w:rsidR="00E36A43" w:rsidRDefault="00E36A43" w:rsidP="002D1191">
      <w:pPr>
        <w:pStyle w:val="Caption"/>
        <w:jc w:val="center"/>
      </w:pPr>
      <w:r>
        <w:rPr>
          <w:noProof/>
          <w:lang w:bidi="bn-BD"/>
        </w:rPr>
        <w:drawing>
          <wp:inline distT="0" distB="0" distL="0" distR="0">
            <wp:extent cx="2944368" cy="1903458"/>
            <wp:effectExtent l="0" t="0" r="8890" b="1905"/>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tsne_model3_m6_kmeans.bmp"/>
                    <pic:cNvPicPr/>
                  </pic:nvPicPr>
                  <pic:blipFill>
                    <a:blip r:embed="rId26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tsne_model3_m6_kmeans_ch.bmp"/>
                    <pic:cNvPicPr/>
                  </pic:nvPicPr>
                  <pic:blipFill>
                    <a:blip r:embed="rId26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2&amp;253 k-Means on t-SNE Model 6</w:t>
      </w:r>
    </w:p>
    <w:p w:rsidR="00E36A43" w:rsidRDefault="00E36A43" w:rsidP="00E36A43"/>
    <w:p w:rsidR="00E36A43" w:rsidRDefault="00E36A43" w:rsidP="002D1191">
      <w:pPr>
        <w:pStyle w:val="Caption"/>
        <w:jc w:val="center"/>
      </w:pPr>
      <w:r>
        <w:rPr>
          <w:noProof/>
          <w:lang w:bidi="bn-BD"/>
        </w:rPr>
        <w:lastRenderedPageBreak/>
        <w:drawing>
          <wp:inline distT="0" distB="0" distL="0" distR="0">
            <wp:extent cx="2944368" cy="1903458"/>
            <wp:effectExtent l="0" t="0" r="8890" b="1905"/>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tsne_model3_m7_kmeans.bmp"/>
                    <pic:cNvPicPr/>
                  </pic:nvPicPr>
                  <pic:blipFill>
                    <a:blip r:embed="rId26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tsne_model3_m7_kmeans_ch.bmp"/>
                    <pic:cNvPicPr/>
                  </pic:nvPicPr>
                  <pic:blipFill>
                    <a:blip r:embed="rId26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4&amp;255 k-Means on t-SNE Model 7</w:t>
      </w:r>
    </w:p>
    <w:p w:rsidR="00E36A43" w:rsidRDefault="00E36A43" w:rsidP="002D1191">
      <w:pPr>
        <w:pStyle w:val="Caption"/>
        <w:jc w:val="center"/>
      </w:pPr>
      <w:r>
        <w:rPr>
          <w:noProof/>
          <w:lang w:bidi="bn-BD"/>
        </w:rPr>
        <w:drawing>
          <wp:inline distT="0" distB="0" distL="0" distR="0">
            <wp:extent cx="2944368" cy="1903458"/>
            <wp:effectExtent l="0" t="0" r="8890" b="190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tsne_model3_m8_kmeans.bmp"/>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tsne_model3_m8_kmeans_ch.bmp"/>
                    <pic:cNvPicPr/>
                  </pic:nvPicPr>
                  <pic:blipFill>
                    <a:blip r:embed="rId26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6&amp;257 k-Means on t-SNE Model 8</w:t>
      </w:r>
    </w:p>
    <w:p w:rsidR="00E36A43" w:rsidRDefault="00E36A43" w:rsidP="002D1191">
      <w:pPr>
        <w:pStyle w:val="Caption"/>
        <w:jc w:val="center"/>
      </w:pPr>
      <w:r>
        <w:rPr>
          <w:noProof/>
          <w:lang w:bidi="bn-BD"/>
        </w:rPr>
        <w:drawing>
          <wp:inline distT="0" distB="0" distL="0" distR="0">
            <wp:extent cx="2944368" cy="1903458"/>
            <wp:effectExtent l="0" t="0" r="8890" b="1905"/>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sne_model3_m9_kmeans.bmp"/>
                    <pic:cNvPicPr/>
                  </pic:nvPicPr>
                  <pic:blipFill>
                    <a:blip r:embed="rId26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tsne_model3_m9_kmeans_ch.bmp"/>
                    <pic:cNvPicPr/>
                  </pic:nvPicPr>
                  <pic:blipFill>
                    <a:blip r:embed="rId26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8&amp;259 k-Means on t-SNE Model 9</w:t>
      </w:r>
    </w:p>
    <w:p w:rsidR="00E36A43" w:rsidRDefault="00E36A43" w:rsidP="00E36A43">
      <w:r>
        <w:t>Model 4:</w:t>
      </w:r>
    </w:p>
    <w:p w:rsidR="00E36A43" w:rsidRDefault="00E36A43" w:rsidP="002D1191">
      <w:pPr>
        <w:pStyle w:val="Caption"/>
        <w:jc w:val="center"/>
      </w:pPr>
      <w:r>
        <w:rPr>
          <w:noProof/>
          <w:lang w:bidi="bn-BD"/>
        </w:rPr>
        <w:lastRenderedPageBreak/>
        <w:drawing>
          <wp:inline distT="0" distB="0" distL="0" distR="0">
            <wp:extent cx="2944368" cy="1903458"/>
            <wp:effectExtent l="0" t="0" r="8890" b="1905"/>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tsne_model4_m1_kmeans.bmp"/>
                    <pic:cNvPicPr/>
                  </pic:nvPicPr>
                  <pic:blipFill>
                    <a:blip r:embed="rId26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tsne_model4_m1_kmeans_ch.bmp"/>
                    <pic:cNvPicPr/>
                  </pic:nvPicPr>
                  <pic:blipFill>
                    <a:blip r:embed="rId27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0&amp;261 k-Means on t-SNE Model 1</w:t>
      </w:r>
    </w:p>
    <w:p w:rsidR="00E36A43" w:rsidRDefault="00E36A43" w:rsidP="002D1191">
      <w:pPr>
        <w:pStyle w:val="Caption"/>
        <w:jc w:val="center"/>
      </w:pPr>
      <w:r>
        <w:rPr>
          <w:noProof/>
          <w:lang w:bidi="bn-BD"/>
        </w:rPr>
        <w:drawing>
          <wp:inline distT="0" distB="0" distL="0" distR="0">
            <wp:extent cx="2944368" cy="1903458"/>
            <wp:effectExtent l="0" t="0" r="8890" b="1905"/>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tsne_model4_m2_kmeans.bmp"/>
                    <pic:cNvPicPr/>
                  </pic:nvPicPr>
                  <pic:blipFill>
                    <a:blip r:embed="rId27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tsne_model4_m2_kmeans_ch.bmp"/>
                    <pic:cNvPicPr/>
                  </pic:nvPicPr>
                  <pic:blipFill>
                    <a:blip r:embed="rId27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2&amp;263 k-Means on t-SNE Model 2</w:t>
      </w:r>
    </w:p>
    <w:p w:rsidR="00E36A43" w:rsidRDefault="00E36A43" w:rsidP="002D1191">
      <w:pPr>
        <w:pStyle w:val="Caption"/>
        <w:jc w:val="center"/>
      </w:pPr>
      <w:r>
        <w:rPr>
          <w:noProof/>
          <w:lang w:bidi="bn-BD"/>
        </w:rPr>
        <w:drawing>
          <wp:inline distT="0" distB="0" distL="0" distR="0">
            <wp:extent cx="2944368" cy="1903458"/>
            <wp:effectExtent l="0" t="0" r="8890" b="1905"/>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tsne_model4_m3_kmeans.bmp"/>
                    <pic:cNvPicPr/>
                  </pic:nvPicPr>
                  <pic:blipFill>
                    <a:blip r:embed="rId27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tsne_model4_m3_kmeans_ch.bmp"/>
                    <pic:cNvPicPr/>
                  </pic:nvPicPr>
                  <pic:blipFill>
                    <a:blip r:embed="rId27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4&amp;265 k-Means on t-SNE Model 3</w:t>
      </w:r>
    </w:p>
    <w:p w:rsidR="00E36A43" w:rsidRDefault="00E36A43" w:rsidP="00E36A43"/>
    <w:p w:rsidR="00E36A43" w:rsidRDefault="00E36A43" w:rsidP="002D1191">
      <w:pPr>
        <w:pStyle w:val="Caption"/>
        <w:jc w:val="center"/>
      </w:pPr>
      <w:r>
        <w:rPr>
          <w:noProof/>
          <w:lang w:bidi="bn-BD"/>
        </w:rPr>
        <w:lastRenderedPageBreak/>
        <w:drawing>
          <wp:inline distT="0" distB="0" distL="0" distR="0">
            <wp:extent cx="2944368" cy="1903458"/>
            <wp:effectExtent l="0" t="0" r="8890" b="190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tsne_model4_m4_kmeans.bmp"/>
                    <pic:cNvPicPr/>
                  </pic:nvPicPr>
                  <pic:blipFill>
                    <a:blip r:embed="rId27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tsne_model4_m4_kmeans_ch.bmp"/>
                    <pic:cNvPicPr/>
                  </pic:nvPicPr>
                  <pic:blipFill>
                    <a:blip r:embed="rId27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6&amp;267 k-Means on t-SNE Model 4</w:t>
      </w:r>
    </w:p>
    <w:p w:rsidR="00E36A43" w:rsidRDefault="00E36A43" w:rsidP="002D1191">
      <w:pPr>
        <w:pStyle w:val="Caption"/>
        <w:jc w:val="center"/>
      </w:pPr>
      <w:r>
        <w:rPr>
          <w:noProof/>
          <w:lang w:bidi="bn-BD"/>
        </w:rPr>
        <w:drawing>
          <wp:inline distT="0" distB="0" distL="0" distR="0">
            <wp:extent cx="2944368" cy="1903458"/>
            <wp:effectExtent l="0" t="0" r="8890" b="1905"/>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tsne_model4_m5_kmeans.bmp"/>
                    <pic:cNvPicPr/>
                  </pic:nvPicPr>
                  <pic:blipFill>
                    <a:blip r:embed="rId27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tsne_model4_m5_kmeans_ch.bmp"/>
                    <pic:cNvPicPr/>
                  </pic:nvPicPr>
                  <pic:blipFill>
                    <a:blip r:embed="rId27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8&amp;269 k-Means on t-SNE Model 5</w:t>
      </w:r>
    </w:p>
    <w:p w:rsidR="00E36A43" w:rsidRDefault="00E36A43" w:rsidP="002D1191">
      <w:pPr>
        <w:pStyle w:val="Caption"/>
        <w:jc w:val="center"/>
      </w:pPr>
      <w:r>
        <w:rPr>
          <w:noProof/>
          <w:lang w:bidi="bn-BD"/>
        </w:rPr>
        <w:drawing>
          <wp:inline distT="0" distB="0" distL="0" distR="0">
            <wp:extent cx="2944368" cy="1903458"/>
            <wp:effectExtent l="0" t="0" r="8890" b="1905"/>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tsne_model4_m6_kmeans.bmp"/>
                    <pic:cNvPicPr/>
                  </pic:nvPicPr>
                  <pic:blipFill>
                    <a:blip r:embed="rId27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tsne_model4_m6_kmeans_ch.bmp"/>
                    <pic:cNvPicPr/>
                  </pic:nvPicPr>
                  <pic:blipFill>
                    <a:blip r:embed="rId28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70&amp;271 k-Means on t-SNE Model 6</w:t>
      </w:r>
    </w:p>
    <w:p w:rsidR="00E36A43" w:rsidRDefault="00E36A43" w:rsidP="00E36A43"/>
    <w:p w:rsidR="00E36A43" w:rsidRDefault="00E36A43" w:rsidP="002D1191">
      <w:pPr>
        <w:pStyle w:val="Caption"/>
        <w:jc w:val="center"/>
      </w:pPr>
      <w:r>
        <w:rPr>
          <w:noProof/>
          <w:lang w:bidi="bn-BD"/>
        </w:rPr>
        <w:lastRenderedPageBreak/>
        <w:drawing>
          <wp:inline distT="0" distB="0" distL="0" distR="0">
            <wp:extent cx="2944368" cy="1903458"/>
            <wp:effectExtent l="0" t="0" r="8890" b="1905"/>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tsne_model4_m7_kmeans.bmp"/>
                    <pic:cNvPicPr/>
                  </pic:nvPicPr>
                  <pic:blipFill>
                    <a:blip r:embed="rId28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tsne_model4_m7_kmeans_ch.bmp"/>
                    <pic:cNvPicPr/>
                  </pic:nvPicPr>
                  <pic:blipFill>
                    <a:blip r:embed="rId28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72&amp;273 k-Means on t-SNE Model 7</w:t>
      </w:r>
    </w:p>
    <w:p w:rsidR="00E36A43" w:rsidRDefault="00E36A43" w:rsidP="002D1191">
      <w:pPr>
        <w:pStyle w:val="Caption"/>
        <w:jc w:val="center"/>
      </w:pPr>
      <w:r>
        <w:rPr>
          <w:noProof/>
          <w:lang w:bidi="bn-BD"/>
        </w:rPr>
        <w:drawing>
          <wp:inline distT="0" distB="0" distL="0" distR="0">
            <wp:extent cx="2944368" cy="1903458"/>
            <wp:effectExtent l="0" t="0" r="8890" b="1905"/>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 name="tsne_model4_m8_kmeans.bmp"/>
                    <pic:cNvPicPr/>
                  </pic:nvPicPr>
                  <pic:blipFill>
                    <a:blip r:embed="rId28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 name="tsne_model4_m8_kmeans_ch.bmp"/>
                    <pic:cNvPicPr/>
                  </pic:nvPicPr>
                  <pic:blipFill>
                    <a:blip r:embed="rId28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74&amp;275 k-Means on t-SNE Model 8</w:t>
      </w:r>
    </w:p>
    <w:p w:rsidR="00E36A43" w:rsidRDefault="00E36A43" w:rsidP="002D1191">
      <w:pPr>
        <w:pStyle w:val="Caption"/>
        <w:jc w:val="center"/>
      </w:pPr>
      <w:r>
        <w:rPr>
          <w:noProof/>
          <w:lang w:bidi="bn-BD"/>
        </w:rPr>
        <w:drawing>
          <wp:inline distT="0" distB="0" distL="0" distR="0">
            <wp:extent cx="2944368" cy="1903459"/>
            <wp:effectExtent l="0" t="0" r="8890" b="1905"/>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tsne_model4_m9_kmeans.bmp"/>
                    <pic:cNvPicPr/>
                  </pic:nvPicPr>
                  <pic:blipFill>
                    <a:blip r:embed="rId285" cstate="print">
                      <a:extLst>
                        <a:ext uri="{28A0092B-C50C-407E-A947-70E740481C1C}">
                          <a14:useLocalDpi xmlns:a14="http://schemas.microsoft.com/office/drawing/2010/main" val="0"/>
                        </a:ext>
                      </a:extLst>
                    </a:blip>
                    <a:stretch>
                      <a:fillRect/>
                    </a:stretch>
                  </pic:blipFill>
                  <pic:spPr>
                    <a:xfrm>
                      <a:off x="0" y="0"/>
                      <a:ext cx="2944368" cy="1903459"/>
                    </a:xfrm>
                    <a:prstGeom prst="rect">
                      <a:avLst/>
                    </a:prstGeom>
                  </pic:spPr>
                </pic:pic>
              </a:graphicData>
            </a:graphic>
          </wp:inline>
        </w:drawing>
      </w:r>
      <w:r>
        <w:rPr>
          <w:noProof/>
          <w:lang w:bidi="bn-BD"/>
        </w:rPr>
        <w:drawing>
          <wp:inline distT="0" distB="0" distL="0" distR="0">
            <wp:extent cx="2944368" cy="1903458"/>
            <wp:effectExtent l="0" t="0" r="8890" b="1905"/>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tsne_model4_m9_kmeans_ch.bmp"/>
                    <pic:cNvPicPr/>
                  </pic:nvPicPr>
                  <pic:blipFill>
                    <a:blip r:embed="rId28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76&amp;277 k-Means on t-SNE Model 9</w:t>
      </w:r>
    </w:p>
    <w:p w:rsidR="007E6AB8" w:rsidRPr="007E6AB8" w:rsidRDefault="00451F1C" w:rsidP="007E6AB8">
      <w:r>
        <w:br w:type="page"/>
      </w:r>
    </w:p>
    <w:p w:rsidR="00A17154" w:rsidRDefault="004035D4" w:rsidP="00A17154">
      <w:pPr>
        <w:pStyle w:val="Heading3"/>
      </w:pPr>
      <w:bookmarkStart w:id="45" w:name="_Toc52291339"/>
      <w:r>
        <w:lastRenderedPageBreak/>
        <w:t>6.2.</w:t>
      </w:r>
      <w:r w:rsidR="00A17154">
        <w:t>4</w:t>
      </w:r>
      <w:r w:rsidR="00A17154">
        <w:tab/>
        <w:t xml:space="preserve"> K-means on PCA</w:t>
      </w:r>
      <w:bookmarkEnd w:id="45"/>
    </w:p>
    <w:p w:rsidR="00451F1C" w:rsidRDefault="00451F1C" w:rsidP="002D1191">
      <w:pPr>
        <w:pStyle w:val="Caption"/>
        <w:jc w:val="center"/>
      </w:pPr>
      <w:r>
        <w:rPr>
          <w:noProof/>
          <w:lang w:bidi="bn-BD"/>
        </w:rPr>
        <w:drawing>
          <wp:inline distT="0" distB="0" distL="0" distR="0">
            <wp:extent cx="5102352" cy="3401568"/>
            <wp:effectExtent l="0" t="0" r="3175" b="889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kmeans_pca_m1.bmp"/>
                    <pic:cNvPicPr/>
                  </pic:nvPicPr>
                  <pic:blipFill>
                    <a:blip r:embed="rId287"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2D1191" w:rsidRDefault="00451F1C" w:rsidP="002D1191">
      <w:pPr>
        <w:pStyle w:val="Caption"/>
        <w:jc w:val="center"/>
      </w:pPr>
      <w:r>
        <w:t>Figure 278 k-Means on PCA Model 1</w:t>
      </w:r>
    </w:p>
    <w:p w:rsidR="00451F1C" w:rsidRDefault="00451F1C" w:rsidP="002D1191">
      <w:pPr>
        <w:pStyle w:val="Caption"/>
        <w:jc w:val="center"/>
      </w:pPr>
      <w:r>
        <w:rPr>
          <w:noProof/>
          <w:lang w:bidi="bn-BD"/>
        </w:rPr>
        <w:drawing>
          <wp:inline distT="0" distB="0" distL="0" distR="0">
            <wp:extent cx="5102352" cy="3401568"/>
            <wp:effectExtent l="0" t="0" r="3175" b="889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kmeans_pca_m2.bmp"/>
                    <pic:cNvPicPr/>
                  </pic:nvPicPr>
                  <pic:blipFill>
                    <a:blip r:embed="rId288"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79 k-Means on PCA Model 2</w:t>
      </w:r>
    </w:p>
    <w:p w:rsidR="00451F1C" w:rsidRDefault="00451F1C" w:rsidP="002D1191">
      <w:pPr>
        <w:pStyle w:val="Caption"/>
        <w:jc w:val="center"/>
      </w:pPr>
      <w:r>
        <w:rPr>
          <w:noProof/>
          <w:lang w:bidi="bn-BD"/>
        </w:rPr>
        <w:lastRenderedPageBreak/>
        <w:drawing>
          <wp:inline distT="0" distB="0" distL="0" distR="0">
            <wp:extent cx="5102352" cy="3401568"/>
            <wp:effectExtent l="0" t="0" r="3175" b="889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kmeans_pca_m3.bmp"/>
                    <pic:cNvPicPr/>
                  </pic:nvPicPr>
                  <pic:blipFill>
                    <a:blip r:embed="rId289"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0 k-Means on PCA Model 3</w:t>
      </w:r>
      <w:r>
        <w:rPr>
          <w:noProof/>
          <w:lang w:bidi="bn-BD"/>
        </w:rPr>
        <w:drawing>
          <wp:inline distT="0" distB="0" distL="0" distR="0">
            <wp:extent cx="5102352" cy="3401568"/>
            <wp:effectExtent l="0" t="0" r="3175" b="889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 name="kmeans_pca_m4.bmp"/>
                    <pic:cNvPicPr/>
                  </pic:nvPicPr>
                  <pic:blipFill>
                    <a:blip r:embed="rId290"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1 k-Means on PCA Model 4</w:t>
      </w:r>
    </w:p>
    <w:p w:rsidR="00451F1C" w:rsidRDefault="00451F1C" w:rsidP="002D1191">
      <w:pPr>
        <w:pStyle w:val="Caption"/>
        <w:jc w:val="center"/>
      </w:pPr>
      <w:r>
        <w:rPr>
          <w:noProof/>
          <w:lang w:bidi="bn-BD"/>
        </w:rPr>
        <w:lastRenderedPageBreak/>
        <w:drawing>
          <wp:inline distT="0" distB="0" distL="0" distR="0">
            <wp:extent cx="5102352" cy="3401568"/>
            <wp:effectExtent l="0" t="0" r="3175" b="889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kmeans_pca_m5.bmp"/>
                    <pic:cNvPicPr/>
                  </pic:nvPicPr>
                  <pic:blipFill>
                    <a:blip r:embed="rId291"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2 k-Means on PCA Model 5</w:t>
      </w:r>
      <w:r>
        <w:rPr>
          <w:noProof/>
          <w:lang w:bidi="bn-BD"/>
        </w:rPr>
        <w:drawing>
          <wp:inline distT="0" distB="0" distL="0" distR="0">
            <wp:extent cx="5102352" cy="3401568"/>
            <wp:effectExtent l="0" t="0" r="3175" b="889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kmeans_pca_m6.bmp"/>
                    <pic:cNvPicPr/>
                  </pic:nvPicPr>
                  <pic:blipFill>
                    <a:blip r:embed="rId292"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3 k-Means on PCA Model 6</w:t>
      </w:r>
    </w:p>
    <w:p w:rsidR="00451F1C" w:rsidRDefault="00451F1C" w:rsidP="002D1191">
      <w:pPr>
        <w:pStyle w:val="Caption"/>
        <w:jc w:val="center"/>
      </w:pPr>
      <w:r>
        <w:rPr>
          <w:noProof/>
          <w:lang w:bidi="bn-BD"/>
        </w:rPr>
        <w:lastRenderedPageBreak/>
        <w:drawing>
          <wp:inline distT="0" distB="0" distL="0" distR="0">
            <wp:extent cx="5102352" cy="3401568"/>
            <wp:effectExtent l="0" t="0" r="3175" b="889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kmeans_pca_m7.bmp"/>
                    <pic:cNvPicPr/>
                  </pic:nvPicPr>
                  <pic:blipFill>
                    <a:blip r:embed="rId293"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4 k-Means on PCA Model 7</w:t>
      </w:r>
    </w:p>
    <w:p w:rsidR="00451F1C" w:rsidRDefault="00451F1C" w:rsidP="002D1191">
      <w:pPr>
        <w:pStyle w:val="Caption"/>
        <w:jc w:val="center"/>
      </w:pPr>
      <w:r>
        <w:rPr>
          <w:noProof/>
          <w:lang w:bidi="bn-BD"/>
        </w:rPr>
        <w:drawing>
          <wp:inline distT="0" distB="0" distL="0" distR="0">
            <wp:extent cx="5102352" cy="3401568"/>
            <wp:effectExtent l="0" t="0" r="3175" b="889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kmeans_pca_m8.bmp"/>
                    <pic:cNvPicPr/>
                  </pic:nvPicPr>
                  <pic:blipFill>
                    <a:blip r:embed="rId294"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5 k-Means on PCA Model 8</w:t>
      </w:r>
    </w:p>
    <w:p w:rsidR="00451F1C" w:rsidRPr="00451F1C" w:rsidRDefault="00451F1C" w:rsidP="002D1191">
      <w:pPr>
        <w:jc w:val="center"/>
      </w:pPr>
    </w:p>
    <w:p w:rsidR="00A17154" w:rsidRDefault="00451F1C" w:rsidP="002D1191">
      <w:pPr>
        <w:pStyle w:val="Caption"/>
        <w:jc w:val="center"/>
      </w:pPr>
      <w:r>
        <w:rPr>
          <w:noProof/>
          <w:lang w:bidi="bn-BD"/>
        </w:rPr>
        <w:lastRenderedPageBreak/>
        <w:drawing>
          <wp:inline distT="0" distB="0" distL="0" distR="0">
            <wp:extent cx="5102352" cy="3401568"/>
            <wp:effectExtent l="0" t="0" r="3175" b="889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 name="kmeans_pca_m9.bmp"/>
                    <pic:cNvPicPr/>
                  </pic:nvPicPr>
                  <pic:blipFill>
                    <a:blip r:embed="rId295"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Pr="00451F1C" w:rsidRDefault="00451F1C" w:rsidP="002D1191">
      <w:pPr>
        <w:pStyle w:val="Caption"/>
        <w:jc w:val="center"/>
      </w:pPr>
      <w:r>
        <w:t>Figure 286 k-Means on PCA Model 9</w:t>
      </w:r>
    </w:p>
    <w:p w:rsidR="00A17154" w:rsidRPr="00A17154" w:rsidRDefault="004035D4" w:rsidP="00A17154">
      <w:pPr>
        <w:pStyle w:val="Heading3"/>
      </w:pPr>
      <w:bookmarkStart w:id="46" w:name="_Toc52291340"/>
      <w:r>
        <w:t>6.2.</w:t>
      </w:r>
      <w:r w:rsidR="00A17154">
        <w:t xml:space="preserve">5 </w:t>
      </w:r>
      <w:r>
        <w:tab/>
      </w:r>
      <w:r w:rsidR="00A17154">
        <w:t>UMAP and K-means on UMAP</w:t>
      </w:r>
      <w:bookmarkEnd w:id="46"/>
    </w:p>
    <w:p w:rsidR="00A12E63" w:rsidRDefault="00451F1C" w:rsidP="002D1191">
      <w:pPr>
        <w:pStyle w:val="Caption"/>
        <w:jc w:val="center"/>
      </w:pPr>
      <w:r>
        <w:rPr>
          <w:noProof/>
          <w:lang w:bidi="bn-BD"/>
        </w:rPr>
        <w:drawing>
          <wp:inline distT="0" distB="0" distL="0" distR="0">
            <wp:extent cx="2944368" cy="1962912"/>
            <wp:effectExtent l="0" t="0" r="889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umap_m1.bmp"/>
                    <pic:cNvPicPr/>
                  </pic:nvPicPr>
                  <pic:blipFill>
                    <a:blip r:embed="rId296"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 name="umap_m2.bmp"/>
                    <pic:cNvPicPr/>
                  </pic:nvPicPr>
                  <pic:blipFill>
                    <a:blip r:embed="rId297"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287 UMAP on Model 1</w:t>
      </w:r>
      <w:r>
        <w:tab/>
      </w:r>
      <w:r>
        <w:tab/>
      </w:r>
      <w:r>
        <w:tab/>
      </w:r>
      <w:r>
        <w:tab/>
        <w:t>Figure 288 UMAP on Model 2</w:t>
      </w:r>
      <w:r>
        <w:rPr>
          <w:noProof/>
          <w:lang w:bidi="bn-BD"/>
        </w:rPr>
        <w:drawing>
          <wp:inline distT="0" distB="0" distL="0" distR="0">
            <wp:extent cx="2944368" cy="1962912"/>
            <wp:effectExtent l="0" t="0" r="889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umap_m3.bmp"/>
                    <pic:cNvPicPr/>
                  </pic:nvPicPr>
                  <pic:blipFill>
                    <a:blip r:embed="rId298"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umap_m4.bmp"/>
                    <pic:cNvPicPr/>
                  </pic:nvPicPr>
                  <pic:blipFill>
                    <a:blip r:embed="rId299"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Pr="00451F1C">
        <w:t xml:space="preserve"> </w:t>
      </w:r>
      <w:r>
        <w:t xml:space="preserve">Figure </w:t>
      </w:r>
      <w:r w:rsidR="00A12E63">
        <w:t>289</w:t>
      </w:r>
      <w:r>
        <w:t xml:space="preserve"> UMAP on </w:t>
      </w:r>
      <w:r w:rsidR="00A12E63">
        <w:t>Model 3</w:t>
      </w:r>
      <w:r w:rsidR="00A12E63">
        <w:tab/>
      </w:r>
      <w:r w:rsidR="00A12E63">
        <w:tab/>
      </w:r>
      <w:r w:rsidR="00A12E63">
        <w:tab/>
      </w:r>
      <w:r w:rsidR="00A12E63">
        <w:tab/>
        <w:t>Figure 290 UMAP on Model 4</w:t>
      </w:r>
      <w:r>
        <w:rPr>
          <w:noProof/>
          <w:lang w:bidi="bn-BD"/>
        </w:rPr>
        <w:lastRenderedPageBreak/>
        <w:drawing>
          <wp:inline distT="0" distB="0" distL="0" distR="0">
            <wp:extent cx="2944368" cy="1962912"/>
            <wp:effectExtent l="0" t="0" r="889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umap_m5.bmp"/>
                    <pic:cNvPicPr/>
                  </pic:nvPicPr>
                  <pic:blipFill>
                    <a:blip r:embed="rId300"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 name="umap_m6.bmp"/>
                    <pic:cNvPicPr/>
                  </pic:nvPicPr>
                  <pic:blipFill>
                    <a:blip r:embed="rId301"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A12E63" w:rsidRPr="00A12E63">
        <w:t xml:space="preserve"> </w:t>
      </w:r>
      <w:r w:rsidR="00A12E63">
        <w:t>Figure 291 UMAP on Model 5</w:t>
      </w:r>
      <w:r w:rsidR="00A12E63">
        <w:tab/>
      </w:r>
      <w:r w:rsidR="00A12E63">
        <w:tab/>
      </w:r>
      <w:r w:rsidR="00A12E63">
        <w:tab/>
      </w:r>
      <w:r w:rsidR="00A12E63">
        <w:tab/>
        <w:t>Figure 292 UMAP on Model 6</w:t>
      </w:r>
    </w:p>
    <w:p w:rsidR="00A12E63" w:rsidRDefault="00451F1C" w:rsidP="002D1191">
      <w:pPr>
        <w:pStyle w:val="Caption"/>
        <w:jc w:val="center"/>
      </w:pPr>
      <w:r>
        <w:rPr>
          <w:noProof/>
          <w:lang w:bidi="bn-BD"/>
        </w:rPr>
        <w:drawing>
          <wp:inline distT="0" distB="0" distL="0" distR="0">
            <wp:extent cx="2944368" cy="1962912"/>
            <wp:effectExtent l="0" t="0" r="889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 name="umap_m7.bmp"/>
                    <pic:cNvPicPr/>
                  </pic:nvPicPr>
                  <pic:blipFill>
                    <a:blip r:embed="rId302"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 name="umap_m8.bmp"/>
                    <pic:cNvPicPr/>
                  </pic:nvPicPr>
                  <pic:blipFill>
                    <a:blip r:embed="rId303"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A12E63">
        <w:t>Figure 293 UMAP on Model 7</w:t>
      </w:r>
      <w:r w:rsidR="00A12E63">
        <w:tab/>
      </w:r>
      <w:r w:rsidR="00A12E63">
        <w:tab/>
      </w:r>
      <w:r w:rsidR="00A12E63">
        <w:tab/>
      </w:r>
      <w:r w:rsidR="00A12E63">
        <w:tab/>
        <w:t>Figure 294 UMAP on Model 8</w:t>
      </w:r>
    </w:p>
    <w:p w:rsidR="00A12E63" w:rsidRDefault="00451F1C" w:rsidP="00A12E63">
      <w:pPr>
        <w:pStyle w:val="Caption"/>
      </w:pPr>
      <w:r>
        <w:rPr>
          <w:noProof/>
          <w:lang w:bidi="bn-BD"/>
        </w:rPr>
        <w:drawing>
          <wp:inline distT="0" distB="0" distL="0" distR="0">
            <wp:extent cx="2944368" cy="1962912"/>
            <wp:effectExtent l="0" t="0" r="889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 name="umap_m9.bmp"/>
                    <pic:cNvPicPr/>
                  </pic:nvPicPr>
                  <pic:blipFill>
                    <a:blip r:embed="rId304"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A12E63" w:rsidRPr="00A12E63">
        <w:t xml:space="preserve"> </w:t>
      </w:r>
    </w:p>
    <w:p w:rsidR="00A12E63" w:rsidRDefault="002D1191" w:rsidP="00A12E63">
      <w:pPr>
        <w:pStyle w:val="Caption"/>
      </w:pPr>
      <w:r>
        <w:t xml:space="preserve">                     </w:t>
      </w:r>
      <w:r w:rsidR="00A12E63">
        <w:t>Figure 295 UMAP on Model 9</w:t>
      </w:r>
    </w:p>
    <w:p w:rsidR="00A12E63" w:rsidRDefault="00A12E63">
      <w:r>
        <w:br w:type="page"/>
      </w:r>
    </w:p>
    <w:p w:rsidR="00BD00EF" w:rsidRDefault="00A12E63" w:rsidP="002D1191">
      <w:pPr>
        <w:pStyle w:val="Caption"/>
        <w:jc w:val="center"/>
      </w:pPr>
      <w:r>
        <w:rPr>
          <w:i w:val="0"/>
          <w:iCs w:val="0"/>
          <w:noProof/>
          <w:lang w:bidi="bn-BD"/>
        </w:rPr>
        <w:lastRenderedPageBreak/>
        <w:drawing>
          <wp:inline distT="0" distB="0" distL="0" distR="0">
            <wp:extent cx="2944368" cy="1962912"/>
            <wp:effectExtent l="0" t="0" r="889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umap_m1_km.bmp"/>
                    <pic:cNvPicPr/>
                  </pic:nvPicPr>
                  <pic:blipFill>
                    <a:blip r:embed="rId305"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i w:val="0"/>
          <w:iCs w:val="0"/>
          <w:noProof/>
          <w:lang w:bidi="bn-BD"/>
        </w:rPr>
        <w:drawing>
          <wp:inline distT="0" distB="0" distL="0" distR="0">
            <wp:extent cx="2944368" cy="1962912"/>
            <wp:effectExtent l="0" t="0" r="889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umap_m2_km.bmp"/>
                    <pic:cNvPicPr/>
                  </pic:nvPicPr>
                  <pic:blipFill>
                    <a:blip r:embed="rId306"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BD00EF">
        <w:t>Figure 296 K-means on UMAP on Model 1</w:t>
      </w:r>
      <w:r w:rsidR="00BD00EF">
        <w:tab/>
      </w:r>
      <w:r w:rsidR="00BD00EF">
        <w:tab/>
      </w:r>
      <w:r w:rsidR="00BD00EF">
        <w:tab/>
        <w:t>Figure 297 K-means on UMAP on Model 2</w:t>
      </w:r>
    </w:p>
    <w:p w:rsidR="00BD00EF" w:rsidRDefault="00A12E63" w:rsidP="002D1191">
      <w:pPr>
        <w:pStyle w:val="Caption"/>
        <w:jc w:val="center"/>
      </w:pPr>
      <w:r>
        <w:rPr>
          <w:i w:val="0"/>
          <w:iCs w:val="0"/>
          <w:noProof/>
          <w:lang w:bidi="bn-BD"/>
        </w:rPr>
        <w:drawing>
          <wp:inline distT="0" distB="0" distL="0" distR="0">
            <wp:extent cx="2944368" cy="1962912"/>
            <wp:effectExtent l="0" t="0" r="889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umap_m3_km.bmp"/>
                    <pic:cNvPicPr/>
                  </pic:nvPicPr>
                  <pic:blipFill>
                    <a:blip r:embed="rId307"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i w:val="0"/>
          <w:iCs w:val="0"/>
          <w:noProof/>
          <w:lang w:bidi="bn-BD"/>
        </w:rPr>
        <w:drawing>
          <wp:inline distT="0" distB="0" distL="0" distR="0">
            <wp:extent cx="2944368" cy="1962912"/>
            <wp:effectExtent l="0" t="0" r="889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 name="umap_m4_km.bmp"/>
                    <pic:cNvPicPr/>
                  </pic:nvPicPr>
                  <pic:blipFill>
                    <a:blip r:embed="rId308"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BD00EF">
        <w:t>Figure 298 K-means on UMAP on Model 3</w:t>
      </w:r>
      <w:r w:rsidR="00BD00EF">
        <w:tab/>
      </w:r>
      <w:r w:rsidR="00BD00EF">
        <w:tab/>
      </w:r>
      <w:r w:rsidR="00BD00EF">
        <w:tab/>
        <w:t>Figure 299 K-means on UMAP on Model 4</w:t>
      </w:r>
    </w:p>
    <w:p w:rsidR="00BD00EF" w:rsidRPr="00BD00EF" w:rsidRDefault="00A12E63" w:rsidP="002D1191">
      <w:pPr>
        <w:pStyle w:val="Caption"/>
        <w:jc w:val="center"/>
      </w:pPr>
      <w:r>
        <w:rPr>
          <w:i w:val="0"/>
          <w:iCs w:val="0"/>
          <w:noProof/>
          <w:lang w:bidi="bn-BD"/>
        </w:rPr>
        <w:drawing>
          <wp:inline distT="0" distB="0" distL="0" distR="0">
            <wp:extent cx="2944368" cy="1962912"/>
            <wp:effectExtent l="0" t="0" r="889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umap_m5_km.bmp"/>
                    <pic:cNvPicPr/>
                  </pic:nvPicPr>
                  <pic:blipFill>
                    <a:blip r:embed="rId309"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i w:val="0"/>
          <w:iCs w:val="0"/>
          <w:noProof/>
          <w:lang w:bidi="bn-BD"/>
        </w:rPr>
        <w:drawing>
          <wp:inline distT="0" distB="0" distL="0" distR="0">
            <wp:extent cx="2944368" cy="1962912"/>
            <wp:effectExtent l="0" t="0" r="889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 name="umap_m6_km.bmp"/>
                    <pic:cNvPicPr/>
                  </pic:nvPicPr>
                  <pic:blipFill>
                    <a:blip r:embed="rId310"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BD00EF">
        <w:t>Figure 300 K-means on UMAP on Model 5</w:t>
      </w:r>
      <w:r w:rsidR="00BD00EF">
        <w:tab/>
      </w:r>
      <w:r w:rsidR="00BD00EF">
        <w:tab/>
      </w:r>
      <w:r w:rsidR="00BD00EF">
        <w:tab/>
        <w:t>Figure 301 K-means on UMAP on Model 6</w:t>
      </w:r>
    </w:p>
    <w:p w:rsidR="00BD00EF" w:rsidRPr="00BD00EF" w:rsidRDefault="00A12E63" w:rsidP="002D1191">
      <w:pPr>
        <w:pStyle w:val="Caption"/>
        <w:jc w:val="center"/>
      </w:pPr>
      <w:r>
        <w:rPr>
          <w:i w:val="0"/>
          <w:iCs w:val="0"/>
          <w:noProof/>
          <w:lang w:bidi="bn-BD"/>
        </w:rPr>
        <w:lastRenderedPageBreak/>
        <w:drawing>
          <wp:inline distT="0" distB="0" distL="0" distR="0">
            <wp:extent cx="2944368" cy="1962912"/>
            <wp:effectExtent l="0" t="0" r="889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 name="umap_m7_km.bmp"/>
                    <pic:cNvPicPr/>
                  </pic:nvPicPr>
                  <pic:blipFill>
                    <a:blip r:embed="rId311"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i w:val="0"/>
          <w:iCs w:val="0"/>
          <w:noProof/>
          <w:lang w:bidi="bn-BD"/>
        </w:rPr>
        <w:drawing>
          <wp:inline distT="0" distB="0" distL="0" distR="0">
            <wp:extent cx="2944368" cy="1962912"/>
            <wp:effectExtent l="0" t="0" r="889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 name="umap_m8_km.bmp"/>
                    <pic:cNvPicPr/>
                  </pic:nvPicPr>
                  <pic:blipFill>
                    <a:blip r:embed="rId312"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BD00EF">
        <w:t>Figure 302 K-means on UMAP on Model 7</w:t>
      </w:r>
      <w:r w:rsidR="00BD00EF">
        <w:tab/>
      </w:r>
      <w:r w:rsidR="00BD00EF">
        <w:tab/>
      </w:r>
      <w:r w:rsidR="00BD00EF">
        <w:tab/>
        <w:t>Figure 303 K-means on UMAP on Model 8</w:t>
      </w:r>
    </w:p>
    <w:p w:rsidR="00BD00EF" w:rsidRDefault="00A12E63" w:rsidP="00BD00EF">
      <w:pPr>
        <w:pStyle w:val="Caption"/>
      </w:pPr>
      <w:r>
        <w:rPr>
          <w:i w:val="0"/>
          <w:iCs w:val="0"/>
          <w:noProof/>
          <w:lang w:bidi="bn-BD"/>
        </w:rPr>
        <w:drawing>
          <wp:inline distT="0" distB="0" distL="0" distR="0">
            <wp:extent cx="2944368" cy="1962912"/>
            <wp:effectExtent l="0" t="0" r="889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 name="umap_m9_km.bmp"/>
                    <pic:cNvPicPr/>
                  </pic:nvPicPr>
                  <pic:blipFill>
                    <a:blip r:embed="rId313"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BD00EF" w:rsidRPr="00BD00EF" w:rsidRDefault="002D1191" w:rsidP="00BD00EF">
      <w:pPr>
        <w:pStyle w:val="Caption"/>
      </w:pPr>
      <w:r>
        <w:t xml:space="preserve">             </w:t>
      </w:r>
      <w:r w:rsidR="00BD00EF" w:rsidRPr="00BD00EF">
        <w:t xml:space="preserve"> </w:t>
      </w:r>
      <w:r w:rsidR="00BD00EF">
        <w:t>Figure 304 K-means on UMAP on Model 9</w:t>
      </w:r>
    </w:p>
    <w:p w:rsidR="00A12E63" w:rsidRDefault="00A12E63">
      <w:pPr>
        <w:rPr>
          <w:i/>
          <w:iCs/>
          <w:color w:val="44546A" w:themeColor="text2"/>
          <w:sz w:val="18"/>
          <w:szCs w:val="18"/>
        </w:rPr>
      </w:pPr>
    </w:p>
    <w:p w:rsidR="00354AE5" w:rsidRDefault="004035D4" w:rsidP="00354AE5">
      <w:pPr>
        <w:pStyle w:val="Heading3"/>
      </w:pPr>
      <w:bookmarkStart w:id="47" w:name="_Toc52291341"/>
      <w:r>
        <w:t>6.2.</w:t>
      </w:r>
      <w:r w:rsidR="00A17154">
        <w:t>6</w:t>
      </w:r>
      <w:r w:rsidR="00A17154">
        <w:tab/>
      </w:r>
      <w:proofErr w:type="spellStart"/>
      <w:r w:rsidR="00A17154">
        <w:t>Sammon’s</w:t>
      </w:r>
      <w:proofErr w:type="spellEnd"/>
      <w:r w:rsidR="00A17154">
        <w:t xml:space="preserve"> mapping</w:t>
      </w:r>
      <w:bookmarkEnd w:id="47"/>
    </w:p>
    <w:p w:rsidR="00BD00EF" w:rsidRPr="00BD00EF" w:rsidRDefault="00BD00EF" w:rsidP="002D1191">
      <w:pPr>
        <w:pStyle w:val="Caption"/>
        <w:jc w:val="center"/>
      </w:pPr>
      <w:r>
        <w:rPr>
          <w:noProof/>
          <w:lang w:bidi="bn-BD"/>
        </w:rPr>
        <w:drawing>
          <wp:inline distT="0" distB="0" distL="0" distR="0">
            <wp:extent cx="2944368" cy="1656207"/>
            <wp:effectExtent l="0" t="0" r="8890" b="127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sammon_m1.bmp"/>
                    <pic:cNvPicPr/>
                  </pic:nvPicPr>
                  <pic:blipFill>
                    <a:blip r:embed="rId31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 name="sammon_m2.bmp"/>
                    <pic:cNvPicPr/>
                  </pic:nvPicPr>
                  <pic:blipFill>
                    <a:blip r:embed="rId31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305 </w:t>
      </w:r>
      <w:proofErr w:type="spellStart"/>
      <w:r>
        <w:t>Sammon’s</w:t>
      </w:r>
      <w:proofErr w:type="spellEnd"/>
      <w:r>
        <w:t xml:space="preserve"> mapping on Model 1</w:t>
      </w:r>
      <w:r>
        <w:tab/>
      </w:r>
      <w:r>
        <w:tab/>
      </w:r>
      <w:r>
        <w:tab/>
        <w:t xml:space="preserve">Figure 306 </w:t>
      </w:r>
      <w:proofErr w:type="spellStart"/>
      <w:r>
        <w:t>Sammon’s</w:t>
      </w:r>
      <w:proofErr w:type="spellEnd"/>
      <w:r>
        <w:t xml:space="preserve"> mapping on Model 2</w:t>
      </w:r>
    </w:p>
    <w:p w:rsidR="00BD00EF" w:rsidRDefault="00BD00EF" w:rsidP="00354AE5"/>
    <w:p w:rsidR="00BD00EF" w:rsidRDefault="00BD00EF" w:rsidP="00354AE5">
      <w:r>
        <w:rPr>
          <w:noProof/>
          <w:lang w:bidi="bn-BD"/>
        </w:rPr>
        <w:lastRenderedPageBreak/>
        <w:drawing>
          <wp:inline distT="0" distB="0" distL="0" distR="0">
            <wp:extent cx="2944368" cy="1656207"/>
            <wp:effectExtent l="0" t="0" r="8890" b="127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 name="sammon_m3.bmp"/>
                    <pic:cNvPicPr/>
                  </pic:nvPicPr>
                  <pic:blipFill>
                    <a:blip r:embed="rId31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 name="sammon_m4.bmp"/>
                    <pic:cNvPicPr/>
                  </pic:nvPicPr>
                  <pic:blipFill>
                    <a:blip r:embed="rId31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D00EF" w:rsidRPr="00BD00EF" w:rsidRDefault="00BD00EF" w:rsidP="002D1191">
      <w:pPr>
        <w:pStyle w:val="Caption"/>
        <w:jc w:val="center"/>
      </w:pPr>
      <w:r>
        <w:t xml:space="preserve">Figure 307 </w:t>
      </w:r>
      <w:proofErr w:type="spellStart"/>
      <w:r>
        <w:t>Sammon’s</w:t>
      </w:r>
      <w:proofErr w:type="spellEnd"/>
      <w:r>
        <w:t xml:space="preserve"> mapping on Model 3</w:t>
      </w:r>
      <w:r>
        <w:tab/>
      </w:r>
      <w:r>
        <w:tab/>
      </w:r>
      <w:r>
        <w:tab/>
        <w:t xml:space="preserve">Figure 308 </w:t>
      </w:r>
      <w:proofErr w:type="spellStart"/>
      <w:r>
        <w:t>Sammon’s</w:t>
      </w:r>
      <w:proofErr w:type="spellEnd"/>
      <w:r>
        <w:t xml:space="preserve"> mapping on Model 4</w:t>
      </w:r>
    </w:p>
    <w:p w:rsidR="00BD00EF" w:rsidRPr="00BD00EF" w:rsidRDefault="00BD00EF" w:rsidP="002D1191">
      <w:pPr>
        <w:pStyle w:val="Caption"/>
        <w:jc w:val="center"/>
      </w:pPr>
      <w:r>
        <w:rPr>
          <w:noProof/>
          <w:lang w:bidi="bn-BD"/>
        </w:rPr>
        <w:drawing>
          <wp:inline distT="0" distB="0" distL="0" distR="0">
            <wp:extent cx="2944368" cy="1656207"/>
            <wp:effectExtent l="0" t="0" r="8890" b="127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 name="sammon_m5.bmp"/>
                    <pic:cNvPicPr/>
                  </pic:nvPicPr>
                  <pic:blipFill>
                    <a:blip r:embed="rId31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 name="sammon_m6.bmp"/>
                    <pic:cNvPicPr/>
                  </pic:nvPicPr>
                  <pic:blipFill>
                    <a:blip r:embed="rId31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309 </w:t>
      </w:r>
      <w:proofErr w:type="spellStart"/>
      <w:r>
        <w:t>Sammon’s</w:t>
      </w:r>
      <w:proofErr w:type="spellEnd"/>
      <w:r>
        <w:t xml:space="preserve"> mapping on Model 5</w:t>
      </w:r>
      <w:r>
        <w:tab/>
      </w:r>
      <w:r>
        <w:tab/>
      </w:r>
      <w:r>
        <w:tab/>
        <w:t xml:space="preserve">Figure 310 </w:t>
      </w:r>
      <w:proofErr w:type="spellStart"/>
      <w:r>
        <w:t>Sammon’s</w:t>
      </w:r>
      <w:proofErr w:type="spellEnd"/>
      <w:r>
        <w:t xml:space="preserve"> mapping on Model 6</w:t>
      </w:r>
    </w:p>
    <w:p w:rsidR="00BD00EF" w:rsidRDefault="00BD00EF" w:rsidP="00354AE5">
      <w:r>
        <w:rPr>
          <w:noProof/>
          <w:lang w:bidi="bn-BD"/>
        </w:rPr>
        <w:drawing>
          <wp:inline distT="0" distB="0" distL="0" distR="0">
            <wp:extent cx="2944368" cy="1656207"/>
            <wp:effectExtent l="0" t="0" r="8890" b="127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sammon_m7.bmp"/>
                    <pic:cNvPicPr/>
                  </pic:nvPicPr>
                  <pic:blipFill>
                    <a:blip r:embed="rId32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sammon_m8.bmp"/>
                    <pic:cNvPicPr/>
                  </pic:nvPicPr>
                  <pic:blipFill>
                    <a:blip r:embed="rId32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D00EF" w:rsidRDefault="00BD00EF" w:rsidP="002D1191">
      <w:pPr>
        <w:pStyle w:val="Caption"/>
        <w:jc w:val="center"/>
      </w:pPr>
      <w:r>
        <w:t xml:space="preserve">Figure 311 </w:t>
      </w:r>
      <w:proofErr w:type="spellStart"/>
      <w:r>
        <w:t>Sammon’s</w:t>
      </w:r>
      <w:proofErr w:type="spellEnd"/>
      <w:r>
        <w:t xml:space="preserve"> mapping on Model 7</w:t>
      </w:r>
      <w:r>
        <w:tab/>
      </w:r>
      <w:r>
        <w:tab/>
      </w:r>
      <w:r>
        <w:tab/>
        <w:t xml:space="preserve">Figure 312 </w:t>
      </w:r>
      <w:proofErr w:type="spellStart"/>
      <w:r>
        <w:t>Sammon’s</w:t>
      </w:r>
      <w:proofErr w:type="spellEnd"/>
      <w:r>
        <w:t xml:space="preserve"> mapping on Model 8</w:t>
      </w:r>
    </w:p>
    <w:p w:rsidR="00BD00EF" w:rsidRDefault="00BD00EF" w:rsidP="00BD00EF">
      <w:pPr>
        <w:pStyle w:val="Caption"/>
      </w:pPr>
      <w:r>
        <w:rPr>
          <w:noProof/>
          <w:lang w:bidi="bn-BD"/>
        </w:rPr>
        <w:drawing>
          <wp:inline distT="0" distB="0" distL="0" distR="0">
            <wp:extent cx="2944368" cy="1656207"/>
            <wp:effectExtent l="0" t="0" r="8890" b="127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sammon_m9.bmp"/>
                    <pic:cNvPicPr/>
                  </pic:nvPicPr>
                  <pic:blipFill>
                    <a:blip r:embed="rId32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Pr="00BD00EF">
        <w:t xml:space="preserve"> </w:t>
      </w:r>
    </w:p>
    <w:p w:rsidR="00BD00EF" w:rsidRPr="00BD00EF" w:rsidRDefault="002D1191" w:rsidP="00BD00EF">
      <w:pPr>
        <w:pStyle w:val="Caption"/>
      </w:pPr>
      <w:r>
        <w:t xml:space="preserve">           </w:t>
      </w:r>
      <w:r w:rsidR="00BD00EF">
        <w:t xml:space="preserve">Figure 313 </w:t>
      </w:r>
      <w:proofErr w:type="spellStart"/>
      <w:r w:rsidR="00BD00EF">
        <w:t>Sammon’s</w:t>
      </w:r>
      <w:proofErr w:type="spellEnd"/>
      <w:r w:rsidR="00BD00EF">
        <w:t xml:space="preserve"> mapping on Model 9</w:t>
      </w:r>
    </w:p>
    <w:p w:rsidR="00BD00EF" w:rsidRDefault="00BD00EF" w:rsidP="00354AE5"/>
    <w:p w:rsidR="00354AE5" w:rsidRDefault="004035D4" w:rsidP="00354AE5">
      <w:pPr>
        <w:pStyle w:val="Heading3"/>
      </w:pPr>
      <w:bookmarkStart w:id="48" w:name="_Toc52291342"/>
      <w:r>
        <w:lastRenderedPageBreak/>
        <w:t>6.2.</w:t>
      </w:r>
      <w:r w:rsidR="00A17154">
        <w:t>7</w:t>
      </w:r>
      <w:r w:rsidR="00354AE5">
        <w:tab/>
      </w:r>
      <w:r w:rsidR="00A17154">
        <w:t>DBSCAN</w:t>
      </w:r>
      <w:bookmarkEnd w:id="48"/>
      <w:r w:rsidR="00A17154">
        <w:t xml:space="preserve"> </w:t>
      </w:r>
    </w:p>
    <w:p w:rsidR="00BD00EF" w:rsidRDefault="00BD00EF" w:rsidP="002D1191">
      <w:pPr>
        <w:pStyle w:val="Caption"/>
        <w:jc w:val="center"/>
      </w:pPr>
      <w:r>
        <w:rPr>
          <w:noProof/>
          <w:lang w:bidi="bn-BD"/>
        </w:rPr>
        <w:drawing>
          <wp:inline distT="0" distB="0" distL="0" distR="0">
            <wp:extent cx="2944368" cy="1670048"/>
            <wp:effectExtent l="0" t="0" r="8890" b="6985"/>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 name="dbscan_kneeplot_m1.bmp"/>
                    <pic:cNvPicPr/>
                  </pic:nvPicPr>
                  <pic:blipFill>
                    <a:blip r:embed="rId323"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dbscan_m1.bmp"/>
                    <pic:cNvPicPr/>
                  </pic:nvPicPr>
                  <pic:blipFill>
                    <a:blip r:embed="rId32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14 &amp; 315 Knee plot and DBSCAN on Model 1</w:t>
      </w:r>
    </w:p>
    <w:p w:rsidR="00BD00EF" w:rsidRPr="00354AE5" w:rsidRDefault="00BD00EF" w:rsidP="002D1191">
      <w:pPr>
        <w:pStyle w:val="Caption"/>
        <w:jc w:val="center"/>
      </w:pPr>
      <w:r>
        <w:rPr>
          <w:noProof/>
          <w:lang w:bidi="bn-BD"/>
        </w:rPr>
        <w:drawing>
          <wp:inline distT="0" distB="0" distL="0" distR="0">
            <wp:extent cx="2944368" cy="1670048"/>
            <wp:effectExtent l="0" t="0" r="8890" b="6985"/>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dbscan_kneeplot_m2.bmp"/>
                    <pic:cNvPicPr/>
                  </pic:nvPicPr>
                  <pic:blipFill>
                    <a:blip r:embed="rId325"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 name="dbscan_m2.bmp"/>
                    <pic:cNvPicPr/>
                  </pic:nvPicPr>
                  <pic:blipFill>
                    <a:blip r:embed="rId32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16 &amp; 317 Knee plot and DBSCAN on Model 2</w:t>
      </w:r>
    </w:p>
    <w:p w:rsidR="00BD00EF" w:rsidRDefault="00BD00EF" w:rsidP="002D1191">
      <w:pPr>
        <w:pStyle w:val="Caption"/>
        <w:jc w:val="center"/>
      </w:pPr>
      <w:r>
        <w:rPr>
          <w:noProof/>
          <w:lang w:bidi="bn-BD"/>
        </w:rPr>
        <w:drawing>
          <wp:inline distT="0" distB="0" distL="0" distR="0">
            <wp:extent cx="2944368" cy="1670048"/>
            <wp:effectExtent l="0" t="0" r="8890" b="698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 name="dbscan_kneeplot_m4.bmp"/>
                    <pic:cNvPicPr/>
                  </pic:nvPicPr>
                  <pic:blipFill>
                    <a:blip r:embed="rId327"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 name="dbscan_m4.bmp"/>
                    <pic:cNvPicPr/>
                  </pic:nvPicPr>
                  <pic:blipFill>
                    <a:blip r:embed="rId32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18 &amp; 319 Knee plot and DBSCAN on Model 4</w:t>
      </w:r>
    </w:p>
    <w:p w:rsidR="00B45076" w:rsidRDefault="00BD00EF" w:rsidP="002D1191">
      <w:pPr>
        <w:pStyle w:val="Caption"/>
        <w:jc w:val="center"/>
      </w:pPr>
      <w:r>
        <w:rPr>
          <w:noProof/>
          <w:lang w:bidi="bn-BD"/>
        </w:rPr>
        <w:lastRenderedPageBreak/>
        <w:drawing>
          <wp:inline distT="0" distB="0" distL="0" distR="0">
            <wp:extent cx="2944368" cy="1670048"/>
            <wp:effectExtent l="0" t="0" r="8890" b="6985"/>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dbscan_kneeplot_m5.bmp"/>
                    <pic:cNvPicPr/>
                  </pic:nvPicPr>
                  <pic:blipFill>
                    <a:blip r:embed="rId329"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 name="dbscan_m5.bmp"/>
                    <pic:cNvPicPr/>
                  </pic:nvPicPr>
                  <pic:blipFill>
                    <a:blip r:embed="rId33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20 &amp; 321 Knee plot and DBSCAN on Model 5</w:t>
      </w:r>
    </w:p>
    <w:p w:rsidR="00B45076" w:rsidRDefault="00BD00EF" w:rsidP="002D1191">
      <w:pPr>
        <w:pStyle w:val="Caption"/>
        <w:jc w:val="center"/>
      </w:pPr>
      <w:r>
        <w:rPr>
          <w:noProof/>
          <w:lang w:bidi="bn-BD"/>
        </w:rPr>
        <w:drawing>
          <wp:inline distT="0" distB="0" distL="0" distR="0">
            <wp:extent cx="2944368" cy="1670048"/>
            <wp:effectExtent l="0" t="0" r="8890" b="6985"/>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dbscan_kneeplot_m6.bmp"/>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 name="dbscan_m6.bmp"/>
                    <pic:cNvPicPr/>
                  </pic:nvPicPr>
                  <pic:blipFill>
                    <a:blip r:embed="rId33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22 &amp; 323 Knee plot and DBSCAN on Model 6</w:t>
      </w:r>
    </w:p>
    <w:p w:rsidR="00B45076" w:rsidRPr="00B45076" w:rsidRDefault="00BD00EF" w:rsidP="002D1191">
      <w:pPr>
        <w:pStyle w:val="Caption"/>
        <w:jc w:val="center"/>
      </w:pPr>
      <w:r>
        <w:rPr>
          <w:noProof/>
          <w:lang w:bidi="bn-BD"/>
        </w:rPr>
        <w:drawing>
          <wp:inline distT="0" distB="0" distL="0" distR="0">
            <wp:extent cx="2944368" cy="1670048"/>
            <wp:effectExtent l="0" t="0" r="8890" b="6985"/>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dbscan_kneeplot_m7.bmp"/>
                    <pic:cNvPicPr/>
                  </pic:nvPicPr>
                  <pic:blipFill>
                    <a:blip r:embed="rId333"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 name="dbscan_m7.bmp"/>
                    <pic:cNvPicPr/>
                  </pic:nvPicPr>
                  <pic:blipFill>
                    <a:blip r:embed="rId33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24 &amp; 325 Knee plot and DBSCAN on Model 7</w:t>
      </w:r>
    </w:p>
    <w:p w:rsidR="00B45076" w:rsidRDefault="00BD00EF" w:rsidP="002D1191">
      <w:pPr>
        <w:pStyle w:val="Caption"/>
        <w:jc w:val="center"/>
      </w:pPr>
      <w:r>
        <w:rPr>
          <w:noProof/>
          <w:lang w:bidi="bn-BD"/>
        </w:rPr>
        <w:lastRenderedPageBreak/>
        <w:drawing>
          <wp:inline distT="0" distB="0" distL="0" distR="0">
            <wp:extent cx="2944368" cy="1670048"/>
            <wp:effectExtent l="0" t="0" r="8890" b="6985"/>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 name="dbscan_kneeplot_m8.bmp"/>
                    <pic:cNvPicPr/>
                  </pic:nvPicPr>
                  <pic:blipFill>
                    <a:blip r:embed="rId335"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dbscan_m8.bmp"/>
                    <pic:cNvPicPr/>
                  </pic:nvPicPr>
                  <pic:blipFill>
                    <a:blip r:embed="rId33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26 &amp; 327 Knee plot and DBSCAN on Model 8</w:t>
      </w:r>
    </w:p>
    <w:p w:rsidR="00354AE5" w:rsidRDefault="00BD00EF" w:rsidP="002D1191">
      <w:pPr>
        <w:jc w:val="center"/>
      </w:pPr>
      <w:r>
        <w:rPr>
          <w:noProof/>
          <w:lang w:bidi="bn-BD"/>
        </w:rPr>
        <w:drawing>
          <wp:inline distT="0" distB="0" distL="0" distR="0">
            <wp:extent cx="2944368" cy="1670048"/>
            <wp:effectExtent l="0" t="0" r="8890" b="6985"/>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 name="dbscan_kneeplot_m9.bmp"/>
                    <pic:cNvPicPr/>
                  </pic:nvPicPr>
                  <pic:blipFill>
                    <a:blip r:embed="rId337"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 name="dbscan_m9.bmp"/>
                    <pic:cNvPicPr/>
                  </pic:nvPicPr>
                  <pic:blipFill>
                    <a:blip r:embed="rId33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B45076" w:rsidRDefault="00B45076" w:rsidP="002D1191">
      <w:pPr>
        <w:pStyle w:val="Caption"/>
        <w:jc w:val="center"/>
      </w:pPr>
      <w:r>
        <w:t>Figure 328 &amp; 329 Knee plot and DBSCAN on Model 9</w:t>
      </w:r>
    </w:p>
    <w:p w:rsidR="00B45076" w:rsidRPr="00354AE5" w:rsidRDefault="00B45076" w:rsidP="002D1191">
      <w:pPr>
        <w:jc w:val="center"/>
      </w:pPr>
    </w:p>
    <w:p w:rsidR="008F59C0" w:rsidRDefault="008F59C0">
      <w:r>
        <w:br w:type="page"/>
      </w:r>
    </w:p>
    <w:bookmarkStart w:id="49" w:name="_Toc52291343"/>
    <w:p w:rsidR="008F59C0" w:rsidRDefault="008F59C0" w:rsidP="00294CAF">
      <w:pPr>
        <w:pStyle w:val="Heading1"/>
        <w:rPr>
          <w:rFonts w:cs="Times New Roman"/>
        </w:rPr>
      </w:pPr>
      <w:r w:rsidRPr="00FC5CA7">
        <w:rPr>
          <w:noProof/>
          <w:sz w:val="44"/>
          <w:szCs w:val="44"/>
          <w:lang w:bidi="bn-BD"/>
        </w:rPr>
        <w:lastRenderedPageBreak/>
        <mc:AlternateContent>
          <mc:Choice Requires="wps">
            <w:drawing>
              <wp:anchor distT="0" distB="0" distL="114300" distR="114300" simplePos="0" relativeHeight="251668480" behindDoc="0" locked="0" layoutInCell="1" allowOverlap="1" wp14:anchorId="172C5CBB" wp14:editId="1BEE3286">
                <wp:simplePos x="0" y="0"/>
                <wp:positionH relativeFrom="margin">
                  <wp:align>center</wp:align>
                </wp:positionH>
                <wp:positionV relativeFrom="paragraph">
                  <wp:posOffset>-9525</wp:posOffset>
                </wp:positionV>
                <wp:extent cx="6400800" cy="0"/>
                <wp:effectExtent l="0" t="19050" r="19050" b="19050"/>
                <wp:wrapNone/>
                <wp:docPr id="8" name="Straight Connector 8"/>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1C213539" id="Straight Connector 8" o:spid="_x0000_s1026" style="position:absolute;z-index:2516684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" strokecolor="black [3200]" strokeweight="2.25pt">
                <v:stroke joinstyle="miter"/>
                <w10:wrap anchorx="margin"/>
              </v:line>
            </w:pict>
          </mc:Fallback>
        </mc:AlternateContent>
      </w:r>
      <w:r w:rsidRPr="00FC5CA7">
        <w:rPr>
          <w:sz w:val="44"/>
          <w:szCs w:val="44"/>
        </w:rPr>
        <w:t>C</w:t>
      </w:r>
      <w:r w:rsidRPr="00FC5CA7">
        <w:t>HAPTER</w:t>
      </w:r>
      <w:r>
        <w:rPr>
          <w:sz w:val="44"/>
          <w:szCs w:val="44"/>
        </w:rPr>
        <w:t xml:space="preserve"> 5: C</w:t>
      </w:r>
      <w:r w:rsidRPr="008F59C0">
        <w:t>ONCLUSION</w:t>
      </w:r>
      <w:r>
        <w:rPr>
          <w:sz w:val="44"/>
          <w:szCs w:val="44"/>
        </w:rPr>
        <w:t xml:space="preserve"> A</w:t>
      </w:r>
      <w:r w:rsidRPr="008F59C0">
        <w:t>ND</w:t>
      </w:r>
      <w:r>
        <w:rPr>
          <w:sz w:val="44"/>
          <w:szCs w:val="44"/>
        </w:rPr>
        <w:t xml:space="preserve"> F</w:t>
      </w:r>
      <w:r w:rsidRPr="008F59C0">
        <w:t>UTURE</w:t>
      </w:r>
      <w:r>
        <w:rPr>
          <w:sz w:val="44"/>
          <w:szCs w:val="44"/>
        </w:rPr>
        <w:t xml:space="preserve"> W</w:t>
      </w:r>
      <w:r w:rsidRPr="008F59C0">
        <w:t>ORK</w:t>
      </w:r>
      <w:bookmarkEnd w:id="49"/>
    </w:p>
    <w:p w:rsidR="008F59C0" w:rsidRDefault="008F59C0" w:rsidP="008F59C0"/>
    <w:p w:rsidR="008F59C0" w:rsidRDefault="008F59C0" w:rsidP="008F59C0">
      <w:pPr>
        <w:rPr>
          <w:rFonts w:cs="Times New Roman"/>
          <w:sz w:val="36"/>
          <w:szCs w:val="36"/>
        </w:rPr>
      </w:pPr>
      <w:r>
        <w:rPr>
          <w:rFonts w:cs="Times New Roman"/>
          <w:sz w:val="36"/>
          <w:szCs w:val="36"/>
        </w:rPr>
        <w:br w:type="page"/>
      </w:r>
    </w:p>
    <w:p w:rsidR="00294CAF" w:rsidRDefault="00294CAF" w:rsidP="008F59C0"/>
    <w:p w:rsidR="00294CAF" w:rsidRDefault="00294CAF">
      <w:r>
        <w:br w:type="page"/>
      </w:r>
    </w:p>
    <w:p w:rsidR="008F59C0" w:rsidRDefault="00294CAF" w:rsidP="00DB0C4A">
      <w:pPr>
        <w:pStyle w:val="Heading2"/>
      </w:pPr>
      <w:bookmarkStart w:id="50" w:name="_Toc52291344"/>
      <w:r>
        <w:lastRenderedPageBreak/>
        <w:t>REFERENCES</w:t>
      </w:r>
      <w:bookmarkEnd w:id="50"/>
    </w:p>
    <w:p w:rsidR="00294CAF" w:rsidRDefault="00294CAF" w:rsidP="00294CAF">
      <w:r>
        <w:t>Bell, D. C., Atkinson, J. S., &amp; Carlson, J. W. (1999). Centrality measures for disease transmission networks. Social Networks, 21(1), 1–21. https://doi.org/10.1016/S0378-</w:t>
      </w:r>
      <w:proofErr w:type="gramStart"/>
      <w:r>
        <w:t>8733(</w:t>
      </w:r>
      <w:proofErr w:type="gramEnd"/>
      <w:r>
        <w:t>98)00010-0</w:t>
      </w:r>
    </w:p>
    <w:p w:rsidR="00294CAF" w:rsidRDefault="00294CAF" w:rsidP="00294CAF">
      <w:proofErr w:type="spellStart"/>
      <w:r>
        <w:t>Bródka</w:t>
      </w:r>
      <w:proofErr w:type="spellEnd"/>
      <w:r>
        <w:t xml:space="preserve">, P., </w:t>
      </w:r>
      <w:proofErr w:type="spellStart"/>
      <w:r>
        <w:t>Skibicki</w:t>
      </w:r>
      <w:proofErr w:type="spellEnd"/>
      <w:r>
        <w:t xml:space="preserve">, K., </w:t>
      </w:r>
      <w:proofErr w:type="spellStart"/>
      <w:r>
        <w:t>Kazienko</w:t>
      </w:r>
      <w:proofErr w:type="spellEnd"/>
      <w:r>
        <w:t xml:space="preserve">, P., &amp; </w:t>
      </w:r>
      <w:proofErr w:type="spellStart"/>
      <w:r>
        <w:t>Musiał</w:t>
      </w:r>
      <w:proofErr w:type="spellEnd"/>
      <w:r>
        <w:t>, K. (2011). A degree centrality in multi-layered social network. Proceedings of the 2011 International Conference on Computational Aspects of Social Networks, CASoN’11, 237–242. https://doi.org/10.1109/CASON.2011.6085951</w:t>
      </w:r>
    </w:p>
    <w:p w:rsidR="00294CAF" w:rsidRDefault="00294CAF" w:rsidP="00294CAF">
      <w:r>
        <w:t xml:space="preserve">Chen, H., Yin, H., Chen, T., Viet, Q., Nguyen, H., &amp; </w:t>
      </w:r>
      <w:proofErr w:type="spellStart"/>
      <w:r>
        <w:t>Xue</w:t>
      </w:r>
      <w:proofErr w:type="spellEnd"/>
      <w:r>
        <w:t>, W. P. (2019). Exploiting Centrality Information with Graph Convolutions for Network Representation Learning. 2019 IEEE 35th International Conference on Data Engineering (ICDE), 590–601. https://doi.org/10.1109/ICDE.2019.00059</w:t>
      </w:r>
    </w:p>
    <w:p w:rsidR="00294CAF" w:rsidRDefault="00294CAF" w:rsidP="00294CAF">
      <w:r>
        <w:t xml:space="preserve">Chiu, C. C., </w:t>
      </w:r>
      <w:proofErr w:type="spellStart"/>
      <w:r>
        <w:t>Balkunid</w:t>
      </w:r>
      <w:proofErr w:type="spellEnd"/>
      <w:r>
        <w:t xml:space="preserve">, P., &amp; Weinberg, F. (2016). When managers become leaders : The role of manager network </w:t>
      </w:r>
      <w:proofErr w:type="gramStart"/>
      <w:r>
        <w:t>centralities ,</w:t>
      </w:r>
      <w:proofErr w:type="gramEnd"/>
      <w:r>
        <w:t xml:space="preserve"> social power , and followers ’ perception of leadership. The Leadership Quarterly. https://doi.org/10.1016/j.leaqua.2016.05.004</w:t>
      </w:r>
    </w:p>
    <w:p w:rsidR="00294CAF" w:rsidRDefault="00294CAF" w:rsidP="00294CAF">
      <w:r>
        <w:t xml:space="preserve">Cohn, A. M., Amato, M. S., Zhao, K., Wang, X., Cha, S., Pearson, J. L., </w:t>
      </w:r>
      <w:proofErr w:type="spellStart"/>
      <w:r>
        <w:t>Papandonatos</w:t>
      </w:r>
      <w:proofErr w:type="spellEnd"/>
      <w:r>
        <w:t>, G. D., &amp; Graham, A. L. (2019). Discussions of Alcohol Use in an Online Social Network for Smoking Cessation: Analysis of Topics, Sentiment, and Social Network Centrality. Alcoholism: Clinical and Experimental Research, 43(1), 108–114. https://doi.org/10.1111/acer.13906</w:t>
      </w:r>
    </w:p>
    <w:p w:rsidR="00294CAF" w:rsidRDefault="00294CAF" w:rsidP="00294CAF">
      <w:proofErr w:type="spellStart"/>
      <w:r>
        <w:t>Cordella</w:t>
      </w:r>
      <w:proofErr w:type="spellEnd"/>
      <w:r>
        <w:t xml:space="preserve">, L. P., Foggia, P., </w:t>
      </w:r>
      <w:proofErr w:type="spellStart"/>
      <w:r>
        <w:t>Sansone</w:t>
      </w:r>
      <w:proofErr w:type="spellEnd"/>
      <w:r>
        <w:t>, C., &amp; Vento, M. (2004). A (sub)graph isomorphism algorithm for matching large graphs. IEEE Transactions on Pattern Analysis and Machine Intelligence, 26(10), 1367–1372. https://doi.org/10.1109/TPAMI.2004.75</w:t>
      </w:r>
    </w:p>
    <w:p w:rsidR="00294CAF" w:rsidRDefault="00294CAF" w:rsidP="00294CAF">
      <w:proofErr w:type="spellStart"/>
      <w:r>
        <w:t>Crucitti</w:t>
      </w:r>
      <w:proofErr w:type="spellEnd"/>
      <w:r>
        <w:t xml:space="preserve">, P., </w:t>
      </w:r>
      <w:proofErr w:type="spellStart"/>
      <w:r>
        <w:t>Latora</w:t>
      </w:r>
      <w:proofErr w:type="spellEnd"/>
      <w:r>
        <w:t>, V., &amp; Porta, S. (2006). Centrality in networks of urban streets. Chaos, 16(1). https://doi.org/10.1063/1.2150162</w:t>
      </w:r>
    </w:p>
    <w:p w:rsidR="00294CAF" w:rsidRDefault="00294CAF" w:rsidP="00294CAF">
      <w:proofErr w:type="spellStart"/>
      <w:r>
        <w:t>Culotta</w:t>
      </w:r>
      <w:proofErr w:type="spellEnd"/>
      <w:r>
        <w:t>, A., &amp; Cutler, J. (2016). Predicting Twitter User Demographics using Distant Supervision from Website Traffic Data. 55, 389–408.</w:t>
      </w:r>
    </w:p>
    <w:p w:rsidR="00294CAF" w:rsidRDefault="00294CAF" w:rsidP="00294CAF">
      <w:r>
        <w:t>Hussain, J., &amp; Islam, M. A. (2016). Evaluation of graph centrality measures for tweet classification. 2016 International Conference on Computing, Electronic and Electrical Engineering, ICE Cube 2016 - Proceedings, 126–137. https://doi.org/10.1109/ICECUBE.2016.7495209</w:t>
      </w:r>
    </w:p>
    <w:p w:rsidR="00294CAF" w:rsidRDefault="00294CAF" w:rsidP="00294CAF">
      <w:r>
        <w:t xml:space="preserve">Joyce, K. E., </w:t>
      </w:r>
      <w:proofErr w:type="spellStart"/>
      <w:r>
        <w:t>Laurienti</w:t>
      </w:r>
      <w:proofErr w:type="spellEnd"/>
      <w:r>
        <w:t xml:space="preserve">, P. J., Burdette, J. H., &amp; </w:t>
      </w:r>
      <w:proofErr w:type="spellStart"/>
      <w:r>
        <w:t>Hayasaka</w:t>
      </w:r>
      <w:proofErr w:type="spellEnd"/>
      <w:r>
        <w:t xml:space="preserve">, S. (2010). A new measure of centrality for brain networks. </w:t>
      </w:r>
      <w:proofErr w:type="spellStart"/>
      <w:r>
        <w:t>PLoS</w:t>
      </w:r>
      <w:proofErr w:type="spellEnd"/>
      <w:r>
        <w:t xml:space="preserve"> ONE, 5(8). https://doi.org/10.1371/journal.pone.0012200</w:t>
      </w:r>
    </w:p>
    <w:p w:rsidR="00294CAF" w:rsidRDefault="00294CAF" w:rsidP="00294CAF">
      <w:proofErr w:type="spellStart"/>
      <w:r>
        <w:t>Landherr</w:t>
      </w:r>
      <w:proofErr w:type="spellEnd"/>
      <w:r>
        <w:t xml:space="preserve">, A., </w:t>
      </w:r>
      <w:proofErr w:type="spellStart"/>
      <w:r>
        <w:t>Friedl</w:t>
      </w:r>
      <w:proofErr w:type="spellEnd"/>
      <w:r>
        <w:t xml:space="preserve">, B., &amp; </w:t>
      </w:r>
      <w:proofErr w:type="spellStart"/>
      <w:r>
        <w:t>Heidemann</w:t>
      </w:r>
      <w:proofErr w:type="spellEnd"/>
      <w:r>
        <w:t>, J. (2010). A Critical Review of Centrality Measures in Social Networks. Business &amp; Information Systems Engineering, 2(6), 371–385. https://doi.org/10.1007/s12599-010-0127-3</w:t>
      </w:r>
    </w:p>
    <w:p w:rsidR="00294CAF" w:rsidRDefault="00294CAF" w:rsidP="00294CAF">
      <w:r>
        <w:t xml:space="preserve">Lee, S. H., Choi, J. Y., </w:t>
      </w:r>
      <w:proofErr w:type="spellStart"/>
      <w:r>
        <w:t>Yoo</w:t>
      </w:r>
      <w:proofErr w:type="spellEnd"/>
      <w:r>
        <w:t>, S. H., &amp; Oh, Y. G. (2013). Evaluating spatial centrality for integrated tourism management in rural areas using GIS and network analysis. Tourism Management, 34, 14–24. https://doi.org/10.1016/j.tourman.2012.03.005</w:t>
      </w:r>
    </w:p>
    <w:p w:rsidR="00294CAF" w:rsidRDefault="00294CAF" w:rsidP="00294CAF">
      <w:proofErr w:type="spellStart"/>
      <w:r>
        <w:lastRenderedPageBreak/>
        <w:t>Mccallum</w:t>
      </w:r>
      <w:proofErr w:type="spellEnd"/>
      <w:r>
        <w:t>, A. (2007). Topic and Role Discovery in Social Networks with Experiments on Enron and Academic Email. 30, 249–272.</w:t>
      </w:r>
    </w:p>
    <w:p w:rsidR="00294CAF" w:rsidRDefault="00294CAF" w:rsidP="00294CAF">
      <w:r>
        <w:t xml:space="preserve">Miller, P. R., </w:t>
      </w:r>
      <w:proofErr w:type="spellStart"/>
      <w:r>
        <w:t>Bobkowski</w:t>
      </w:r>
      <w:proofErr w:type="spellEnd"/>
      <w:r>
        <w:t xml:space="preserve">, P. S., </w:t>
      </w:r>
      <w:proofErr w:type="spellStart"/>
      <w:r>
        <w:t>Maliniak</w:t>
      </w:r>
      <w:proofErr w:type="spellEnd"/>
      <w:r>
        <w:t xml:space="preserve">, D., &amp; </w:t>
      </w:r>
      <w:proofErr w:type="spellStart"/>
      <w:r>
        <w:t>Rapoport</w:t>
      </w:r>
      <w:proofErr w:type="spellEnd"/>
      <w:r>
        <w:t>, R. B. (2015). Talking Politics on Facebook : Network Centrality and Political Discussion Practices in Social Media. https://doi.org/10.1177/1065912915580135</w:t>
      </w:r>
    </w:p>
    <w:p w:rsidR="00294CAF" w:rsidRDefault="00294CAF" w:rsidP="00294CAF">
      <w:r>
        <w:t>Narayanan, S. (2005). The Betweenness Centrality Of Biological Networks A Study of Betweenness Centrality.</w:t>
      </w:r>
    </w:p>
    <w:p w:rsidR="00294CAF" w:rsidRDefault="00294CAF" w:rsidP="00294CAF">
      <w:r>
        <w:t>Newman, M. (2010). Networks: An Introduction. In Networks: An Introduction. https://doi.org/10.1093/acprof:oso/9780199206650.001.0001</w:t>
      </w:r>
    </w:p>
    <w:p w:rsidR="00294CAF" w:rsidRDefault="00294CAF" w:rsidP="00294CAF">
      <w:r>
        <w:t>Park, K., &amp; Kim, D. (2009). Localized network centrality and essentiality in the yeast – protein interaction network. 5143–5154. https://doi.org/10.1002/pmic.200900357</w:t>
      </w:r>
    </w:p>
    <w:p w:rsidR="00294CAF" w:rsidRDefault="00294CAF" w:rsidP="00294CAF">
      <w:proofErr w:type="spellStart"/>
      <w:r>
        <w:t>Rossman</w:t>
      </w:r>
      <w:proofErr w:type="spellEnd"/>
      <w:r>
        <w:t xml:space="preserve">, G., Esparza, N., &amp; </w:t>
      </w:r>
      <w:proofErr w:type="spellStart"/>
      <w:r>
        <w:t>Bonacich</w:t>
      </w:r>
      <w:proofErr w:type="spellEnd"/>
      <w:r>
        <w:t>, P. (2010). I’d like to thank the academy, team spillovers, and network centrality. American Sociological Review, 75(1), 31–51. https://doi.org/10.1177/0003122409359164</w:t>
      </w:r>
    </w:p>
    <w:p w:rsidR="00294CAF" w:rsidRDefault="00294CAF" w:rsidP="00294CAF">
      <w:r>
        <w:t>Williamson, S. A., &amp; Tec, M. (2019). Random clique covers for graphs with local density and global sparsity. 35th Conference on Uncertainty in Artificial Intelligence, UAI 2019.</w:t>
      </w:r>
    </w:p>
    <w:p w:rsidR="00294CAF" w:rsidRDefault="00294CAF" w:rsidP="00294CAF">
      <w:r>
        <w:t>Yang, B., &amp; Liu, J. (2008). Discovering global network communities based on local centralities. ACM Transactions on the Web, 2(1). https://doi.org/10.1145/1326561.1326570</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832B88">
        <w:rPr>
          <w:rFonts w:cs="Times New Roman"/>
          <w:noProof/>
          <w:szCs w:val="24"/>
        </w:rPr>
        <w:t xml:space="preserve">Crucitti, P., Latora, V., &amp; Porta, S. (2006). Centrality measures in spatial networks of urban streets. </w:t>
      </w:r>
      <w:r w:rsidRPr="00832B88">
        <w:rPr>
          <w:rFonts w:cs="Times New Roman"/>
          <w:i/>
          <w:iCs/>
          <w:noProof/>
          <w:szCs w:val="24"/>
        </w:rPr>
        <w:t>Physical Review E - Statistical, Nonlinear, and Soft Matter Physics</w:t>
      </w:r>
      <w:r w:rsidRPr="00832B88">
        <w:rPr>
          <w:rFonts w:cs="Times New Roman"/>
          <w:noProof/>
          <w:szCs w:val="24"/>
        </w:rPr>
        <w:t xml:space="preserve">, </w:t>
      </w:r>
      <w:r w:rsidRPr="00832B88">
        <w:rPr>
          <w:rFonts w:cs="Times New Roman"/>
          <w:i/>
          <w:iCs/>
          <w:noProof/>
          <w:szCs w:val="24"/>
        </w:rPr>
        <w:t>73</w:t>
      </w:r>
      <w:r w:rsidRPr="00832B88">
        <w:rPr>
          <w:rFonts w:cs="Times New Roman"/>
          <w:noProof/>
          <w:szCs w:val="24"/>
        </w:rPr>
        <w:t>(3), 1–5. https://doi.org/10.1103/PhysRevE.73.036125</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De La Peña Sarracén, G. L., &amp; Rosso, P. (2018). Automatic text summarization based on betweenness centrality. </w:t>
      </w:r>
      <w:r w:rsidRPr="00832B88">
        <w:rPr>
          <w:rFonts w:cs="Times New Roman"/>
          <w:i/>
          <w:iCs/>
          <w:noProof/>
          <w:szCs w:val="24"/>
        </w:rPr>
        <w:t>ACM International Conference Proceeding Series</w:t>
      </w:r>
      <w:r w:rsidRPr="00832B88">
        <w:rPr>
          <w:rFonts w:cs="Times New Roman"/>
          <w:noProof/>
          <w:szCs w:val="24"/>
        </w:rPr>
        <w:t xml:space="preserve">, </w:t>
      </w:r>
      <w:r w:rsidRPr="00832B88">
        <w:rPr>
          <w:rFonts w:cs="Times New Roman"/>
          <w:i/>
          <w:iCs/>
          <w:noProof/>
          <w:szCs w:val="24"/>
        </w:rPr>
        <w:t>Part F1377</w:t>
      </w:r>
      <w:r w:rsidRPr="00832B88">
        <w:rPr>
          <w:rFonts w:cs="Times New Roman"/>
          <w:noProof/>
          <w:szCs w:val="24"/>
        </w:rPr>
        <w:t>. https://doi.org/10.1145/3230599.3230611</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Department of Physics Department of Electrical and Computer Engineering. (2012). </w:t>
      </w:r>
      <w:r w:rsidRPr="00832B88">
        <w:rPr>
          <w:rFonts w:cs="Times New Roman"/>
          <w:i/>
          <w:iCs/>
          <w:noProof/>
          <w:szCs w:val="24"/>
        </w:rPr>
        <w:t>Review Literature And Arts Of The Americas</w:t>
      </w:r>
      <w:r w:rsidRPr="00832B88">
        <w:rPr>
          <w:rFonts w:cs="Times New Roman"/>
          <w:noProof/>
          <w:szCs w:val="24"/>
        </w:rPr>
        <w:t>, 3977–3980.</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Dwyer, T., Kosch, D., &amp; Xu, K. (2003). </w:t>
      </w:r>
      <w:r w:rsidRPr="00832B88">
        <w:rPr>
          <w:rFonts w:cs="Times New Roman"/>
          <w:i/>
          <w:iCs/>
          <w:noProof/>
          <w:szCs w:val="24"/>
        </w:rPr>
        <w:t>Visual Analysis of Network Centralities</w:t>
      </w:r>
      <w:r w:rsidRPr="00832B88">
        <w:rPr>
          <w:rFonts w:cs="Times New Roman"/>
          <w:noProof/>
          <w:szCs w:val="24"/>
        </w:rPr>
        <w:t xml:space="preserve">. </w:t>
      </w:r>
      <w:r w:rsidRPr="00832B88">
        <w:rPr>
          <w:rFonts w:cs="Times New Roman"/>
          <w:i/>
          <w:iCs/>
          <w:noProof/>
          <w:szCs w:val="24"/>
        </w:rPr>
        <w:t>Wuchty 2002</w:t>
      </w:r>
      <w:r w:rsidRPr="00832B88">
        <w:rPr>
          <w:rFonts w:cs="Times New Roman"/>
          <w:noProof/>
          <w:szCs w:val="24"/>
        </w:rPr>
        <w:t>.</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Huang, X., Zhao, Y., Yang, J., Zhang, C., &amp; Ye, X. (2016). </w:t>
      </w:r>
      <w:r w:rsidRPr="00832B88">
        <w:rPr>
          <w:rFonts w:cs="Times New Roman"/>
          <w:i/>
          <w:iCs/>
          <w:noProof/>
          <w:szCs w:val="24"/>
        </w:rPr>
        <w:t>TrajGraph : A Graph-Based Visual Analytics Approach to Studying Urban Network Centralities Using Taxi Trajectory Data</w:t>
      </w:r>
      <w:r w:rsidRPr="00832B88">
        <w:rPr>
          <w:rFonts w:cs="Times New Roman"/>
          <w:noProof/>
          <w:szCs w:val="24"/>
        </w:rPr>
        <w:t xml:space="preserve">. </w:t>
      </w:r>
      <w:r w:rsidRPr="00832B88">
        <w:rPr>
          <w:rFonts w:cs="Times New Roman"/>
          <w:i/>
          <w:iCs/>
          <w:noProof/>
          <w:szCs w:val="24"/>
        </w:rPr>
        <w:t>22</w:t>
      </w:r>
      <w:r w:rsidRPr="00832B88">
        <w:rPr>
          <w:rFonts w:cs="Times New Roman"/>
          <w:noProof/>
          <w:szCs w:val="24"/>
        </w:rPr>
        <w:t>(1), 160–169.</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Wu, Q., Qi, X., Fuller, E., &amp; Zhang, C. Q. (2013). “follow the leader”: A centrality guided clustering and its application to social network analysis. </w:t>
      </w:r>
      <w:r w:rsidRPr="00832B88">
        <w:rPr>
          <w:rFonts w:cs="Times New Roman"/>
          <w:i/>
          <w:iCs/>
          <w:noProof/>
          <w:szCs w:val="24"/>
        </w:rPr>
        <w:t>The Scientific World Journal</w:t>
      </w:r>
      <w:r w:rsidRPr="00832B88">
        <w:rPr>
          <w:rFonts w:cs="Times New Roman"/>
          <w:noProof/>
          <w:szCs w:val="24"/>
        </w:rPr>
        <w:t xml:space="preserve">, </w:t>
      </w:r>
      <w:r w:rsidRPr="00832B88">
        <w:rPr>
          <w:rFonts w:cs="Times New Roman"/>
          <w:i/>
          <w:iCs/>
          <w:noProof/>
          <w:szCs w:val="24"/>
        </w:rPr>
        <w:t>2013</w:t>
      </w:r>
      <w:r w:rsidRPr="00832B88">
        <w:rPr>
          <w:rFonts w:cs="Times New Roman"/>
          <w:noProof/>
          <w:szCs w:val="24"/>
        </w:rPr>
        <w:t>. https://doi.org/10.1155/2013/368568</w:t>
      </w:r>
    </w:p>
    <w:p w:rsidR="00832B88" w:rsidRPr="00832B88" w:rsidRDefault="00832B88" w:rsidP="00832B88">
      <w:pPr>
        <w:widowControl w:val="0"/>
        <w:autoSpaceDE w:val="0"/>
        <w:autoSpaceDN w:val="0"/>
        <w:adjustRightInd w:val="0"/>
        <w:spacing w:line="240" w:lineRule="auto"/>
        <w:ind w:left="480" w:hanging="480"/>
        <w:rPr>
          <w:rFonts w:cs="Times New Roman"/>
          <w:noProof/>
        </w:rPr>
      </w:pPr>
      <w:r w:rsidRPr="00832B88">
        <w:rPr>
          <w:rFonts w:cs="Times New Roman"/>
          <w:noProof/>
          <w:szCs w:val="24"/>
        </w:rPr>
        <w:t xml:space="preserve">Zhang, Y., Wang, X., Zeng, P., &amp; Chen, X. (2011). Centrality characteristics of road network patterns of traffic analysis zones. </w:t>
      </w:r>
      <w:r w:rsidRPr="00832B88">
        <w:rPr>
          <w:rFonts w:cs="Times New Roman"/>
          <w:i/>
          <w:iCs/>
          <w:noProof/>
          <w:szCs w:val="24"/>
        </w:rPr>
        <w:t>Transportation Research Record</w:t>
      </w:r>
      <w:r w:rsidRPr="00832B88">
        <w:rPr>
          <w:rFonts w:cs="Times New Roman"/>
          <w:noProof/>
          <w:szCs w:val="24"/>
        </w:rPr>
        <w:t xml:space="preserve">, </w:t>
      </w:r>
      <w:r w:rsidRPr="00832B88">
        <w:rPr>
          <w:rFonts w:cs="Times New Roman"/>
          <w:i/>
          <w:iCs/>
          <w:noProof/>
          <w:szCs w:val="24"/>
        </w:rPr>
        <w:t>2256</w:t>
      </w:r>
      <w:r w:rsidRPr="00832B88">
        <w:rPr>
          <w:rFonts w:cs="Times New Roman"/>
          <w:noProof/>
          <w:szCs w:val="24"/>
        </w:rPr>
        <w:t>, 16–24. https://doi.org/10.3141/2256-03</w:t>
      </w:r>
    </w:p>
    <w:p w:rsidR="00294CAF" w:rsidRPr="00294CAF" w:rsidRDefault="00832B88" w:rsidP="00294CAF">
      <w:r>
        <w:lastRenderedPageBreak/>
        <w:fldChar w:fldCharType="end"/>
      </w:r>
    </w:p>
    <w:sectPr w:rsidR="00294CAF" w:rsidRPr="00294CA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402C3"/>
    <w:multiLevelType w:val="multilevel"/>
    <w:tmpl w:val="592087E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43C11E8"/>
    <w:multiLevelType w:val="hybridMultilevel"/>
    <w:tmpl w:val="6D20C4D4"/>
    <w:lvl w:ilvl="0" w:tplc="F878C8B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484469"/>
    <w:multiLevelType w:val="hybridMultilevel"/>
    <w:tmpl w:val="523C47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A63E7C"/>
    <w:multiLevelType w:val="hybridMultilevel"/>
    <w:tmpl w:val="B1D853C0"/>
    <w:lvl w:ilvl="0" w:tplc="F878C8B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2E5EE8"/>
    <w:multiLevelType w:val="hybridMultilevel"/>
    <w:tmpl w:val="4FE6792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C50927"/>
    <w:multiLevelType w:val="hybridMultilevel"/>
    <w:tmpl w:val="BF604F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665A61"/>
    <w:multiLevelType w:val="hybridMultilevel"/>
    <w:tmpl w:val="00AE8F8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DB0199F"/>
    <w:multiLevelType w:val="multilevel"/>
    <w:tmpl w:val="422AA22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7"/>
  </w:num>
  <w:num w:numId="2">
    <w:abstractNumId w:val="0"/>
  </w:num>
  <w:num w:numId="3">
    <w:abstractNumId w:val="5"/>
  </w:num>
  <w:num w:numId="4">
    <w:abstractNumId w:val="2"/>
  </w:num>
  <w:num w:numId="5">
    <w:abstractNumId w:val="3"/>
  </w:num>
  <w:num w:numId="6">
    <w:abstractNumId w:val="4"/>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3D5E"/>
    <w:rsid w:val="000452BD"/>
    <w:rsid w:val="00063D5E"/>
    <w:rsid w:val="00072112"/>
    <w:rsid w:val="00085983"/>
    <w:rsid w:val="00133F83"/>
    <w:rsid w:val="00191AD1"/>
    <w:rsid w:val="00222967"/>
    <w:rsid w:val="00294CAF"/>
    <w:rsid w:val="002C2749"/>
    <w:rsid w:val="002D1191"/>
    <w:rsid w:val="00354AE5"/>
    <w:rsid w:val="00376CE1"/>
    <w:rsid w:val="003F7C71"/>
    <w:rsid w:val="004035D4"/>
    <w:rsid w:val="00412C8A"/>
    <w:rsid w:val="0044439D"/>
    <w:rsid w:val="00451F1C"/>
    <w:rsid w:val="004D1A67"/>
    <w:rsid w:val="00513F19"/>
    <w:rsid w:val="00582C1B"/>
    <w:rsid w:val="005B1A30"/>
    <w:rsid w:val="005D118D"/>
    <w:rsid w:val="005F11AC"/>
    <w:rsid w:val="00654D44"/>
    <w:rsid w:val="006B553C"/>
    <w:rsid w:val="00750E94"/>
    <w:rsid w:val="007C4DF6"/>
    <w:rsid w:val="007E6AB8"/>
    <w:rsid w:val="00812D0B"/>
    <w:rsid w:val="00832B88"/>
    <w:rsid w:val="008B3050"/>
    <w:rsid w:val="008B3170"/>
    <w:rsid w:val="008F59C0"/>
    <w:rsid w:val="0093761A"/>
    <w:rsid w:val="00A12E63"/>
    <w:rsid w:val="00A17154"/>
    <w:rsid w:val="00A2677C"/>
    <w:rsid w:val="00B25E25"/>
    <w:rsid w:val="00B45076"/>
    <w:rsid w:val="00B633A1"/>
    <w:rsid w:val="00B72A7A"/>
    <w:rsid w:val="00BD00EF"/>
    <w:rsid w:val="00BE713F"/>
    <w:rsid w:val="00BF3587"/>
    <w:rsid w:val="00C11330"/>
    <w:rsid w:val="00C16B35"/>
    <w:rsid w:val="00C16E09"/>
    <w:rsid w:val="00C33D38"/>
    <w:rsid w:val="00C44F79"/>
    <w:rsid w:val="00C54F39"/>
    <w:rsid w:val="00D04F64"/>
    <w:rsid w:val="00D6438F"/>
    <w:rsid w:val="00DB0C4A"/>
    <w:rsid w:val="00E36A43"/>
    <w:rsid w:val="00E9481F"/>
    <w:rsid w:val="00EF2528"/>
    <w:rsid w:val="00F52C33"/>
    <w:rsid w:val="00F60739"/>
    <w:rsid w:val="00FC5CA7"/>
    <w:rsid w:val="00FE6C46"/>
    <w:rsid w:val="00FF03B3"/>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F9A92A"/>
  <w15:chartTrackingRefBased/>
  <w15:docId w15:val="{38357507-E529-4039-8B9B-0C468F978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35D4"/>
    <w:rPr>
      <w:rFonts w:ascii="Times New Roman" w:hAnsi="Times New Roman"/>
      <w:sz w:val="24"/>
    </w:rPr>
  </w:style>
  <w:style w:type="paragraph" w:styleId="Heading1">
    <w:name w:val="heading 1"/>
    <w:basedOn w:val="Normal"/>
    <w:next w:val="Normal"/>
    <w:link w:val="Heading1Char"/>
    <w:autoRedefine/>
    <w:uiPriority w:val="9"/>
    <w:qFormat/>
    <w:rsid w:val="00BF3587"/>
    <w:pPr>
      <w:keepNext/>
      <w:keepLines/>
      <w:spacing w:before="240" w:after="0"/>
      <w:jc w:val="right"/>
      <w:outlineLvl w:val="0"/>
    </w:pPr>
    <w:rPr>
      <w:rFonts w:eastAsiaTheme="majorEastAsia" w:cstheme="majorBidi"/>
      <w:b/>
      <w:color w:val="000000" w:themeColor="text1"/>
      <w:sz w:val="36"/>
      <w:szCs w:val="32"/>
    </w:rPr>
  </w:style>
  <w:style w:type="paragraph" w:styleId="Heading2">
    <w:name w:val="heading 2"/>
    <w:basedOn w:val="Normal"/>
    <w:next w:val="Normal"/>
    <w:link w:val="Heading2Char"/>
    <w:uiPriority w:val="9"/>
    <w:unhideWhenUsed/>
    <w:qFormat/>
    <w:rsid w:val="00A2677C"/>
    <w:pPr>
      <w:keepNext/>
      <w:keepLines/>
      <w:spacing w:before="40" w:after="0"/>
      <w:outlineLvl w:val="1"/>
    </w:pPr>
    <w:rPr>
      <w:rFonts w:eastAsiaTheme="majorEastAsia" w:cstheme="majorBidi"/>
      <w:b/>
      <w:color w:val="000000" w:themeColor="text1"/>
      <w:sz w:val="32"/>
      <w:szCs w:val="26"/>
    </w:rPr>
  </w:style>
  <w:style w:type="paragraph" w:styleId="Heading3">
    <w:name w:val="heading 3"/>
    <w:basedOn w:val="Normal"/>
    <w:next w:val="Normal"/>
    <w:link w:val="Heading3Char"/>
    <w:uiPriority w:val="9"/>
    <w:unhideWhenUsed/>
    <w:qFormat/>
    <w:rsid w:val="007C4DF6"/>
    <w:pPr>
      <w:keepNext/>
      <w:keepLines/>
      <w:spacing w:before="40" w:after="0"/>
      <w:outlineLvl w:val="2"/>
    </w:pPr>
    <w:rPr>
      <w:rFonts w:eastAsiaTheme="majorEastAsia" w:cstheme="majorBidi"/>
      <w:b/>
      <w:color w:val="000000" w:themeColor="text1"/>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438F"/>
    <w:pPr>
      <w:spacing w:after="0" w:line="240" w:lineRule="auto"/>
      <w:contextualSpacing/>
      <w:jc w:val="center"/>
    </w:pPr>
    <w:rPr>
      <w:rFonts w:asciiTheme="majorHAnsi" w:eastAsiaTheme="majorEastAsia" w:hAnsiTheme="majorHAnsi" w:cstheme="majorBidi"/>
      <w:color w:val="44546A" w:themeColor="text2"/>
      <w:spacing w:val="-10"/>
      <w:kern w:val="28"/>
      <w:sz w:val="56"/>
      <w:szCs w:val="56"/>
      <w:u w:val="single"/>
    </w:rPr>
  </w:style>
  <w:style w:type="character" w:customStyle="1" w:styleId="TitleChar">
    <w:name w:val="Title Char"/>
    <w:basedOn w:val="DefaultParagraphFont"/>
    <w:link w:val="Title"/>
    <w:uiPriority w:val="10"/>
    <w:rsid w:val="00D6438F"/>
    <w:rPr>
      <w:rFonts w:asciiTheme="majorHAnsi" w:eastAsiaTheme="majorEastAsia" w:hAnsiTheme="majorHAnsi" w:cstheme="majorBidi"/>
      <w:color w:val="44546A" w:themeColor="text2"/>
      <w:spacing w:val="-10"/>
      <w:kern w:val="28"/>
      <w:sz w:val="56"/>
      <w:szCs w:val="56"/>
      <w:u w:val="single"/>
    </w:rPr>
  </w:style>
  <w:style w:type="character" w:customStyle="1" w:styleId="Heading1Char">
    <w:name w:val="Heading 1 Char"/>
    <w:basedOn w:val="DefaultParagraphFont"/>
    <w:link w:val="Heading1"/>
    <w:uiPriority w:val="9"/>
    <w:rsid w:val="00BF3587"/>
    <w:rPr>
      <w:rFonts w:ascii="Times New Roman" w:eastAsiaTheme="majorEastAsia" w:hAnsi="Times New Roman" w:cstheme="majorBidi"/>
      <w:b/>
      <w:color w:val="000000" w:themeColor="text1"/>
      <w:sz w:val="36"/>
      <w:szCs w:val="32"/>
    </w:rPr>
  </w:style>
  <w:style w:type="paragraph" w:styleId="TOCHeading">
    <w:name w:val="TOC Heading"/>
    <w:basedOn w:val="Heading1"/>
    <w:next w:val="Normal"/>
    <w:uiPriority w:val="39"/>
    <w:unhideWhenUsed/>
    <w:qFormat/>
    <w:rsid w:val="00FC5CA7"/>
    <w:pPr>
      <w:outlineLvl w:val="9"/>
    </w:pPr>
  </w:style>
  <w:style w:type="paragraph" w:styleId="TOC2">
    <w:name w:val="toc 2"/>
    <w:basedOn w:val="Normal"/>
    <w:next w:val="Normal"/>
    <w:autoRedefine/>
    <w:uiPriority w:val="39"/>
    <w:unhideWhenUsed/>
    <w:rsid w:val="00FC5CA7"/>
    <w:pPr>
      <w:spacing w:after="100"/>
      <w:ind w:left="220"/>
    </w:pPr>
    <w:rPr>
      <w:rFonts w:eastAsiaTheme="minorEastAsia" w:cs="Times New Roman"/>
    </w:rPr>
  </w:style>
  <w:style w:type="paragraph" w:styleId="TOC1">
    <w:name w:val="toc 1"/>
    <w:basedOn w:val="Normal"/>
    <w:next w:val="Normal"/>
    <w:autoRedefine/>
    <w:uiPriority w:val="39"/>
    <w:unhideWhenUsed/>
    <w:rsid w:val="00FC5CA7"/>
    <w:pPr>
      <w:spacing w:after="100"/>
    </w:pPr>
    <w:rPr>
      <w:rFonts w:eastAsiaTheme="minorEastAsia" w:cs="Times New Roman"/>
    </w:rPr>
  </w:style>
  <w:style w:type="paragraph" w:styleId="TOC3">
    <w:name w:val="toc 3"/>
    <w:basedOn w:val="Normal"/>
    <w:next w:val="Normal"/>
    <w:autoRedefine/>
    <w:uiPriority w:val="39"/>
    <w:unhideWhenUsed/>
    <w:rsid w:val="00FC5CA7"/>
    <w:pPr>
      <w:spacing w:after="100"/>
      <w:ind w:left="440"/>
    </w:pPr>
    <w:rPr>
      <w:rFonts w:eastAsiaTheme="minorEastAsia" w:cs="Times New Roman"/>
    </w:rPr>
  </w:style>
  <w:style w:type="paragraph" w:styleId="ListParagraph">
    <w:name w:val="List Paragraph"/>
    <w:basedOn w:val="Normal"/>
    <w:uiPriority w:val="34"/>
    <w:qFormat/>
    <w:rsid w:val="00FC5CA7"/>
    <w:pPr>
      <w:ind w:left="720"/>
      <w:contextualSpacing/>
    </w:pPr>
  </w:style>
  <w:style w:type="character" w:customStyle="1" w:styleId="Heading2Char">
    <w:name w:val="Heading 2 Char"/>
    <w:basedOn w:val="DefaultParagraphFont"/>
    <w:link w:val="Heading2"/>
    <w:uiPriority w:val="9"/>
    <w:rsid w:val="00A2677C"/>
    <w:rPr>
      <w:rFonts w:ascii="Times New Roman" w:eastAsiaTheme="majorEastAsia" w:hAnsi="Times New Roman" w:cstheme="majorBidi"/>
      <w:b/>
      <w:color w:val="000000" w:themeColor="text1"/>
      <w:sz w:val="32"/>
      <w:szCs w:val="26"/>
    </w:rPr>
  </w:style>
  <w:style w:type="character" w:styleId="Hyperlink">
    <w:name w:val="Hyperlink"/>
    <w:basedOn w:val="DefaultParagraphFont"/>
    <w:uiPriority w:val="99"/>
    <w:unhideWhenUsed/>
    <w:rsid w:val="00A2677C"/>
    <w:rPr>
      <w:color w:val="0563C1" w:themeColor="hyperlink"/>
      <w:u w:val="single"/>
    </w:rPr>
  </w:style>
  <w:style w:type="character" w:customStyle="1" w:styleId="Heading3Char">
    <w:name w:val="Heading 3 Char"/>
    <w:basedOn w:val="DefaultParagraphFont"/>
    <w:link w:val="Heading3"/>
    <w:uiPriority w:val="9"/>
    <w:rsid w:val="007C4DF6"/>
    <w:rPr>
      <w:rFonts w:ascii="Times New Roman" w:eastAsiaTheme="majorEastAsia" w:hAnsi="Times New Roman" w:cstheme="majorBidi"/>
      <w:b/>
      <w:color w:val="000000" w:themeColor="text1"/>
      <w:sz w:val="28"/>
      <w:szCs w:val="24"/>
    </w:rPr>
  </w:style>
  <w:style w:type="table" w:styleId="TableGrid">
    <w:name w:val="Table Grid"/>
    <w:basedOn w:val="TableNormal"/>
    <w:uiPriority w:val="39"/>
    <w:rsid w:val="00812D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54AE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34654">
      <w:bodyDiv w:val="1"/>
      <w:marLeft w:val="0"/>
      <w:marRight w:val="0"/>
      <w:marTop w:val="0"/>
      <w:marBottom w:val="0"/>
      <w:divBdr>
        <w:top w:val="none" w:sz="0" w:space="0" w:color="auto"/>
        <w:left w:val="none" w:sz="0" w:space="0" w:color="auto"/>
        <w:bottom w:val="none" w:sz="0" w:space="0" w:color="auto"/>
        <w:right w:val="none" w:sz="0" w:space="0" w:color="auto"/>
      </w:divBdr>
    </w:div>
    <w:div w:id="116418461">
      <w:bodyDiv w:val="1"/>
      <w:marLeft w:val="0"/>
      <w:marRight w:val="0"/>
      <w:marTop w:val="0"/>
      <w:marBottom w:val="0"/>
      <w:divBdr>
        <w:top w:val="none" w:sz="0" w:space="0" w:color="auto"/>
        <w:left w:val="none" w:sz="0" w:space="0" w:color="auto"/>
        <w:bottom w:val="none" w:sz="0" w:space="0" w:color="auto"/>
        <w:right w:val="none" w:sz="0" w:space="0" w:color="auto"/>
      </w:divBdr>
    </w:div>
    <w:div w:id="173306043">
      <w:bodyDiv w:val="1"/>
      <w:marLeft w:val="0"/>
      <w:marRight w:val="0"/>
      <w:marTop w:val="0"/>
      <w:marBottom w:val="0"/>
      <w:divBdr>
        <w:top w:val="none" w:sz="0" w:space="0" w:color="auto"/>
        <w:left w:val="none" w:sz="0" w:space="0" w:color="auto"/>
        <w:bottom w:val="none" w:sz="0" w:space="0" w:color="auto"/>
        <w:right w:val="none" w:sz="0" w:space="0" w:color="auto"/>
      </w:divBdr>
    </w:div>
    <w:div w:id="260112666">
      <w:bodyDiv w:val="1"/>
      <w:marLeft w:val="0"/>
      <w:marRight w:val="0"/>
      <w:marTop w:val="0"/>
      <w:marBottom w:val="0"/>
      <w:divBdr>
        <w:top w:val="none" w:sz="0" w:space="0" w:color="auto"/>
        <w:left w:val="none" w:sz="0" w:space="0" w:color="auto"/>
        <w:bottom w:val="none" w:sz="0" w:space="0" w:color="auto"/>
        <w:right w:val="none" w:sz="0" w:space="0" w:color="auto"/>
      </w:divBdr>
    </w:div>
    <w:div w:id="488062903">
      <w:bodyDiv w:val="1"/>
      <w:marLeft w:val="0"/>
      <w:marRight w:val="0"/>
      <w:marTop w:val="0"/>
      <w:marBottom w:val="0"/>
      <w:divBdr>
        <w:top w:val="none" w:sz="0" w:space="0" w:color="auto"/>
        <w:left w:val="none" w:sz="0" w:space="0" w:color="auto"/>
        <w:bottom w:val="none" w:sz="0" w:space="0" w:color="auto"/>
        <w:right w:val="none" w:sz="0" w:space="0" w:color="auto"/>
      </w:divBdr>
    </w:div>
    <w:div w:id="604000329">
      <w:bodyDiv w:val="1"/>
      <w:marLeft w:val="0"/>
      <w:marRight w:val="0"/>
      <w:marTop w:val="0"/>
      <w:marBottom w:val="0"/>
      <w:divBdr>
        <w:top w:val="none" w:sz="0" w:space="0" w:color="auto"/>
        <w:left w:val="none" w:sz="0" w:space="0" w:color="auto"/>
        <w:bottom w:val="none" w:sz="0" w:space="0" w:color="auto"/>
        <w:right w:val="none" w:sz="0" w:space="0" w:color="auto"/>
      </w:divBdr>
    </w:div>
    <w:div w:id="634481566">
      <w:bodyDiv w:val="1"/>
      <w:marLeft w:val="0"/>
      <w:marRight w:val="0"/>
      <w:marTop w:val="0"/>
      <w:marBottom w:val="0"/>
      <w:divBdr>
        <w:top w:val="none" w:sz="0" w:space="0" w:color="auto"/>
        <w:left w:val="none" w:sz="0" w:space="0" w:color="auto"/>
        <w:bottom w:val="none" w:sz="0" w:space="0" w:color="auto"/>
        <w:right w:val="none" w:sz="0" w:space="0" w:color="auto"/>
      </w:divBdr>
    </w:div>
    <w:div w:id="1598782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2.png"/><Relationship Id="rId299" Type="http://schemas.openxmlformats.org/officeDocument/2006/relationships/image" Target="media/image294.png"/><Relationship Id="rId21" Type="http://schemas.openxmlformats.org/officeDocument/2006/relationships/image" Target="media/image16.png"/><Relationship Id="rId63" Type="http://schemas.openxmlformats.org/officeDocument/2006/relationships/image" Target="media/image58.png"/><Relationship Id="rId159" Type="http://schemas.openxmlformats.org/officeDocument/2006/relationships/image" Target="media/image154.png"/><Relationship Id="rId324" Type="http://schemas.openxmlformats.org/officeDocument/2006/relationships/image" Target="media/image319.png"/><Relationship Id="rId170" Type="http://schemas.openxmlformats.org/officeDocument/2006/relationships/image" Target="media/image165.png"/><Relationship Id="rId226" Type="http://schemas.openxmlformats.org/officeDocument/2006/relationships/image" Target="media/image221.png"/><Relationship Id="rId268" Type="http://schemas.openxmlformats.org/officeDocument/2006/relationships/image" Target="media/image263.png"/><Relationship Id="rId32" Type="http://schemas.openxmlformats.org/officeDocument/2006/relationships/image" Target="media/image27.png"/><Relationship Id="rId74" Type="http://schemas.openxmlformats.org/officeDocument/2006/relationships/image" Target="media/image69.png"/><Relationship Id="rId128" Type="http://schemas.openxmlformats.org/officeDocument/2006/relationships/image" Target="media/image123.png"/><Relationship Id="rId335" Type="http://schemas.openxmlformats.org/officeDocument/2006/relationships/image" Target="media/image330.png"/><Relationship Id="rId5" Type="http://schemas.openxmlformats.org/officeDocument/2006/relationships/webSettings" Target="webSettings.xml"/><Relationship Id="rId181" Type="http://schemas.openxmlformats.org/officeDocument/2006/relationships/image" Target="media/image176.png"/><Relationship Id="rId237" Type="http://schemas.openxmlformats.org/officeDocument/2006/relationships/image" Target="media/image232.png"/><Relationship Id="rId279" Type="http://schemas.openxmlformats.org/officeDocument/2006/relationships/image" Target="media/image274.png"/><Relationship Id="rId43" Type="http://schemas.openxmlformats.org/officeDocument/2006/relationships/image" Target="media/image38.png"/><Relationship Id="rId139" Type="http://schemas.openxmlformats.org/officeDocument/2006/relationships/image" Target="media/image134.png"/><Relationship Id="rId290" Type="http://schemas.openxmlformats.org/officeDocument/2006/relationships/image" Target="media/image285.png"/><Relationship Id="rId304" Type="http://schemas.openxmlformats.org/officeDocument/2006/relationships/image" Target="media/image299.png"/><Relationship Id="rId85" Type="http://schemas.openxmlformats.org/officeDocument/2006/relationships/image" Target="media/image80.png"/><Relationship Id="rId150" Type="http://schemas.openxmlformats.org/officeDocument/2006/relationships/image" Target="media/image145.png"/><Relationship Id="rId192" Type="http://schemas.openxmlformats.org/officeDocument/2006/relationships/image" Target="media/image187.png"/><Relationship Id="rId206" Type="http://schemas.openxmlformats.org/officeDocument/2006/relationships/image" Target="media/image201.png"/><Relationship Id="rId248" Type="http://schemas.openxmlformats.org/officeDocument/2006/relationships/image" Target="media/image243.png"/><Relationship Id="rId12" Type="http://schemas.openxmlformats.org/officeDocument/2006/relationships/image" Target="media/image7.png"/><Relationship Id="rId108" Type="http://schemas.openxmlformats.org/officeDocument/2006/relationships/image" Target="media/image103.png"/><Relationship Id="rId315" Type="http://schemas.openxmlformats.org/officeDocument/2006/relationships/image" Target="media/image310.png"/><Relationship Id="rId54" Type="http://schemas.openxmlformats.org/officeDocument/2006/relationships/image" Target="media/image49.png"/><Relationship Id="rId96" Type="http://schemas.openxmlformats.org/officeDocument/2006/relationships/image" Target="media/image91.png"/><Relationship Id="rId161" Type="http://schemas.openxmlformats.org/officeDocument/2006/relationships/image" Target="media/image156.png"/><Relationship Id="rId217" Type="http://schemas.openxmlformats.org/officeDocument/2006/relationships/image" Target="media/image212.png"/><Relationship Id="rId259" Type="http://schemas.openxmlformats.org/officeDocument/2006/relationships/image" Target="media/image254.png"/><Relationship Id="rId23" Type="http://schemas.openxmlformats.org/officeDocument/2006/relationships/image" Target="media/image18.png"/><Relationship Id="rId119" Type="http://schemas.openxmlformats.org/officeDocument/2006/relationships/image" Target="media/image114.png"/><Relationship Id="rId270" Type="http://schemas.openxmlformats.org/officeDocument/2006/relationships/image" Target="media/image265.png"/><Relationship Id="rId326" Type="http://schemas.openxmlformats.org/officeDocument/2006/relationships/image" Target="media/image321.png"/><Relationship Id="rId65" Type="http://schemas.openxmlformats.org/officeDocument/2006/relationships/image" Target="media/image60.png"/><Relationship Id="rId130" Type="http://schemas.openxmlformats.org/officeDocument/2006/relationships/image" Target="media/image125.png"/><Relationship Id="rId172" Type="http://schemas.openxmlformats.org/officeDocument/2006/relationships/image" Target="media/image167.png"/><Relationship Id="rId228" Type="http://schemas.openxmlformats.org/officeDocument/2006/relationships/image" Target="media/image223.png"/><Relationship Id="rId281" Type="http://schemas.openxmlformats.org/officeDocument/2006/relationships/image" Target="media/image276.png"/><Relationship Id="rId337" Type="http://schemas.openxmlformats.org/officeDocument/2006/relationships/image" Target="media/image332.png"/><Relationship Id="rId34" Type="http://schemas.openxmlformats.org/officeDocument/2006/relationships/image" Target="media/image29.png"/><Relationship Id="rId76" Type="http://schemas.openxmlformats.org/officeDocument/2006/relationships/image" Target="media/image71.png"/><Relationship Id="rId141" Type="http://schemas.openxmlformats.org/officeDocument/2006/relationships/image" Target="media/image136.png"/><Relationship Id="rId7" Type="http://schemas.openxmlformats.org/officeDocument/2006/relationships/image" Target="media/image2.png"/><Relationship Id="rId183" Type="http://schemas.openxmlformats.org/officeDocument/2006/relationships/image" Target="media/image178.png"/><Relationship Id="rId239" Type="http://schemas.openxmlformats.org/officeDocument/2006/relationships/image" Target="media/image234.png"/><Relationship Id="rId250" Type="http://schemas.openxmlformats.org/officeDocument/2006/relationships/image" Target="media/image245.png"/><Relationship Id="rId292" Type="http://schemas.openxmlformats.org/officeDocument/2006/relationships/image" Target="media/image287.png"/><Relationship Id="rId306" Type="http://schemas.openxmlformats.org/officeDocument/2006/relationships/image" Target="media/image301.png"/><Relationship Id="rId45" Type="http://schemas.openxmlformats.org/officeDocument/2006/relationships/image" Target="media/image40.png"/><Relationship Id="rId87" Type="http://schemas.openxmlformats.org/officeDocument/2006/relationships/image" Target="media/image82.png"/><Relationship Id="rId110" Type="http://schemas.openxmlformats.org/officeDocument/2006/relationships/image" Target="media/image105.png"/><Relationship Id="rId152" Type="http://schemas.openxmlformats.org/officeDocument/2006/relationships/image" Target="media/image147.png"/><Relationship Id="rId173" Type="http://schemas.openxmlformats.org/officeDocument/2006/relationships/image" Target="media/image168.png"/><Relationship Id="rId194" Type="http://schemas.openxmlformats.org/officeDocument/2006/relationships/image" Target="media/image189.png"/><Relationship Id="rId208" Type="http://schemas.openxmlformats.org/officeDocument/2006/relationships/image" Target="media/image203.png"/><Relationship Id="rId229" Type="http://schemas.openxmlformats.org/officeDocument/2006/relationships/image" Target="media/image224.png"/><Relationship Id="rId240" Type="http://schemas.openxmlformats.org/officeDocument/2006/relationships/image" Target="media/image235.png"/><Relationship Id="rId261" Type="http://schemas.openxmlformats.org/officeDocument/2006/relationships/image" Target="media/image256.png"/><Relationship Id="rId14" Type="http://schemas.openxmlformats.org/officeDocument/2006/relationships/image" Target="media/image9.png"/><Relationship Id="rId35" Type="http://schemas.openxmlformats.org/officeDocument/2006/relationships/image" Target="media/image30.png"/><Relationship Id="rId56" Type="http://schemas.openxmlformats.org/officeDocument/2006/relationships/image" Target="media/image51.png"/><Relationship Id="rId77" Type="http://schemas.openxmlformats.org/officeDocument/2006/relationships/image" Target="media/image72.png"/><Relationship Id="rId100" Type="http://schemas.openxmlformats.org/officeDocument/2006/relationships/image" Target="media/image95.png"/><Relationship Id="rId282" Type="http://schemas.openxmlformats.org/officeDocument/2006/relationships/image" Target="media/image277.png"/><Relationship Id="rId317" Type="http://schemas.openxmlformats.org/officeDocument/2006/relationships/image" Target="media/image312.png"/><Relationship Id="rId338" Type="http://schemas.openxmlformats.org/officeDocument/2006/relationships/image" Target="media/image333.png"/><Relationship Id="rId8" Type="http://schemas.openxmlformats.org/officeDocument/2006/relationships/image" Target="media/image3.png"/><Relationship Id="rId98" Type="http://schemas.openxmlformats.org/officeDocument/2006/relationships/image" Target="media/image93.png"/><Relationship Id="rId121" Type="http://schemas.openxmlformats.org/officeDocument/2006/relationships/image" Target="media/image116.png"/><Relationship Id="rId142" Type="http://schemas.openxmlformats.org/officeDocument/2006/relationships/image" Target="media/image137.png"/><Relationship Id="rId163" Type="http://schemas.openxmlformats.org/officeDocument/2006/relationships/image" Target="media/image158.png"/><Relationship Id="rId184" Type="http://schemas.openxmlformats.org/officeDocument/2006/relationships/image" Target="media/image179.png"/><Relationship Id="rId219" Type="http://schemas.openxmlformats.org/officeDocument/2006/relationships/image" Target="media/image214.png"/><Relationship Id="rId230" Type="http://schemas.openxmlformats.org/officeDocument/2006/relationships/image" Target="media/image225.png"/><Relationship Id="rId251" Type="http://schemas.openxmlformats.org/officeDocument/2006/relationships/image" Target="media/image246.png"/><Relationship Id="rId25" Type="http://schemas.openxmlformats.org/officeDocument/2006/relationships/image" Target="media/image20.png"/><Relationship Id="rId46" Type="http://schemas.openxmlformats.org/officeDocument/2006/relationships/image" Target="media/image41.png"/><Relationship Id="rId67" Type="http://schemas.openxmlformats.org/officeDocument/2006/relationships/image" Target="media/image62.png"/><Relationship Id="rId272" Type="http://schemas.openxmlformats.org/officeDocument/2006/relationships/image" Target="media/image267.png"/><Relationship Id="rId293" Type="http://schemas.openxmlformats.org/officeDocument/2006/relationships/image" Target="media/image288.png"/><Relationship Id="rId307" Type="http://schemas.openxmlformats.org/officeDocument/2006/relationships/image" Target="media/image302.png"/><Relationship Id="rId328" Type="http://schemas.openxmlformats.org/officeDocument/2006/relationships/image" Target="media/image323.png"/><Relationship Id="rId88" Type="http://schemas.openxmlformats.org/officeDocument/2006/relationships/image" Target="media/image83.png"/><Relationship Id="rId111" Type="http://schemas.openxmlformats.org/officeDocument/2006/relationships/image" Target="media/image106.png"/><Relationship Id="rId132" Type="http://schemas.openxmlformats.org/officeDocument/2006/relationships/image" Target="media/image127.png"/><Relationship Id="rId153" Type="http://schemas.openxmlformats.org/officeDocument/2006/relationships/image" Target="media/image148.png"/><Relationship Id="rId174" Type="http://schemas.openxmlformats.org/officeDocument/2006/relationships/image" Target="media/image169.png"/><Relationship Id="rId195" Type="http://schemas.openxmlformats.org/officeDocument/2006/relationships/image" Target="media/image190.png"/><Relationship Id="rId209" Type="http://schemas.openxmlformats.org/officeDocument/2006/relationships/image" Target="media/image204.png"/><Relationship Id="rId220" Type="http://schemas.openxmlformats.org/officeDocument/2006/relationships/image" Target="media/image215.png"/><Relationship Id="rId241" Type="http://schemas.openxmlformats.org/officeDocument/2006/relationships/image" Target="media/image236.png"/><Relationship Id="rId15" Type="http://schemas.openxmlformats.org/officeDocument/2006/relationships/image" Target="media/image10.png"/><Relationship Id="rId36" Type="http://schemas.openxmlformats.org/officeDocument/2006/relationships/image" Target="media/image31.png"/><Relationship Id="rId57" Type="http://schemas.openxmlformats.org/officeDocument/2006/relationships/image" Target="media/image52.png"/><Relationship Id="rId262" Type="http://schemas.openxmlformats.org/officeDocument/2006/relationships/image" Target="media/image257.png"/><Relationship Id="rId283" Type="http://schemas.openxmlformats.org/officeDocument/2006/relationships/image" Target="media/image278.png"/><Relationship Id="rId318" Type="http://schemas.openxmlformats.org/officeDocument/2006/relationships/image" Target="media/image313.png"/><Relationship Id="rId339" Type="http://schemas.openxmlformats.org/officeDocument/2006/relationships/fontTable" Target="fontTable.xml"/><Relationship Id="rId78" Type="http://schemas.openxmlformats.org/officeDocument/2006/relationships/image" Target="media/image73.png"/><Relationship Id="rId99" Type="http://schemas.openxmlformats.org/officeDocument/2006/relationships/image" Target="media/image94.png"/><Relationship Id="rId101" Type="http://schemas.openxmlformats.org/officeDocument/2006/relationships/image" Target="media/image96.png"/><Relationship Id="rId122" Type="http://schemas.openxmlformats.org/officeDocument/2006/relationships/image" Target="media/image117.png"/><Relationship Id="rId143" Type="http://schemas.openxmlformats.org/officeDocument/2006/relationships/image" Target="media/image138.png"/><Relationship Id="rId164" Type="http://schemas.openxmlformats.org/officeDocument/2006/relationships/image" Target="media/image159.png"/><Relationship Id="rId185" Type="http://schemas.openxmlformats.org/officeDocument/2006/relationships/image" Target="media/image180.png"/><Relationship Id="rId9" Type="http://schemas.openxmlformats.org/officeDocument/2006/relationships/image" Target="media/image4.png"/><Relationship Id="rId210" Type="http://schemas.openxmlformats.org/officeDocument/2006/relationships/image" Target="media/image205.png"/><Relationship Id="rId26" Type="http://schemas.openxmlformats.org/officeDocument/2006/relationships/image" Target="media/image21.png"/><Relationship Id="rId231" Type="http://schemas.openxmlformats.org/officeDocument/2006/relationships/image" Target="media/image226.png"/><Relationship Id="rId252" Type="http://schemas.openxmlformats.org/officeDocument/2006/relationships/image" Target="media/image247.png"/><Relationship Id="rId273" Type="http://schemas.openxmlformats.org/officeDocument/2006/relationships/image" Target="media/image268.png"/><Relationship Id="rId294" Type="http://schemas.openxmlformats.org/officeDocument/2006/relationships/image" Target="media/image289.png"/><Relationship Id="rId308" Type="http://schemas.openxmlformats.org/officeDocument/2006/relationships/image" Target="media/image303.png"/><Relationship Id="rId329" Type="http://schemas.openxmlformats.org/officeDocument/2006/relationships/image" Target="media/image324.png"/><Relationship Id="rId47" Type="http://schemas.openxmlformats.org/officeDocument/2006/relationships/image" Target="media/image42.png"/><Relationship Id="rId68" Type="http://schemas.openxmlformats.org/officeDocument/2006/relationships/image" Target="media/image63.png"/><Relationship Id="rId89" Type="http://schemas.openxmlformats.org/officeDocument/2006/relationships/image" Target="media/image84.png"/><Relationship Id="rId112" Type="http://schemas.openxmlformats.org/officeDocument/2006/relationships/image" Target="media/image107.png"/><Relationship Id="rId133" Type="http://schemas.openxmlformats.org/officeDocument/2006/relationships/image" Target="media/image128.png"/><Relationship Id="rId154" Type="http://schemas.openxmlformats.org/officeDocument/2006/relationships/image" Target="media/image149.png"/><Relationship Id="rId175" Type="http://schemas.openxmlformats.org/officeDocument/2006/relationships/image" Target="media/image170.png"/><Relationship Id="rId340" Type="http://schemas.openxmlformats.org/officeDocument/2006/relationships/theme" Target="theme/theme1.xml"/><Relationship Id="rId196" Type="http://schemas.openxmlformats.org/officeDocument/2006/relationships/image" Target="media/image191.png"/><Relationship Id="rId200" Type="http://schemas.openxmlformats.org/officeDocument/2006/relationships/image" Target="media/image195.png"/><Relationship Id="rId16" Type="http://schemas.openxmlformats.org/officeDocument/2006/relationships/image" Target="media/image11.png"/><Relationship Id="rId221" Type="http://schemas.openxmlformats.org/officeDocument/2006/relationships/image" Target="media/image216.png"/><Relationship Id="rId242" Type="http://schemas.openxmlformats.org/officeDocument/2006/relationships/image" Target="media/image237.png"/><Relationship Id="rId263" Type="http://schemas.openxmlformats.org/officeDocument/2006/relationships/image" Target="media/image258.png"/><Relationship Id="rId284" Type="http://schemas.openxmlformats.org/officeDocument/2006/relationships/image" Target="media/image279.png"/><Relationship Id="rId319" Type="http://schemas.openxmlformats.org/officeDocument/2006/relationships/image" Target="media/image314.png"/><Relationship Id="rId37" Type="http://schemas.openxmlformats.org/officeDocument/2006/relationships/image" Target="media/image32.png"/><Relationship Id="rId58" Type="http://schemas.openxmlformats.org/officeDocument/2006/relationships/image" Target="media/image53.png"/><Relationship Id="rId79" Type="http://schemas.openxmlformats.org/officeDocument/2006/relationships/image" Target="media/image74.png"/><Relationship Id="rId102" Type="http://schemas.openxmlformats.org/officeDocument/2006/relationships/image" Target="media/image97.png"/><Relationship Id="rId123" Type="http://schemas.openxmlformats.org/officeDocument/2006/relationships/image" Target="media/image118.png"/><Relationship Id="rId144" Type="http://schemas.openxmlformats.org/officeDocument/2006/relationships/image" Target="media/image139.png"/><Relationship Id="rId330" Type="http://schemas.openxmlformats.org/officeDocument/2006/relationships/image" Target="media/image325.png"/><Relationship Id="rId90" Type="http://schemas.openxmlformats.org/officeDocument/2006/relationships/image" Target="media/image85.png"/><Relationship Id="rId165" Type="http://schemas.openxmlformats.org/officeDocument/2006/relationships/image" Target="media/image160.png"/><Relationship Id="rId186" Type="http://schemas.openxmlformats.org/officeDocument/2006/relationships/image" Target="media/image181.png"/><Relationship Id="rId211" Type="http://schemas.openxmlformats.org/officeDocument/2006/relationships/image" Target="media/image206.png"/><Relationship Id="rId232" Type="http://schemas.openxmlformats.org/officeDocument/2006/relationships/image" Target="media/image227.png"/><Relationship Id="rId253" Type="http://schemas.openxmlformats.org/officeDocument/2006/relationships/image" Target="media/image248.png"/><Relationship Id="rId274" Type="http://schemas.openxmlformats.org/officeDocument/2006/relationships/image" Target="media/image269.png"/><Relationship Id="rId295" Type="http://schemas.openxmlformats.org/officeDocument/2006/relationships/image" Target="media/image290.png"/><Relationship Id="rId309" Type="http://schemas.openxmlformats.org/officeDocument/2006/relationships/image" Target="media/image304.png"/><Relationship Id="rId27" Type="http://schemas.openxmlformats.org/officeDocument/2006/relationships/image" Target="media/image22.png"/><Relationship Id="rId48" Type="http://schemas.openxmlformats.org/officeDocument/2006/relationships/image" Target="media/image43.png"/><Relationship Id="rId69" Type="http://schemas.openxmlformats.org/officeDocument/2006/relationships/image" Target="media/image64.png"/><Relationship Id="rId113" Type="http://schemas.openxmlformats.org/officeDocument/2006/relationships/image" Target="media/image108.png"/><Relationship Id="rId134" Type="http://schemas.openxmlformats.org/officeDocument/2006/relationships/image" Target="media/image129.png"/><Relationship Id="rId320" Type="http://schemas.openxmlformats.org/officeDocument/2006/relationships/image" Target="media/image315.png"/><Relationship Id="rId80" Type="http://schemas.openxmlformats.org/officeDocument/2006/relationships/image" Target="media/image75.png"/><Relationship Id="rId155" Type="http://schemas.openxmlformats.org/officeDocument/2006/relationships/image" Target="media/image150.png"/><Relationship Id="rId176" Type="http://schemas.openxmlformats.org/officeDocument/2006/relationships/image" Target="media/image171.png"/><Relationship Id="rId197" Type="http://schemas.openxmlformats.org/officeDocument/2006/relationships/image" Target="media/image192.png"/><Relationship Id="rId201" Type="http://schemas.openxmlformats.org/officeDocument/2006/relationships/image" Target="media/image196.png"/><Relationship Id="rId222" Type="http://schemas.openxmlformats.org/officeDocument/2006/relationships/image" Target="media/image217.png"/><Relationship Id="rId243" Type="http://schemas.openxmlformats.org/officeDocument/2006/relationships/image" Target="media/image238.png"/><Relationship Id="rId264" Type="http://schemas.openxmlformats.org/officeDocument/2006/relationships/image" Target="media/image259.png"/><Relationship Id="rId285" Type="http://schemas.openxmlformats.org/officeDocument/2006/relationships/image" Target="media/image280.png"/><Relationship Id="rId17" Type="http://schemas.openxmlformats.org/officeDocument/2006/relationships/image" Target="media/image12.png"/><Relationship Id="rId38" Type="http://schemas.openxmlformats.org/officeDocument/2006/relationships/image" Target="media/image33.png"/><Relationship Id="rId59" Type="http://schemas.openxmlformats.org/officeDocument/2006/relationships/image" Target="media/image54.png"/><Relationship Id="rId103" Type="http://schemas.openxmlformats.org/officeDocument/2006/relationships/image" Target="media/image98.png"/><Relationship Id="rId124" Type="http://schemas.openxmlformats.org/officeDocument/2006/relationships/image" Target="media/image119.png"/><Relationship Id="rId310" Type="http://schemas.openxmlformats.org/officeDocument/2006/relationships/image" Target="media/image305.png"/><Relationship Id="rId70" Type="http://schemas.openxmlformats.org/officeDocument/2006/relationships/image" Target="media/image65.png"/><Relationship Id="rId91" Type="http://schemas.openxmlformats.org/officeDocument/2006/relationships/image" Target="media/image86.png"/><Relationship Id="rId145" Type="http://schemas.openxmlformats.org/officeDocument/2006/relationships/image" Target="media/image140.png"/><Relationship Id="rId166" Type="http://schemas.openxmlformats.org/officeDocument/2006/relationships/image" Target="media/image161.png"/><Relationship Id="rId187" Type="http://schemas.openxmlformats.org/officeDocument/2006/relationships/image" Target="media/image182.png"/><Relationship Id="rId331" Type="http://schemas.openxmlformats.org/officeDocument/2006/relationships/image" Target="media/image326.png"/><Relationship Id="rId1" Type="http://schemas.openxmlformats.org/officeDocument/2006/relationships/customXml" Target="../customXml/item1.xml"/><Relationship Id="rId212" Type="http://schemas.openxmlformats.org/officeDocument/2006/relationships/image" Target="media/image207.png"/><Relationship Id="rId233" Type="http://schemas.openxmlformats.org/officeDocument/2006/relationships/image" Target="media/image228.png"/><Relationship Id="rId254" Type="http://schemas.openxmlformats.org/officeDocument/2006/relationships/image" Target="media/image249.png"/><Relationship Id="rId28" Type="http://schemas.openxmlformats.org/officeDocument/2006/relationships/image" Target="media/image23.png"/><Relationship Id="rId49" Type="http://schemas.openxmlformats.org/officeDocument/2006/relationships/image" Target="media/image44.png"/><Relationship Id="rId114" Type="http://schemas.openxmlformats.org/officeDocument/2006/relationships/image" Target="media/image109.png"/><Relationship Id="rId275" Type="http://schemas.openxmlformats.org/officeDocument/2006/relationships/image" Target="media/image270.png"/><Relationship Id="rId296" Type="http://schemas.openxmlformats.org/officeDocument/2006/relationships/image" Target="media/image291.png"/><Relationship Id="rId300" Type="http://schemas.openxmlformats.org/officeDocument/2006/relationships/image" Target="media/image295.png"/><Relationship Id="rId60" Type="http://schemas.openxmlformats.org/officeDocument/2006/relationships/image" Target="media/image55.png"/><Relationship Id="rId81" Type="http://schemas.openxmlformats.org/officeDocument/2006/relationships/image" Target="media/image76.png"/><Relationship Id="rId135" Type="http://schemas.openxmlformats.org/officeDocument/2006/relationships/image" Target="media/image130.png"/><Relationship Id="rId156" Type="http://schemas.openxmlformats.org/officeDocument/2006/relationships/image" Target="media/image151.png"/><Relationship Id="rId177" Type="http://schemas.openxmlformats.org/officeDocument/2006/relationships/image" Target="media/image172.png"/><Relationship Id="rId198" Type="http://schemas.openxmlformats.org/officeDocument/2006/relationships/image" Target="media/image193.png"/><Relationship Id="rId321" Type="http://schemas.openxmlformats.org/officeDocument/2006/relationships/image" Target="media/image316.png"/><Relationship Id="rId202" Type="http://schemas.openxmlformats.org/officeDocument/2006/relationships/image" Target="media/image197.png"/><Relationship Id="rId223" Type="http://schemas.openxmlformats.org/officeDocument/2006/relationships/image" Target="media/image218.png"/><Relationship Id="rId244" Type="http://schemas.openxmlformats.org/officeDocument/2006/relationships/image" Target="media/image239.png"/><Relationship Id="rId18" Type="http://schemas.openxmlformats.org/officeDocument/2006/relationships/image" Target="media/image13.png"/><Relationship Id="rId39" Type="http://schemas.openxmlformats.org/officeDocument/2006/relationships/image" Target="media/image34.png"/><Relationship Id="rId265" Type="http://schemas.openxmlformats.org/officeDocument/2006/relationships/image" Target="media/image260.png"/><Relationship Id="rId286" Type="http://schemas.openxmlformats.org/officeDocument/2006/relationships/image" Target="media/image281.png"/><Relationship Id="rId50" Type="http://schemas.openxmlformats.org/officeDocument/2006/relationships/image" Target="media/image45.png"/><Relationship Id="rId104" Type="http://schemas.openxmlformats.org/officeDocument/2006/relationships/image" Target="media/image99.png"/><Relationship Id="rId125" Type="http://schemas.openxmlformats.org/officeDocument/2006/relationships/image" Target="media/image120.png"/><Relationship Id="rId146" Type="http://schemas.openxmlformats.org/officeDocument/2006/relationships/image" Target="media/image141.png"/><Relationship Id="rId167" Type="http://schemas.openxmlformats.org/officeDocument/2006/relationships/image" Target="media/image162.png"/><Relationship Id="rId188" Type="http://schemas.openxmlformats.org/officeDocument/2006/relationships/image" Target="media/image183.png"/><Relationship Id="rId311" Type="http://schemas.openxmlformats.org/officeDocument/2006/relationships/image" Target="media/image306.png"/><Relationship Id="rId332" Type="http://schemas.openxmlformats.org/officeDocument/2006/relationships/image" Target="media/image327.png"/><Relationship Id="rId71" Type="http://schemas.openxmlformats.org/officeDocument/2006/relationships/image" Target="media/image66.png"/><Relationship Id="rId92" Type="http://schemas.openxmlformats.org/officeDocument/2006/relationships/image" Target="media/image87.png"/><Relationship Id="rId213" Type="http://schemas.openxmlformats.org/officeDocument/2006/relationships/image" Target="media/image208.png"/><Relationship Id="rId234" Type="http://schemas.openxmlformats.org/officeDocument/2006/relationships/image" Target="media/image229.png"/><Relationship Id="rId2" Type="http://schemas.openxmlformats.org/officeDocument/2006/relationships/numbering" Target="numbering.xml"/><Relationship Id="rId29" Type="http://schemas.openxmlformats.org/officeDocument/2006/relationships/image" Target="media/image24.png"/><Relationship Id="rId255" Type="http://schemas.openxmlformats.org/officeDocument/2006/relationships/image" Target="media/image250.png"/><Relationship Id="rId276" Type="http://schemas.openxmlformats.org/officeDocument/2006/relationships/image" Target="media/image271.png"/><Relationship Id="rId297" Type="http://schemas.openxmlformats.org/officeDocument/2006/relationships/image" Target="media/image292.png"/><Relationship Id="rId40" Type="http://schemas.openxmlformats.org/officeDocument/2006/relationships/image" Target="media/image35.png"/><Relationship Id="rId115" Type="http://schemas.openxmlformats.org/officeDocument/2006/relationships/image" Target="media/image110.png"/><Relationship Id="rId136" Type="http://schemas.openxmlformats.org/officeDocument/2006/relationships/image" Target="media/image131.png"/><Relationship Id="rId157" Type="http://schemas.openxmlformats.org/officeDocument/2006/relationships/image" Target="media/image152.png"/><Relationship Id="rId178" Type="http://schemas.openxmlformats.org/officeDocument/2006/relationships/image" Target="media/image173.png"/><Relationship Id="rId301" Type="http://schemas.openxmlformats.org/officeDocument/2006/relationships/image" Target="media/image296.png"/><Relationship Id="rId322" Type="http://schemas.openxmlformats.org/officeDocument/2006/relationships/image" Target="media/image317.png"/><Relationship Id="rId61" Type="http://schemas.openxmlformats.org/officeDocument/2006/relationships/image" Target="media/image56.png"/><Relationship Id="rId82" Type="http://schemas.openxmlformats.org/officeDocument/2006/relationships/image" Target="media/image77.png"/><Relationship Id="rId199" Type="http://schemas.openxmlformats.org/officeDocument/2006/relationships/image" Target="media/image194.png"/><Relationship Id="rId203" Type="http://schemas.openxmlformats.org/officeDocument/2006/relationships/image" Target="media/image198.png"/><Relationship Id="rId19" Type="http://schemas.openxmlformats.org/officeDocument/2006/relationships/image" Target="media/image14.png"/><Relationship Id="rId224" Type="http://schemas.openxmlformats.org/officeDocument/2006/relationships/image" Target="media/image219.png"/><Relationship Id="rId245" Type="http://schemas.openxmlformats.org/officeDocument/2006/relationships/image" Target="media/image240.png"/><Relationship Id="rId266" Type="http://schemas.openxmlformats.org/officeDocument/2006/relationships/image" Target="media/image261.png"/><Relationship Id="rId287" Type="http://schemas.openxmlformats.org/officeDocument/2006/relationships/image" Target="media/image282.png"/><Relationship Id="rId30" Type="http://schemas.openxmlformats.org/officeDocument/2006/relationships/image" Target="media/image25.png"/><Relationship Id="rId105" Type="http://schemas.openxmlformats.org/officeDocument/2006/relationships/image" Target="media/image100.png"/><Relationship Id="rId126" Type="http://schemas.openxmlformats.org/officeDocument/2006/relationships/image" Target="media/image121.png"/><Relationship Id="rId147" Type="http://schemas.openxmlformats.org/officeDocument/2006/relationships/image" Target="media/image142.png"/><Relationship Id="rId168" Type="http://schemas.openxmlformats.org/officeDocument/2006/relationships/image" Target="media/image163.png"/><Relationship Id="rId312" Type="http://schemas.openxmlformats.org/officeDocument/2006/relationships/image" Target="media/image307.png"/><Relationship Id="rId333" Type="http://schemas.openxmlformats.org/officeDocument/2006/relationships/image" Target="media/image328.png"/><Relationship Id="rId51" Type="http://schemas.openxmlformats.org/officeDocument/2006/relationships/image" Target="media/image46.png"/><Relationship Id="rId72" Type="http://schemas.openxmlformats.org/officeDocument/2006/relationships/image" Target="media/image67.png"/><Relationship Id="rId93" Type="http://schemas.openxmlformats.org/officeDocument/2006/relationships/image" Target="media/image88.png"/><Relationship Id="rId189" Type="http://schemas.openxmlformats.org/officeDocument/2006/relationships/image" Target="media/image184.png"/><Relationship Id="rId3" Type="http://schemas.openxmlformats.org/officeDocument/2006/relationships/styles" Target="styles.xml"/><Relationship Id="rId214" Type="http://schemas.openxmlformats.org/officeDocument/2006/relationships/image" Target="media/image209.png"/><Relationship Id="rId235" Type="http://schemas.openxmlformats.org/officeDocument/2006/relationships/image" Target="media/image230.png"/><Relationship Id="rId256" Type="http://schemas.openxmlformats.org/officeDocument/2006/relationships/image" Target="media/image251.png"/><Relationship Id="rId277" Type="http://schemas.openxmlformats.org/officeDocument/2006/relationships/image" Target="media/image272.png"/><Relationship Id="rId298" Type="http://schemas.openxmlformats.org/officeDocument/2006/relationships/image" Target="media/image293.png"/><Relationship Id="rId116" Type="http://schemas.openxmlformats.org/officeDocument/2006/relationships/image" Target="media/image111.png"/><Relationship Id="rId137" Type="http://schemas.openxmlformats.org/officeDocument/2006/relationships/image" Target="media/image132.png"/><Relationship Id="rId158" Type="http://schemas.openxmlformats.org/officeDocument/2006/relationships/image" Target="media/image153.png"/><Relationship Id="rId302" Type="http://schemas.openxmlformats.org/officeDocument/2006/relationships/image" Target="media/image297.png"/><Relationship Id="rId323" Type="http://schemas.openxmlformats.org/officeDocument/2006/relationships/image" Target="media/image318.png"/><Relationship Id="rId20" Type="http://schemas.openxmlformats.org/officeDocument/2006/relationships/image" Target="media/image15.png"/><Relationship Id="rId41" Type="http://schemas.openxmlformats.org/officeDocument/2006/relationships/image" Target="media/image36.png"/><Relationship Id="rId62" Type="http://schemas.openxmlformats.org/officeDocument/2006/relationships/image" Target="media/image57.png"/><Relationship Id="rId83" Type="http://schemas.openxmlformats.org/officeDocument/2006/relationships/image" Target="media/image78.png"/><Relationship Id="rId179" Type="http://schemas.openxmlformats.org/officeDocument/2006/relationships/image" Target="media/image174.png"/><Relationship Id="rId190" Type="http://schemas.openxmlformats.org/officeDocument/2006/relationships/image" Target="media/image185.png"/><Relationship Id="rId204" Type="http://schemas.openxmlformats.org/officeDocument/2006/relationships/image" Target="media/image199.png"/><Relationship Id="rId225" Type="http://schemas.openxmlformats.org/officeDocument/2006/relationships/image" Target="media/image220.png"/><Relationship Id="rId246" Type="http://schemas.openxmlformats.org/officeDocument/2006/relationships/image" Target="media/image241.png"/><Relationship Id="rId267" Type="http://schemas.openxmlformats.org/officeDocument/2006/relationships/image" Target="media/image262.png"/><Relationship Id="rId288" Type="http://schemas.openxmlformats.org/officeDocument/2006/relationships/image" Target="media/image283.png"/><Relationship Id="rId106" Type="http://schemas.openxmlformats.org/officeDocument/2006/relationships/image" Target="media/image101.png"/><Relationship Id="rId127" Type="http://schemas.openxmlformats.org/officeDocument/2006/relationships/image" Target="media/image122.png"/><Relationship Id="rId313" Type="http://schemas.openxmlformats.org/officeDocument/2006/relationships/image" Target="media/image308.png"/><Relationship Id="rId10" Type="http://schemas.openxmlformats.org/officeDocument/2006/relationships/image" Target="media/image5.png"/><Relationship Id="rId31" Type="http://schemas.openxmlformats.org/officeDocument/2006/relationships/image" Target="media/image26.png"/><Relationship Id="rId52" Type="http://schemas.openxmlformats.org/officeDocument/2006/relationships/image" Target="media/image47.png"/><Relationship Id="rId73" Type="http://schemas.openxmlformats.org/officeDocument/2006/relationships/image" Target="media/image68.png"/><Relationship Id="rId94" Type="http://schemas.openxmlformats.org/officeDocument/2006/relationships/image" Target="media/image89.png"/><Relationship Id="rId148" Type="http://schemas.openxmlformats.org/officeDocument/2006/relationships/image" Target="media/image143.png"/><Relationship Id="rId169" Type="http://schemas.openxmlformats.org/officeDocument/2006/relationships/image" Target="media/image164.png"/><Relationship Id="rId334" Type="http://schemas.openxmlformats.org/officeDocument/2006/relationships/image" Target="media/image329.png"/><Relationship Id="rId4" Type="http://schemas.openxmlformats.org/officeDocument/2006/relationships/settings" Target="settings.xml"/><Relationship Id="rId180" Type="http://schemas.openxmlformats.org/officeDocument/2006/relationships/image" Target="media/image175.png"/><Relationship Id="rId215" Type="http://schemas.openxmlformats.org/officeDocument/2006/relationships/image" Target="media/image210.png"/><Relationship Id="rId236" Type="http://schemas.openxmlformats.org/officeDocument/2006/relationships/image" Target="media/image231.png"/><Relationship Id="rId257" Type="http://schemas.openxmlformats.org/officeDocument/2006/relationships/image" Target="media/image252.png"/><Relationship Id="rId278" Type="http://schemas.openxmlformats.org/officeDocument/2006/relationships/image" Target="media/image273.png"/><Relationship Id="rId303" Type="http://schemas.openxmlformats.org/officeDocument/2006/relationships/image" Target="media/image298.png"/><Relationship Id="rId42" Type="http://schemas.openxmlformats.org/officeDocument/2006/relationships/image" Target="media/image37.png"/><Relationship Id="rId84" Type="http://schemas.openxmlformats.org/officeDocument/2006/relationships/image" Target="media/image79.png"/><Relationship Id="rId138" Type="http://schemas.openxmlformats.org/officeDocument/2006/relationships/image" Target="media/image133.png"/><Relationship Id="rId191" Type="http://schemas.openxmlformats.org/officeDocument/2006/relationships/image" Target="media/image186.png"/><Relationship Id="rId205" Type="http://schemas.openxmlformats.org/officeDocument/2006/relationships/image" Target="media/image200.png"/><Relationship Id="rId247" Type="http://schemas.openxmlformats.org/officeDocument/2006/relationships/image" Target="media/image242.png"/><Relationship Id="rId107" Type="http://schemas.openxmlformats.org/officeDocument/2006/relationships/image" Target="media/image102.png"/><Relationship Id="rId289" Type="http://schemas.openxmlformats.org/officeDocument/2006/relationships/image" Target="media/image284.png"/><Relationship Id="rId11" Type="http://schemas.openxmlformats.org/officeDocument/2006/relationships/image" Target="media/image6.png"/><Relationship Id="rId53" Type="http://schemas.openxmlformats.org/officeDocument/2006/relationships/image" Target="media/image48.png"/><Relationship Id="rId149" Type="http://schemas.openxmlformats.org/officeDocument/2006/relationships/image" Target="media/image144.png"/><Relationship Id="rId314" Type="http://schemas.openxmlformats.org/officeDocument/2006/relationships/image" Target="media/image309.png"/><Relationship Id="rId95" Type="http://schemas.openxmlformats.org/officeDocument/2006/relationships/image" Target="media/image90.png"/><Relationship Id="rId160" Type="http://schemas.openxmlformats.org/officeDocument/2006/relationships/image" Target="media/image155.png"/><Relationship Id="rId216" Type="http://schemas.openxmlformats.org/officeDocument/2006/relationships/image" Target="media/image211.png"/><Relationship Id="rId258" Type="http://schemas.openxmlformats.org/officeDocument/2006/relationships/image" Target="media/image253.png"/><Relationship Id="rId22" Type="http://schemas.openxmlformats.org/officeDocument/2006/relationships/image" Target="media/image17.png"/><Relationship Id="rId64" Type="http://schemas.openxmlformats.org/officeDocument/2006/relationships/image" Target="media/image59.png"/><Relationship Id="rId118" Type="http://schemas.openxmlformats.org/officeDocument/2006/relationships/image" Target="media/image113.png"/><Relationship Id="rId325" Type="http://schemas.openxmlformats.org/officeDocument/2006/relationships/image" Target="media/image320.png"/><Relationship Id="rId171" Type="http://schemas.openxmlformats.org/officeDocument/2006/relationships/image" Target="media/image166.png"/><Relationship Id="rId227" Type="http://schemas.openxmlformats.org/officeDocument/2006/relationships/image" Target="media/image222.png"/><Relationship Id="rId269" Type="http://schemas.openxmlformats.org/officeDocument/2006/relationships/image" Target="media/image264.png"/><Relationship Id="rId33" Type="http://schemas.openxmlformats.org/officeDocument/2006/relationships/image" Target="media/image28.png"/><Relationship Id="rId129" Type="http://schemas.openxmlformats.org/officeDocument/2006/relationships/image" Target="media/image124.png"/><Relationship Id="rId280" Type="http://schemas.openxmlformats.org/officeDocument/2006/relationships/image" Target="media/image275.png"/><Relationship Id="rId336" Type="http://schemas.openxmlformats.org/officeDocument/2006/relationships/image" Target="media/image331.png"/><Relationship Id="rId75" Type="http://schemas.openxmlformats.org/officeDocument/2006/relationships/image" Target="media/image70.png"/><Relationship Id="rId140" Type="http://schemas.openxmlformats.org/officeDocument/2006/relationships/image" Target="media/image135.png"/><Relationship Id="rId182" Type="http://schemas.openxmlformats.org/officeDocument/2006/relationships/image" Target="media/image177.png"/><Relationship Id="rId6" Type="http://schemas.openxmlformats.org/officeDocument/2006/relationships/image" Target="media/image1.png"/><Relationship Id="rId238" Type="http://schemas.openxmlformats.org/officeDocument/2006/relationships/image" Target="media/image233.png"/><Relationship Id="rId291" Type="http://schemas.openxmlformats.org/officeDocument/2006/relationships/image" Target="media/image286.png"/><Relationship Id="rId305" Type="http://schemas.openxmlformats.org/officeDocument/2006/relationships/image" Target="media/image300.png"/><Relationship Id="rId44" Type="http://schemas.openxmlformats.org/officeDocument/2006/relationships/image" Target="media/image39.png"/><Relationship Id="rId86" Type="http://schemas.openxmlformats.org/officeDocument/2006/relationships/image" Target="media/image81.png"/><Relationship Id="rId151" Type="http://schemas.openxmlformats.org/officeDocument/2006/relationships/image" Target="media/image146.png"/><Relationship Id="rId193" Type="http://schemas.openxmlformats.org/officeDocument/2006/relationships/image" Target="media/image188.png"/><Relationship Id="rId207" Type="http://schemas.openxmlformats.org/officeDocument/2006/relationships/image" Target="media/image202.png"/><Relationship Id="rId249" Type="http://schemas.openxmlformats.org/officeDocument/2006/relationships/image" Target="media/image244.png"/><Relationship Id="rId13" Type="http://schemas.openxmlformats.org/officeDocument/2006/relationships/image" Target="media/image8.png"/><Relationship Id="rId109" Type="http://schemas.openxmlformats.org/officeDocument/2006/relationships/image" Target="media/image104.png"/><Relationship Id="rId260" Type="http://schemas.openxmlformats.org/officeDocument/2006/relationships/image" Target="media/image255.png"/><Relationship Id="rId316" Type="http://schemas.openxmlformats.org/officeDocument/2006/relationships/image" Target="media/image311.png"/><Relationship Id="rId55" Type="http://schemas.openxmlformats.org/officeDocument/2006/relationships/image" Target="media/image50.png"/><Relationship Id="rId97" Type="http://schemas.openxmlformats.org/officeDocument/2006/relationships/image" Target="media/image92.png"/><Relationship Id="rId120" Type="http://schemas.openxmlformats.org/officeDocument/2006/relationships/image" Target="media/image115.png"/><Relationship Id="rId162" Type="http://schemas.openxmlformats.org/officeDocument/2006/relationships/image" Target="media/image157.png"/><Relationship Id="rId218" Type="http://schemas.openxmlformats.org/officeDocument/2006/relationships/image" Target="media/image213.png"/><Relationship Id="rId271" Type="http://schemas.openxmlformats.org/officeDocument/2006/relationships/image" Target="media/image266.png"/><Relationship Id="rId24" Type="http://schemas.openxmlformats.org/officeDocument/2006/relationships/image" Target="media/image19.png"/><Relationship Id="rId66" Type="http://schemas.openxmlformats.org/officeDocument/2006/relationships/image" Target="media/image61.png"/><Relationship Id="rId131" Type="http://schemas.openxmlformats.org/officeDocument/2006/relationships/image" Target="media/image126.png"/><Relationship Id="rId327" Type="http://schemas.openxmlformats.org/officeDocument/2006/relationships/image" Target="media/image3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85B51F-F87C-4815-B177-5467F4473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7</TotalTime>
  <Pages>104</Pages>
  <Words>8548</Words>
  <Characters>48728</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inAhmed</dc:creator>
  <cp:keywords/>
  <dc:description/>
  <cp:lastModifiedBy>ZahinAhmed</cp:lastModifiedBy>
  <cp:revision>24</cp:revision>
  <cp:lastPrinted>2020-09-29T05:54:00Z</cp:lastPrinted>
  <dcterms:created xsi:type="dcterms:W3CDTF">2020-09-28T14:21:00Z</dcterms:created>
  <dcterms:modified xsi:type="dcterms:W3CDTF">2020-09-29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3be6cb-68fa-3b5a-8125-d48bafd2bf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